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4CCF5" w14:textId="77777777" w:rsidR="00D670B7" w:rsidRDefault="00A01CFA">
      <w:pPr>
        <w:spacing w:line="480" w:lineRule="auto"/>
        <w:jc w:val="both"/>
        <w:rPr>
          <w:b/>
          <w:sz w:val="32"/>
          <w:szCs w:val="32"/>
        </w:rPr>
      </w:pPr>
      <w:r>
        <w:rPr>
          <w:b/>
          <w:sz w:val="32"/>
          <w:szCs w:val="32"/>
        </w:rPr>
        <w:t>Emerging concepts and directed therapeutics for the management of asthma: Regulating the regulators</w:t>
      </w:r>
    </w:p>
    <w:p w14:paraId="3C24CCF6" w14:textId="0CD215F2" w:rsidR="00D670B7" w:rsidRDefault="00A01CFA">
      <w:pPr>
        <w:spacing w:line="480" w:lineRule="auto"/>
        <w:jc w:val="both"/>
        <w:rPr>
          <w:sz w:val="28"/>
          <w:szCs w:val="28"/>
          <w:vertAlign w:val="superscript"/>
        </w:rPr>
      </w:pPr>
      <w:r>
        <w:rPr>
          <w:sz w:val="28"/>
          <w:szCs w:val="28"/>
        </w:rPr>
        <w:t>Madhur D. Shastri</w:t>
      </w:r>
      <w:r>
        <w:rPr>
          <w:sz w:val="28"/>
          <w:szCs w:val="28"/>
          <w:vertAlign w:val="superscript"/>
        </w:rPr>
        <w:t>1</w:t>
      </w:r>
      <w:r>
        <w:rPr>
          <w:sz w:val="28"/>
          <w:szCs w:val="28"/>
        </w:rPr>
        <w:t>, Wai Chin Chong</w:t>
      </w:r>
      <w:r>
        <w:rPr>
          <w:sz w:val="28"/>
          <w:szCs w:val="28"/>
          <w:vertAlign w:val="superscript"/>
        </w:rPr>
        <w:t>2</w:t>
      </w:r>
      <w:r>
        <w:rPr>
          <w:sz w:val="28"/>
          <w:szCs w:val="28"/>
        </w:rPr>
        <w:t>, Kamal Dua</w:t>
      </w:r>
      <w:r>
        <w:rPr>
          <w:sz w:val="28"/>
          <w:szCs w:val="28"/>
          <w:vertAlign w:val="superscript"/>
        </w:rPr>
        <w:t>3</w:t>
      </w:r>
      <w:r w:rsidR="00330386">
        <w:rPr>
          <w:sz w:val="28"/>
          <w:szCs w:val="28"/>
          <w:vertAlign w:val="superscript"/>
        </w:rPr>
        <w:t>,7,8</w:t>
      </w:r>
      <w:r>
        <w:rPr>
          <w:sz w:val="28"/>
          <w:szCs w:val="28"/>
        </w:rPr>
        <w:t>, Gregory M. Peterson</w:t>
      </w:r>
      <w:r>
        <w:rPr>
          <w:sz w:val="28"/>
          <w:szCs w:val="28"/>
          <w:vertAlign w:val="superscript"/>
        </w:rPr>
        <w:t>1</w:t>
      </w:r>
      <w:r>
        <w:rPr>
          <w:sz w:val="28"/>
          <w:szCs w:val="28"/>
        </w:rPr>
        <w:t>,</w:t>
      </w:r>
      <w:r>
        <w:rPr>
          <w:sz w:val="28"/>
          <w:szCs w:val="28"/>
          <w:vertAlign w:val="superscript"/>
        </w:rPr>
        <w:t xml:space="preserve"> </w:t>
      </w:r>
      <w:r>
        <w:rPr>
          <w:sz w:val="28"/>
          <w:szCs w:val="28"/>
        </w:rPr>
        <w:t>Rahul P. Patel</w:t>
      </w:r>
      <w:r>
        <w:rPr>
          <w:sz w:val="28"/>
          <w:szCs w:val="28"/>
          <w:vertAlign w:val="superscript"/>
        </w:rPr>
        <w:t>1</w:t>
      </w:r>
      <w:r>
        <w:rPr>
          <w:sz w:val="28"/>
          <w:szCs w:val="28"/>
        </w:rPr>
        <w:t>,</w:t>
      </w:r>
      <w:r>
        <w:rPr>
          <w:sz w:val="28"/>
          <w:szCs w:val="28"/>
          <w:vertAlign w:val="superscript"/>
        </w:rPr>
        <w:t xml:space="preserve"> </w:t>
      </w:r>
      <w:r>
        <w:rPr>
          <w:sz w:val="28"/>
          <w:szCs w:val="28"/>
        </w:rPr>
        <w:t xml:space="preserve">Malik </w:t>
      </w:r>
      <w:proofErr w:type="spellStart"/>
      <w:r>
        <w:rPr>
          <w:sz w:val="28"/>
          <w:szCs w:val="28"/>
        </w:rPr>
        <w:t>Quasir</w:t>
      </w:r>
      <w:proofErr w:type="spellEnd"/>
      <w:r>
        <w:rPr>
          <w:sz w:val="28"/>
          <w:szCs w:val="28"/>
        </w:rPr>
        <w:t xml:space="preserve"> Mahmood</w:t>
      </w:r>
      <w:r>
        <w:rPr>
          <w:sz w:val="28"/>
          <w:szCs w:val="28"/>
          <w:vertAlign w:val="superscript"/>
        </w:rPr>
        <w:t>4</w:t>
      </w:r>
      <w:r>
        <w:rPr>
          <w:sz w:val="28"/>
          <w:szCs w:val="28"/>
        </w:rPr>
        <w:t>, Murtaza Tambuwala</w:t>
      </w:r>
      <w:r>
        <w:rPr>
          <w:sz w:val="28"/>
          <w:szCs w:val="28"/>
          <w:vertAlign w:val="superscript"/>
        </w:rPr>
        <w:t>5</w:t>
      </w:r>
      <w:r>
        <w:rPr>
          <w:sz w:val="28"/>
          <w:szCs w:val="28"/>
        </w:rPr>
        <w:t>, Dinesh Kumar Chellappan</w:t>
      </w:r>
      <w:r>
        <w:rPr>
          <w:sz w:val="28"/>
          <w:szCs w:val="28"/>
          <w:vertAlign w:val="superscript"/>
        </w:rPr>
        <w:t>6</w:t>
      </w:r>
      <w:r>
        <w:rPr>
          <w:sz w:val="28"/>
          <w:szCs w:val="28"/>
        </w:rPr>
        <w:t>, Nicole G. Hansbro</w:t>
      </w:r>
      <w:r>
        <w:rPr>
          <w:sz w:val="28"/>
          <w:szCs w:val="28"/>
          <w:vertAlign w:val="superscript"/>
        </w:rPr>
        <w:t>7,8</w:t>
      </w:r>
      <w:r>
        <w:rPr>
          <w:sz w:val="28"/>
          <w:szCs w:val="28"/>
        </w:rPr>
        <w:t>, Shakti Dhar Shukla</w:t>
      </w:r>
      <w:r>
        <w:rPr>
          <w:sz w:val="28"/>
          <w:szCs w:val="28"/>
          <w:vertAlign w:val="superscript"/>
        </w:rPr>
        <w:t>7</w:t>
      </w:r>
      <w:r>
        <w:rPr>
          <w:sz w:val="28"/>
          <w:szCs w:val="28"/>
        </w:rPr>
        <w:t xml:space="preserve"> and Philip M. Hansbro</w:t>
      </w:r>
      <w:r>
        <w:rPr>
          <w:sz w:val="28"/>
          <w:szCs w:val="28"/>
          <w:vertAlign w:val="superscript"/>
        </w:rPr>
        <w:t>7,8*</w:t>
      </w:r>
    </w:p>
    <w:p w14:paraId="72A096E3" w14:textId="77777777" w:rsidR="00DC7DE8" w:rsidRDefault="00DC7DE8">
      <w:pPr>
        <w:spacing w:line="480" w:lineRule="auto"/>
        <w:jc w:val="both"/>
        <w:rPr>
          <w:sz w:val="28"/>
          <w:szCs w:val="28"/>
          <w:vertAlign w:val="superscript"/>
        </w:rPr>
      </w:pPr>
    </w:p>
    <w:p w14:paraId="3C24CCF7" w14:textId="693CD183" w:rsidR="00D670B7" w:rsidRDefault="00A01CFA">
      <w:pPr>
        <w:spacing w:line="480" w:lineRule="auto"/>
        <w:jc w:val="both"/>
      </w:pPr>
      <w:r>
        <w:rPr>
          <w:b/>
        </w:rPr>
        <w:t>Affiliations:</w:t>
      </w:r>
      <w:r>
        <w:t xml:space="preserve"> </w:t>
      </w:r>
      <w:r>
        <w:rPr>
          <w:vertAlign w:val="superscript"/>
        </w:rPr>
        <w:t>1</w:t>
      </w:r>
      <w:r>
        <w:t>School of Pharmacy and Pharmacology, University of Tasmania, Hobart, Australia</w:t>
      </w:r>
      <w:r>
        <w:rPr>
          <w:rFonts w:asciiTheme="majorBidi" w:hAnsiTheme="majorBidi" w:cstheme="majorBidi"/>
        </w:rPr>
        <w:t xml:space="preserve">, </w:t>
      </w:r>
      <w:r>
        <w:rPr>
          <w:rFonts w:asciiTheme="majorBidi" w:hAnsiTheme="majorBidi" w:cstheme="majorBidi"/>
          <w:vertAlign w:val="superscript"/>
        </w:rPr>
        <w:t>2</w:t>
      </w:r>
      <w:r>
        <w:rPr>
          <w:rFonts w:asciiTheme="majorBidi" w:hAnsiTheme="majorBidi" w:cstheme="majorBidi"/>
        </w:rPr>
        <w:t>Department of Molecular and Translational Science, Monash University, Clayton, Australia</w:t>
      </w:r>
      <w:r>
        <w:t xml:space="preserve">, </w:t>
      </w:r>
      <w:r>
        <w:rPr>
          <w:vertAlign w:val="superscript"/>
        </w:rPr>
        <w:t>3</w:t>
      </w:r>
      <w:r>
        <w:t xml:space="preserve">Discipline of Pharmacy, Graduate School of Health, University of Technology Sydney, Ultimo NSW, Australia, </w:t>
      </w:r>
      <w:r>
        <w:rPr>
          <w:vertAlign w:val="superscript"/>
        </w:rPr>
        <w:t>4</w:t>
      </w:r>
      <w:r>
        <w:t xml:space="preserve">Faculty of Health, School of Medicine, Deakin University, Australia, </w:t>
      </w:r>
      <w:r>
        <w:rPr>
          <w:vertAlign w:val="superscript"/>
        </w:rPr>
        <w:t>5</w:t>
      </w:r>
      <w:r>
        <w:t xml:space="preserve">School of Pharmacy and Pharmaceutical Science, Ulster University, Northern Ireland, United Kingdom, </w:t>
      </w:r>
      <w:r>
        <w:rPr>
          <w:vertAlign w:val="superscript"/>
        </w:rPr>
        <w:t>6</w:t>
      </w:r>
      <w:r>
        <w:t xml:space="preserve">Department of Life Sciences, School of Pharmacy, International Medical University, Kuala Lumpur, Malaysia, </w:t>
      </w:r>
      <w:r>
        <w:rPr>
          <w:vertAlign w:val="superscript"/>
        </w:rPr>
        <w:t>7</w:t>
      </w:r>
      <w:r>
        <w:t xml:space="preserve">Priority Research Centre for Healthy Lungs, School of Biomedical Sciences and Pharmacy, The University of Newcastle, Callaghan, Australia, </w:t>
      </w:r>
      <w:r>
        <w:rPr>
          <w:vertAlign w:val="superscript"/>
        </w:rPr>
        <w:t>8</w:t>
      </w:r>
      <w:r>
        <w:rPr>
          <w:color w:val="000000" w:themeColor="text1"/>
        </w:rPr>
        <w:t xml:space="preserve">Centre for Inflammation, Centenary Institute, and University of Technology Sydney, </w:t>
      </w:r>
      <w:r w:rsidR="00394B51">
        <w:rPr>
          <w:color w:val="000000" w:themeColor="text1"/>
        </w:rPr>
        <w:t xml:space="preserve">School of Life Sciences, </w:t>
      </w:r>
      <w:r>
        <w:rPr>
          <w:color w:val="000000" w:themeColor="text1"/>
        </w:rPr>
        <w:t>Faculty of Science, Sydney, Australia</w:t>
      </w:r>
    </w:p>
    <w:p w14:paraId="3C24CCF8" w14:textId="77777777" w:rsidR="00D670B7" w:rsidRDefault="00D670B7">
      <w:pPr>
        <w:spacing w:line="480" w:lineRule="auto"/>
        <w:jc w:val="both"/>
      </w:pPr>
    </w:p>
    <w:p w14:paraId="3C24CCF9" w14:textId="77777777" w:rsidR="00D670B7" w:rsidRDefault="00A01CFA">
      <w:pPr>
        <w:spacing w:line="480" w:lineRule="auto"/>
        <w:jc w:val="both"/>
      </w:pPr>
      <w:r>
        <w:rPr>
          <w:b/>
        </w:rPr>
        <w:t>Correspondence:</w:t>
      </w:r>
      <w:r>
        <w:t xml:space="preserve"> Philip M. Hansbro, </w:t>
      </w:r>
      <w:r>
        <w:rPr>
          <w:color w:val="000000" w:themeColor="text1"/>
        </w:rPr>
        <w:t>Centre for Inflammation, Centenary Institute, Sydney, NSW 2050, and University of Technology Sydney, Faculty of Science, Ultimo NSW 2007, Australia</w:t>
      </w:r>
      <w:r>
        <w:t>. E-mail: Philip.Hansbro@newcastle.edu.au</w:t>
      </w:r>
    </w:p>
    <w:p w14:paraId="3C24CCFA" w14:textId="77777777" w:rsidR="00D670B7" w:rsidRDefault="00D670B7">
      <w:pPr>
        <w:spacing w:line="480" w:lineRule="auto"/>
        <w:jc w:val="both"/>
      </w:pPr>
    </w:p>
    <w:p w14:paraId="3C24CCFB" w14:textId="77777777" w:rsidR="00D670B7" w:rsidRDefault="00A01CFA">
      <w:r>
        <w:br w:type="page"/>
      </w:r>
    </w:p>
    <w:p w14:paraId="66FB2D37" w14:textId="77777777" w:rsidR="00FF665E" w:rsidRPr="00FF665E" w:rsidRDefault="00A01CFA">
      <w:pPr>
        <w:spacing w:line="480" w:lineRule="auto"/>
        <w:jc w:val="both"/>
        <w:rPr>
          <w:b/>
          <w:bCs/>
        </w:rPr>
      </w:pPr>
      <w:r w:rsidRPr="00FF665E">
        <w:rPr>
          <w:b/>
          <w:bCs/>
        </w:rPr>
        <w:lastRenderedPageBreak/>
        <w:t xml:space="preserve">ABSTRACT </w:t>
      </w:r>
    </w:p>
    <w:p w14:paraId="3C24CCFC" w14:textId="47D8E5F8" w:rsidR="00D670B7" w:rsidRDefault="00A01CFA">
      <w:pPr>
        <w:spacing w:line="480" w:lineRule="auto"/>
        <w:jc w:val="both"/>
      </w:pPr>
      <w:r>
        <w:t xml:space="preserve">Asthma is a common, heterogeneous and serious disease, its’ prevalence has steadily risen in most parts of the world, and the condition is often inadequately controlled in many patients. Hence, there is a major need for new therapeutic approaches. </w:t>
      </w:r>
      <w:r w:rsidR="009E76FD">
        <w:t>Mild-to-moderate a</w:t>
      </w:r>
      <w:r>
        <w:t>sthma is considered a T-helper cell type-2-mediated inflammatory disorder that develops due to abnormal immune responses to otherwise innocuous allergens. Prolonged exposure to allergens and persistent inflammation results in myofibroblast infiltration and airway remodelling with mucus hypersecretion, airway smooth muscle hypertrophy, and excess collagen deposition. The airways become hyper-responsive to provocation resulting in the characteristic wheezing and obstructed airflow experienced by patients. Extensive research has progressed the understanding of the underlying mechanisms and the development of new treatments for the management of asthma. Here, we review the basis of the disease, covering new areas such as the role of vascularisation</w:t>
      </w:r>
      <w:r w:rsidR="00AE5BB7">
        <w:t xml:space="preserve"> and microRNAs</w:t>
      </w:r>
      <w:r>
        <w:t>, as well as associated potential therapeutic interventions utilising reports from animal and human studies. We also cover novel drug delivery strategies that are being developed to enhance therapeutic efficacy and patient compliance. Potential avenues to explore to improve the future of asthma management are highlighted.</w:t>
      </w:r>
    </w:p>
    <w:p w14:paraId="3B8233F7" w14:textId="77777777" w:rsidR="009E76FD" w:rsidRDefault="009E76FD">
      <w:pPr>
        <w:spacing w:line="480" w:lineRule="auto"/>
        <w:jc w:val="both"/>
        <w:rPr>
          <w:b/>
        </w:rPr>
      </w:pPr>
    </w:p>
    <w:p w14:paraId="3C24CCFD" w14:textId="77777777" w:rsidR="00D670B7" w:rsidRDefault="00A01CFA">
      <w:pPr>
        <w:spacing w:line="480" w:lineRule="auto"/>
        <w:jc w:val="both"/>
      </w:pPr>
      <w:r>
        <w:rPr>
          <w:b/>
        </w:rPr>
        <w:t>Keywords:</w:t>
      </w:r>
      <w:r>
        <w:t xml:space="preserve"> Asthma, molecular mechanisms, vascularisation, microRNA, novel drug candidates, targeted drug delivery</w:t>
      </w:r>
      <w:r>
        <w:br w:type="page"/>
      </w:r>
    </w:p>
    <w:p w14:paraId="3C24CCFE" w14:textId="77777777" w:rsidR="00D670B7" w:rsidRDefault="00A01CFA">
      <w:pPr>
        <w:spacing w:line="480" w:lineRule="auto"/>
        <w:jc w:val="both"/>
        <w:outlineLvl w:val="0"/>
        <w:rPr>
          <w:b/>
        </w:rPr>
      </w:pPr>
      <w:r>
        <w:rPr>
          <w:b/>
        </w:rPr>
        <w:lastRenderedPageBreak/>
        <w:t>Introduction</w:t>
      </w:r>
    </w:p>
    <w:p w14:paraId="3C24CCFF" w14:textId="68FB5158" w:rsidR="00D670B7" w:rsidRDefault="00A01CFA">
      <w:pPr>
        <w:spacing w:line="480" w:lineRule="auto"/>
        <w:jc w:val="both"/>
      </w:pPr>
      <w:r>
        <w:t>Asthma is a major international health issue affecting &gt;330 million people worldwide.  There have been significant increases in worldwide prevalence at an annual rate of 1.4% (4.2 million) in children and 2.1% (6.3 million) in adults</w:t>
      </w:r>
      <w:r w:rsidR="00E716B4">
        <w:t xml:space="preserve"> </w:t>
      </w:r>
      <w:r w:rsidR="00E716B4">
        <w:fldChar w:fldCharType="begin"/>
      </w:r>
      <w:r w:rsidR="00E716B4">
        <w:instrText xml:space="preserve"> ADDIN EN.CITE &lt;EndNote&gt;&lt;Cite&gt;&lt;Author&gt;Genuneit&lt;/Author&gt;&lt;Year&gt;2017&lt;/Year&gt;&lt;RecNum&gt;1&lt;/RecNum&gt;&lt;DisplayText&gt;(Genuneit et al. 2017)&lt;/DisplayText&gt;&lt;record&gt;&lt;rec-number&gt;1&lt;/rec-number&gt;&lt;foreign-keys&gt;&lt;key app="EN" db-id="dst5werpwtwza8efze459ppnxd2xvzxtaerv" timestamp="1520681591"&gt;1&lt;/key&gt;&lt;/foreign-keys&gt;&lt;ref-type name="Journal Article"&gt;17&lt;/ref-type&gt;&lt;contributors&gt;&lt;authors&gt;&lt;author&gt;Genuneit, Jon&lt;/author&gt;&lt;author&gt;Seibold, Annina M&lt;/author&gt;&lt;author&gt;Apfelbacher, Christian J&lt;/author&gt;&lt;author&gt;Konstantinou, George N&lt;/author&gt;&lt;author&gt;Koplin, Jennifer J&lt;/author&gt;&lt;author&gt;Grutta, Stefania&lt;/author&gt;&lt;author&gt;Logan, Kirsty&lt;/author&gt;&lt;author&gt;Flohr, Carsten&lt;/author&gt;&lt;author&gt;Perkin, Michael R&lt;/author&gt;&lt;/authors&gt;&lt;/contributors&gt;&lt;titles&gt;&lt;title&gt;The state of asthma epidemiology: an overview of systematic reviews and their quality&lt;/title&gt;&lt;secondary-title&gt;Clinical and Translational Allergy&lt;/secondary-title&gt;&lt;/titles&gt;&lt;periodical&gt;&lt;full-title&gt;Clinical and Translational Allergy&lt;/full-title&gt;&lt;abbr-1&gt;Clin. Transl. Allergy.&lt;/abbr-1&gt;&lt;abbr-2&gt;Clin Transl Allergy&lt;/abbr-2&gt;&lt;abbr-3&gt;Clin Transl Allergy&lt;/abbr-3&gt;&lt;/periodical&gt;&lt;pages&gt;1-9&lt;/pages&gt;&lt;volume&gt;7&lt;/volume&gt;&lt;number&gt;12&lt;/number&gt;&lt;dates&gt;&lt;year&gt;2017&lt;/year&gt;&lt;/dates&gt;&lt;isbn&gt;2045-7022&lt;/isbn&gt;&lt;urls&gt;&lt;/urls&gt;&lt;/record&gt;&lt;/Cite&gt;&lt;/EndNote&gt;</w:instrText>
      </w:r>
      <w:r w:rsidR="00E716B4">
        <w:fldChar w:fldCharType="separate"/>
      </w:r>
      <w:r w:rsidR="00E716B4">
        <w:rPr>
          <w:noProof/>
        </w:rPr>
        <w:t>(Genuneit et al. 2017)</w:t>
      </w:r>
      <w:r w:rsidR="00E716B4">
        <w:fldChar w:fldCharType="end"/>
      </w:r>
      <w:r>
        <w:t>. Latin America, Australasia, Europe, North America and South Africa have the highest prevalence (&gt;20%), whereas Asian countries have relatively low rates (2-4%)</w:t>
      </w:r>
      <w:r w:rsidR="00D13E72">
        <w:t xml:space="preserve"> </w:t>
      </w:r>
      <w:r w:rsidR="00D13E72">
        <w:fldChar w:fldCharType="begin">
          <w:fldData xml:space="preserve">PEVuZE5vdGU+PENpdGU+PEF1dGhvcj5Bc2hlcjwvQXV0aG9yPjxZZWFyPjIwMDY8L1llYXI+PFJl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</w:fldData>
        </w:fldChar>
      </w:r>
      <w:r w:rsidR="00551437">
        <w:instrText xml:space="preserve"> ADDIN EN.CITE </w:instrText>
      </w:r>
      <w:r w:rsidR="00551437">
        <w:fldChar w:fldCharType="begin">
          <w:fldData xml:space="preserve">PEVuZE5vdGU+PENpdGU+PEF1dGhvcj5Bc2hlcjwvQXV0aG9yPjxZZWFyPjIwMDY8L1llYXI+PFJl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</w:fldData>
        </w:fldChar>
      </w:r>
      <w:r w:rsidR="00551437">
        <w:instrText xml:space="preserve"> ADDIN EN.CITE.DATA </w:instrText>
      </w:r>
      <w:r w:rsidR="00551437">
        <w:fldChar w:fldCharType="end"/>
      </w:r>
      <w:r w:rsidR="00D13E72">
        <w:fldChar w:fldCharType="separate"/>
      </w:r>
      <w:r w:rsidR="00551437">
        <w:rPr>
          <w:noProof/>
        </w:rPr>
        <w:t>(Asher and Ellwood 2014; Asher et al. 2006; Beasley 1998; Janson et al. 2001; Zock et al. 2006)</w:t>
      </w:r>
      <w:r w:rsidR="00D13E72">
        <w:fldChar w:fldCharType="end"/>
      </w:r>
      <w:r w:rsidR="00D13E72">
        <w:t xml:space="preserve">. </w:t>
      </w:r>
      <w:r>
        <w:t xml:space="preserve">Although children </w:t>
      </w:r>
      <w:r w:rsidR="00DD100D">
        <w:t>make up</w:t>
      </w:r>
      <w:r>
        <w:t xml:space="preserve"> the majority of asthma patients, they have relatively low mortality rates (0.02% in-hospital asthma mortality). Older patients are more susceptible to asthma exacerbations and mortality risk increases with increasing age, and the elderly (&gt;75 years) have the highest mortality (1.9% in-hospital mortality)</w:t>
      </w:r>
      <w:r w:rsidR="00D13E72">
        <w:t xml:space="preserve"> </w:t>
      </w:r>
      <w:r w:rsidR="00D13E72">
        <w:fldChar w:fldCharType="begin"/>
      </w:r>
      <w:r w:rsidR="00E716B4">
        <w:instrText xml:space="preserve"> ADDIN EN.CITE &lt;EndNote&gt;&lt;Cite&gt;&lt;Author&gt;Krishnan&lt;/Author&gt;&lt;Year&gt;2006&lt;/Year&gt;&lt;RecNum&gt;7&lt;/RecNum&gt;&lt;DisplayText&gt;(Krishnan et al. 2006)&lt;/DisplayText&gt;&lt;record&gt;&lt;rec-number&gt;7&lt;/rec-number&gt;&lt;foreign-keys&gt;&lt;key app="EN" db-id="dst5werpwtwza8efze459ppnxd2xvzxtaerv" timestamp="1520681592"&gt;7&lt;/key&gt;&lt;/foreign-keys&gt;&lt;ref-type name="Journal Article"&gt;17&lt;/ref-type&gt;&lt;contributors&gt;&lt;authors&gt;&lt;author&gt;Krishnan, Vidya&lt;/author&gt;&lt;author&gt;Diette, Gregory B&lt;/author&gt;&lt;author&gt;Rand, Cynthia S&lt;/author&gt;&lt;author&gt;Bilderback, Andrew L&lt;/author&gt;&lt;author&gt;Merriman, Barry&lt;/author&gt;&lt;author&gt;Hansel, Nadia N&lt;/author&gt;&lt;author&gt;Krishnan, Jerry A&lt;/author&gt;&lt;/authors&gt;&lt;/contributors&gt;&lt;titles&gt;&lt;title&gt;Mortality in patients hospitalized for asthma exacerbations in the United States&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periodical&gt;&lt;pages&gt;633-638&lt;/pages&gt;&lt;volume&gt;174&lt;/volume&gt;&lt;number&gt;6&lt;/number&gt;&lt;dates&gt;&lt;year&gt;2006&lt;/year&gt;&lt;/dates&gt;&lt;isbn&gt;1073-449X&lt;/isbn&gt;&lt;urls&gt;&lt;/urls&gt;&lt;/record&gt;&lt;/Cite&gt;&lt;/EndNote&gt;</w:instrText>
      </w:r>
      <w:r w:rsidR="00D13E72">
        <w:fldChar w:fldCharType="separate"/>
      </w:r>
      <w:r w:rsidR="00E716B4">
        <w:rPr>
          <w:noProof/>
        </w:rPr>
        <w:t>(Krishnan et al. 2006)</w:t>
      </w:r>
      <w:r w:rsidR="00D13E72">
        <w:fldChar w:fldCharType="end"/>
      </w:r>
      <w:r w:rsidR="00D13E72">
        <w:t>.</w:t>
      </w:r>
    </w:p>
    <w:p w14:paraId="3C24CD00" w14:textId="77777777" w:rsidR="00D670B7" w:rsidRDefault="00D670B7">
      <w:pPr>
        <w:spacing w:line="480" w:lineRule="auto"/>
        <w:jc w:val="both"/>
      </w:pPr>
    </w:p>
    <w:p w14:paraId="3C24CD01" w14:textId="68347517" w:rsidR="00D670B7" w:rsidRDefault="00A01CFA">
      <w:pPr>
        <w:spacing w:line="480" w:lineRule="auto"/>
        <w:jc w:val="both"/>
        <w:outlineLvl w:val="0"/>
        <w:rPr>
          <w:b/>
        </w:rPr>
      </w:pPr>
      <w:r>
        <w:rPr>
          <w:b/>
        </w:rPr>
        <w:t>Characteristic features of asthma</w:t>
      </w:r>
      <w:r w:rsidR="00052D35" w:rsidRPr="00D13E72">
        <w:rPr>
          <w:bCs/>
        </w:rPr>
        <w:t xml:space="preserve"> </w:t>
      </w:r>
    </w:p>
    <w:p w14:paraId="3C24CD02" w14:textId="0C3AF4A6" w:rsidR="00D670B7" w:rsidRDefault="00A01CFA">
      <w:pPr>
        <w:spacing w:line="480" w:lineRule="auto"/>
        <w:jc w:val="both"/>
      </w:pPr>
      <w:r>
        <w:t>Asthma pathogenesis is underpinned by t</w:t>
      </w:r>
      <w:r w:rsidR="00AE5BB7">
        <w:t>he</w:t>
      </w:r>
      <w:r>
        <w:t xml:space="preserve"> principal components</w:t>
      </w:r>
      <w:r w:rsidR="00AE5BB7">
        <w:t xml:space="preserve"> of</w:t>
      </w:r>
      <w:r>
        <w:t xml:space="preserve"> airway inflammation and airway remodelling that combine to induce key symptoms like shortness of breath, chest tightness, cough, wheezing and airway hyperresponsiveness (AHR)</w:t>
      </w:r>
      <w:r w:rsidR="00D47BB4">
        <w:t xml:space="preserve"> </w:t>
      </w:r>
      <w:r w:rsidR="00D47BB4">
        <w:fldChar w:fldCharType="begin"/>
      </w:r>
      <w:r w:rsidR="00E6646E">
        <w:instrText xml:space="preserve"> ADDIN EN.CITE &lt;EndNote&gt;&lt;Cite&gt;&lt;Author&gt;Hansbro&lt;/Author&gt;&lt;Year&gt;2017&lt;/Year&gt;&lt;RecNum&gt;9&lt;/RecNum&gt;&lt;DisplayText&gt;(Hansbro et al. 2017)&lt;/DisplayText&gt;&lt;record&gt;&lt;rec-number&gt;9&lt;/rec-number&gt;&lt;foreign-keys&gt;&lt;key app="EN" db-id="dst5werpwtwza8efze459ppnxd2xvzxtaerv" timestamp="1520681593"&gt;9&lt;/key&gt;&lt;/foreign-keys&gt;&lt;ref-type name="Journal Article"&gt;17&lt;/ref-type&gt;&lt;contributors&gt;&lt;authors&gt;&lt;author&gt;Hansbro, Philip M&lt;/author&gt;&lt;author&gt;Kim, Richard Y&lt;/author&gt;&lt;author&gt;Starkey, Malcolm R&lt;/author&gt;&lt;author&gt;Donovan, Chantal&lt;/author&gt;&lt;author&gt;Dua, Kamal&lt;/author&gt;&lt;author&gt;Mayall, Jemma R&lt;/author&gt;&lt;author&gt;Liu, Gang&lt;/author&gt;&lt;author&gt;Hansbro, Nicole G&lt;/author&gt;&lt;author&gt;Simpson, Jodie L&lt;/author&gt;&lt;author&gt;Wood, Lisa G&lt;/author&gt;&lt;/authors&gt;&lt;/contributors&gt;&lt;titles&gt;&lt;title&gt;Mechanisms and treatments for severe, steroid‐resistant allergic airway disease and asthma&lt;/title&gt;&lt;secondary-title&gt;Immunological reviews&lt;/secondary-title&gt;&lt;/titles&gt;&lt;periodical&gt;&lt;full-title&gt;Immunological Reviews&lt;/full-title&gt;&lt;abbr-1&gt;Immunol. Rev.&lt;/abbr-1&gt;&lt;abbr-2&gt;Immunol Rev&lt;/abbr-2&gt;&lt;/periodical&gt;&lt;pages&gt;41-62&lt;/pages&gt;&lt;volume&gt;278&lt;/volume&gt;&lt;number&gt;1&lt;/number&gt;&lt;dates&gt;&lt;year&gt;2017&lt;/year&gt;&lt;/dates&gt;&lt;isbn&gt;1600-065X&lt;/isbn&gt;&lt;urls&gt;&lt;/urls&gt;&lt;/record&gt;&lt;/Cite&gt;&lt;/EndNote&gt;</w:instrText>
      </w:r>
      <w:r w:rsidR="00D47BB4">
        <w:fldChar w:fldCharType="separate"/>
      </w:r>
      <w:r w:rsidR="00E6646E">
        <w:rPr>
          <w:noProof/>
        </w:rPr>
        <w:t>(Hansbro et al. 2017)</w:t>
      </w:r>
      <w:r w:rsidR="00D47BB4">
        <w:fldChar w:fldCharType="end"/>
      </w:r>
      <w:r w:rsidR="00D47BB4">
        <w:t xml:space="preserve">. </w:t>
      </w:r>
      <w:r>
        <w:t>These events are linked to excessive reactions to normally innocuous allergen(s) that induce airway inflammation, AHR and reversible airway obstruction</w:t>
      </w:r>
      <w:r w:rsidR="00D47BB4">
        <w:t xml:space="preserve"> </w:t>
      </w:r>
      <w:r w:rsidR="00D47BB4">
        <w:fldChar w:fldCharType="begin"/>
      </w:r>
      <w:r w:rsidR="009E6944">
        <w:instrText xml:space="preserve"> ADDIN EN.CITE &lt;EndNote&gt;&lt;Cite&gt;&lt;Author&gt;Galli&lt;/Author&gt;&lt;Year&gt;2017&lt;/Year&gt;&lt;RecNum&gt;8&lt;/RecNum&gt;&lt;DisplayText&gt;(Cahill et al. 2017; Galli 2017)&lt;/DisplayText&gt;&lt;record&gt;&lt;rec-number&gt;8&lt;/rec-number&gt;&lt;foreign-keys&gt;&lt;key app="EN" db-id="dst5werpwtwza8efze459ppnxd2xvzxtaerv" timestamp="1520681593"&gt;8&lt;/key&gt;&lt;/foreign-keys&gt;&lt;ref-type name="Journal Article"&gt;17&lt;/ref-type&gt;&lt;contributors&gt;&lt;authors&gt;&lt;author&gt;Galli, Stephen J&lt;/author&gt;&lt;/authors&gt;&lt;/contributors&gt;&lt;titles&gt;&lt;title&gt;Mast Cells and KIT as Potential Therapeutic Targets in Severe Asthma&lt;/title&gt;&lt;secondary-title&gt;New England Journal of Medicine&lt;/secondary-title&gt;&lt;/titles&gt;&lt;periodical&gt;&lt;full-title&gt;New England Journal of Medicine&lt;/full-title&gt;&lt;abbr-1&gt;N. Engl. J. Med.&lt;/abbr-1&gt;&lt;abbr-2&gt;N Engl J Med&lt;/abbr-2&gt;&lt;/periodical&gt;&lt;pages&gt;1983-1984&lt;/pages&gt;&lt;volume&gt;376&lt;/volume&gt;&lt;number&gt;20&lt;/number&gt;&lt;dates&gt;&lt;year&gt;2017&lt;/year&gt;&lt;/dates&gt;&lt;isbn&gt;0028-4793&lt;/isbn&gt;&lt;urls&gt;&lt;/urls&gt;&lt;/record&gt;&lt;/Cite&gt;&lt;Cite&gt;&lt;Author&gt;Cahill&lt;/Author&gt;&lt;Year&gt;2017&lt;/Year&gt;&lt;RecNum&gt;295&lt;/RecNum&gt;&lt;record&gt;&lt;rec-number&gt;295&lt;/rec-number&gt;&lt;foreign-keys&gt;&lt;key app="EN" db-id="dst5werpwtwza8efze459ppnxd2xvzxtaerv" timestamp="1601802426"&gt;295&lt;/key&gt;&lt;/foreign-keys&gt;&lt;ref-type name="Journal Article"&gt;17&lt;/ref-type&gt;&lt;contributors&gt;&lt;authors&gt;&lt;author&gt;Cahill, Katherine N&lt;/author&gt;&lt;author&gt;Katz, Howard R&lt;/author&gt;&lt;author&gt;Cui, Jing&lt;/author&gt;&lt;author&gt;Lai, Juying&lt;/author&gt;&lt;author&gt;Kazani, Shamsah&lt;/author&gt;&lt;author&gt;Crosby-Thompson, Allison&lt;/author&gt;&lt;author&gt;Garofalo, Denise&lt;/author&gt;&lt;author&gt;Castro, Mario&lt;/author&gt;&lt;author&gt;Jarjour, Nizar&lt;/author&gt;&lt;author&gt;DiMango, Emily&lt;/author&gt;&lt;/authors&gt;&lt;/contributors&gt;&lt;titles&gt;&lt;title&gt;KIT inhibition by imatinib in patients with severe refractory asthma&lt;/title&gt;&lt;secondary-title&gt;New England Journal of Medicine&lt;/secondary-title&gt;&lt;/titles&gt;&lt;periodical&gt;&lt;full-title&gt;New England Journal of Medicine&lt;/full-title&gt;&lt;abbr-1&gt;N. Engl. J. Med.&lt;/abbr-1&gt;&lt;abbr-2&gt;N Engl J Med&lt;/abbr-2&gt;&lt;/periodical&gt;&lt;pages&gt;1911-1920&lt;/pages&gt;&lt;volume&gt;376&lt;/volume&gt;&lt;number&gt;20&lt;/number&gt;&lt;dates&gt;&lt;year&gt;2017&lt;/year&gt;&lt;/dates&gt;&lt;isbn&gt;0028-4793&lt;/isbn&gt;&lt;urls&gt;&lt;/urls&gt;&lt;/record&gt;&lt;/Cite&gt;&lt;/EndNote&gt;</w:instrText>
      </w:r>
      <w:r w:rsidR="00D47BB4">
        <w:fldChar w:fldCharType="separate"/>
      </w:r>
      <w:r w:rsidR="009E6944">
        <w:rPr>
          <w:noProof/>
        </w:rPr>
        <w:t>(Cahill et al. 2017; Galli 2017)</w:t>
      </w:r>
      <w:r w:rsidR="00D47BB4">
        <w:fldChar w:fldCharType="end"/>
      </w:r>
      <w:r w:rsidR="00D47BB4">
        <w:t>.</w:t>
      </w:r>
      <w:r>
        <w:t xml:space="preserve"> Asthma symptoms are worsened by environmental and physical factors, such as infection, air pollution, smoke, climate change and physical exercise</w:t>
      </w:r>
      <w:r w:rsidR="00D47BB4">
        <w:t xml:space="preserve"> </w:t>
      </w:r>
      <w:r w:rsidR="00D47BB4">
        <w:fldChar w:fldCharType="begin">
          <w:fldData xml:space="preserve">PEVuZE5vdGU+PENpdGU+PEF1dGhvcj5LaW08L0F1dGhvcj48WWVhcj4yMDE1PC9ZZWFyPjxSZWNO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</w:fldData>
        </w:fldChar>
      </w:r>
      <w:r w:rsidR="00551437">
        <w:instrText xml:space="preserve"> ADDIN EN.CITE </w:instrText>
      </w:r>
      <w:r w:rsidR="00551437">
        <w:fldChar w:fldCharType="begin">
          <w:fldData xml:space="preserve">PEVuZE5vdGU+PENpdGU+PEF1dGhvcj5LaW08L0F1dGhvcj48WWVhcj4yMDE1PC9ZZWFyPjxSZWNO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</w:fldData>
        </w:fldChar>
      </w:r>
      <w:r w:rsidR="00551437">
        <w:instrText xml:space="preserve"> ADDIN EN.CITE.DATA </w:instrText>
      </w:r>
      <w:r w:rsidR="00551437">
        <w:fldChar w:fldCharType="end"/>
      </w:r>
      <w:r w:rsidR="00D47BB4">
        <w:fldChar w:fldCharType="separate"/>
      </w:r>
      <w:r w:rsidR="00E6646E">
        <w:rPr>
          <w:noProof/>
        </w:rPr>
        <w:t>(Kim et al. 2015; Starkey et al. 2013b)</w:t>
      </w:r>
      <w:r w:rsidR="00D47BB4">
        <w:fldChar w:fldCharType="end"/>
      </w:r>
      <w:r w:rsidR="00D47BB4">
        <w:t xml:space="preserve">. </w:t>
      </w:r>
      <w:r>
        <w:t>When exacerbated by risk factors, patients have accelerated loss of lung function, and some develop irreversible airway obstruction. These exacerbations activate multiple parallel pathways that initiate both inflammation and tissue remodelling that can also induce resistance to mainstay corticosteroid treatments</w:t>
      </w:r>
      <w:r w:rsidR="00D47BB4">
        <w:t xml:space="preserve"> </w:t>
      </w:r>
      <w:r w:rsidR="00D47BB4">
        <w:fldChar w:fldCharType="begin"/>
      </w:r>
      <w:r w:rsidR="003B19BF">
        <w:instrText xml:space="preserve"> ADDIN EN.CITE &lt;EndNote&gt;&lt;Cite&gt;&lt;Author&gt;Galvão&lt;/Author&gt;&lt;Year&gt;2020&lt;/Year&gt;&lt;RecNum&gt;236&lt;/RecNum&gt;&lt;DisplayText&gt;(Galvão et al. 2020; Kim et al. 2015)&lt;/DisplayText&gt;&lt;record&gt;&lt;rec-number&gt;236&lt;/rec-number&gt;&lt;foreign-keys&gt;&lt;key app="EN" db-id="dst5werpwtwza8efze459ppnxd2xvzxtaerv" timestamp="1594641477"&gt;236&lt;/key&gt;&lt;/foreign-keys&gt;&lt;ref-type name="Journal Article"&gt;17&lt;/ref-type&gt;&lt;contributors&gt;&lt;authors&gt;&lt;author&gt;Galvão, Izabela&lt;/author&gt;&lt;author&gt;Kim, Richard Y&lt;/author&gt;&lt;author&gt;Shen, Sijie&lt;/author&gt;&lt;author&gt;Budden, Kurtis F&lt;/author&gt;&lt;author&gt;Vieira, Angélica T&lt;/author&gt;&lt;author&gt;Hansbro, Philip M&lt;/author&gt;&lt;/authors&gt;&lt;/contributors&gt;&lt;titles&gt;&lt;title&gt;Emerging therapeutic targets and preclinical models for severe asthma&lt;/title&gt;&lt;secondary-title&gt;Expert Opinion on Therapeutic Targets&lt;/secondary-title&gt;&lt;/titles&gt;&lt;periodical&gt;&lt;full-title&gt;Expert Opinion on Therapeutic Targets&lt;/full-title&gt;&lt;abbr-1&gt;Expert Opin. Ther. Targets&lt;/abbr-1&gt;&lt;abbr-2&gt;Expert Opin Ther Targets&lt;/abbr-2&gt;&lt;/periodical&gt;&lt;pages&gt;1-13&lt;/pages&gt;&lt;volume&gt;7&lt;/volume&gt;&lt;dates&gt;&lt;year&gt;2020&lt;/year&gt;&lt;/dates&gt;&lt;isbn&gt;1472-8222&lt;/isbn&gt;&lt;urls&gt;&lt;/urls&gt;&lt;/record&gt;&lt;/Cite&gt;&lt;Cite&gt;&lt;Author&gt;Kim&lt;/Author&gt;&lt;Year&gt;2015&lt;/Year&gt;&lt;RecNum&gt;25&lt;/RecNum&gt;&lt;record&gt;&lt;rec-number&gt;25&lt;/rec-number&gt;&lt;foreign-keys&gt;&lt;key app="EN" db-id="dst5werpwtwza8efze459ppnxd2xvzxtaerv" timestamp="1520681596"&gt;25&lt;/key&gt;&lt;/foreign-keys&gt;&lt;ref-type name="Journal Article"&gt;17&lt;/ref-type&gt;&lt;contributors&gt;&lt;authors&gt;&lt;author&gt;Kim, Richard Y&lt;/author&gt;&lt;author&gt;Pinkerton, James W&lt;/author&gt;&lt;author&gt;Gibson, Peter G&lt;/author&gt;&lt;author&gt;Cooper, Matthew A&lt;/author&gt;&lt;author&gt;Horvat, Jay C&lt;/author&gt;&lt;author&gt;Hansbro, Philip M&lt;/author&gt;&lt;/authors&gt;&lt;/contributors&gt;&lt;titles&gt;&lt;title&gt;Inflammasomes in COPD and neutrophilic asthma&lt;/title&gt;&lt;secondary-title&gt;Thorax&lt;/secondary-title&gt;&lt;/titles&gt;&lt;periodical&gt;&lt;full-title&gt;Thorax&lt;/full-title&gt;&lt;abbr-1&gt;Thorax&lt;/abbr-1&gt;&lt;abbr-2&gt;Thorax&lt;/abbr-2&gt;&lt;/periodical&gt;&lt;pages&gt;1199-1201&lt;/pages&gt;&lt;volume&gt;70&lt;/volume&gt;&lt;number&gt;12&lt;/number&gt;&lt;dates&gt;&lt;year&gt;2015&lt;/year&gt;&lt;/dates&gt;&lt;isbn&gt;0040-6376&lt;/isbn&gt;&lt;urls&gt;&lt;/urls&gt;&lt;/record&gt;&lt;/Cite&gt;&lt;/EndNote&gt;</w:instrText>
      </w:r>
      <w:r w:rsidR="00D47BB4">
        <w:fldChar w:fldCharType="separate"/>
      </w:r>
      <w:r w:rsidR="003B19BF">
        <w:rPr>
          <w:noProof/>
        </w:rPr>
        <w:t>(Galvão et al. 2020; Kim et al. 2015)</w:t>
      </w:r>
      <w:r w:rsidR="00D47BB4">
        <w:fldChar w:fldCharType="end"/>
      </w:r>
      <w:r w:rsidR="00D47BB4">
        <w:rPr>
          <w:rStyle w:val="CommentReference"/>
        </w:rPr>
        <w:t>.</w:t>
      </w:r>
      <w:r>
        <w:t xml:space="preserve"> These events narrow the airways and further deteriorate lung function (Figure 1) </w:t>
      </w:r>
      <w:r w:rsidR="00D47BB4">
        <w:fldChar w:fldCharType="begin"/>
      </w:r>
      <w:r w:rsidR="00E6646E">
        <w:instrText xml:space="preserve"> ADDIN EN.CITE &lt;EndNote&gt;&lt;Cite&gt;&lt;Author&gt;Wisnivesky&lt;/Author&gt;&lt;Year&gt;2017&lt;/Year&gt;&lt;RecNum&gt;11&lt;/RecNum&gt;&lt;DisplayText&gt;(Wisnivesky et al. 2017)&lt;/DisplayText&gt;&lt;record&gt;&lt;rec-number&gt;11&lt;/rec-number&gt;&lt;foreign-keys&gt;&lt;key app="EN" db-id="dst5werpwtwza8efze459ppnxd2xvzxtaerv" timestamp="1520681593"&gt;11&lt;/key&gt;&lt;/foreign-keys&gt;&lt;ref-type name="Book Section"&gt;5&lt;/ref-type&gt;&lt;contributors&gt;&lt;authors&gt;&lt;author&gt;Wisnivesky, Juan P&lt;/author&gt;&lt;author&gt;Goodman, Emily&lt;/author&gt;&lt;author&gt;West, Erin&lt;/author&gt;&lt;author&gt;Amin, Nikhil&lt;/author&gt;&lt;author&gt;Joish, Vijay&lt;/author&gt;&lt;author&gt;Villeneuve, Sara&lt;/author&gt;&lt;author&gt;Eckert, Laurent&lt;/author&gt;&lt;author&gt;Teper, Ariel&lt;/author&gt;&lt;author&gt;Khan, Asif&lt;/author&gt;&lt;/authors&gt;&lt;/contributors&gt;&lt;titles&gt;&lt;title&gt;Impact Of Exacerbations On Lung Function In Patients With Asthma&lt;/title&gt;&lt;secondary-title&gt;Improving Asthma Management: Research At The Forefront&lt;/secondary-title&gt;&lt;/titles&gt;&lt;pages&gt;A2632-A2632&lt;/pages&gt;&lt;dates&gt;&lt;year&gt;2017&lt;/year&gt;&lt;/dates&gt;&lt;publisher&gt;American Thoracic Society&lt;/publisher&gt;&lt;isbn&gt;1073-449X&lt;/isbn&gt;&lt;urls&gt;&lt;/urls&gt;&lt;/record&gt;&lt;/Cite&gt;&lt;/EndNote&gt;</w:instrText>
      </w:r>
      <w:r w:rsidR="00D47BB4">
        <w:fldChar w:fldCharType="separate"/>
      </w:r>
      <w:r w:rsidR="00E6646E">
        <w:rPr>
          <w:noProof/>
        </w:rPr>
        <w:t>(Wisnivesky et al. 2017)</w:t>
      </w:r>
      <w:r w:rsidR="00D47BB4">
        <w:fldChar w:fldCharType="end"/>
      </w:r>
      <w:r>
        <w:t>.</w:t>
      </w:r>
    </w:p>
    <w:p w14:paraId="2D92794C" w14:textId="77777777" w:rsidR="00C76129" w:rsidRDefault="00C76129">
      <w:pPr>
        <w:spacing w:line="480" w:lineRule="auto"/>
        <w:jc w:val="both"/>
      </w:pPr>
    </w:p>
    <w:p w14:paraId="3237AD0F" w14:textId="3ADD407D" w:rsidR="00294B1A" w:rsidRPr="00A07A2B" w:rsidRDefault="00556883" w:rsidP="00A07A2B">
      <w:pPr>
        <w:spacing w:line="480" w:lineRule="auto"/>
        <w:jc w:val="both"/>
        <w:rPr>
          <w:rFonts w:asciiTheme="majorBidi" w:hAnsiTheme="majorBidi" w:cstheme="majorBidi"/>
          <w:color w:val="FF0000"/>
          <w:szCs w:val="28"/>
        </w:rPr>
      </w:pPr>
      <w:r>
        <w:rPr>
          <w:color w:val="FF0000"/>
        </w:rPr>
        <w:t>Asthma is now considered a complex syndrome rather. Over the last decade</w:t>
      </w:r>
      <w:r w:rsidR="00E5169F" w:rsidRPr="0023006C">
        <w:rPr>
          <w:color w:val="FF0000"/>
        </w:rPr>
        <w:t xml:space="preserve"> </w:t>
      </w:r>
      <w:r>
        <w:rPr>
          <w:color w:val="FF0000"/>
        </w:rPr>
        <w:t xml:space="preserve">we have moved to </w:t>
      </w:r>
      <w:r w:rsidR="00E5169F" w:rsidRPr="0023006C">
        <w:rPr>
          <w:color w:val="FF0000"/>
        </w:rPr>
        <w:t>categoris</w:t>
      </w:r>
      <w:r>
        <w:rPr>
          <w:color w:val="FF0000"/>
        </w:rPr>
        <w:t xml:space="preserve">ing patients </w:t>
      </w:r>
      <w:r w:rsidR="00E5169F" w:rsidRPr="0023006C">
        <w:rPr>
          <w:rFonts w:asciiTheme="majorBidi" w:hAnsiTheme="majorBidi" w:cstheme="majorBidi"/>
          <w:color w:val="FF0000"/>
          <w:szCs w:val="28"/>
        </w:rPr>
        <w:t xml:space="preserve">from generic symptoms towards patient-specific symptoms and/or severity based on clinical phenotypes and inflammatory endotypes </w:t>
      </w:r>
      <w:r w:rsidR="00E5169F" w:rsidRPr="0023006C">
        <w:rPr>
          <w:rFonts w:asciiTheme="majorBidi" w:hAnsiTheme="majorBidi" w:cstheme="majorBidi"/>
          <w:color w:val="FF0000"/>
          <w:szCs w:val="28"/>
        </w:rPr>
        <w:fldChar w:fldCharType="begin">
          <w:fldData xml:space="preserve">PEVuZE5vdGU+PENpdGU+PEF1dGhvcj5Mw7Z0dmFsbDwvQXV0aG9yPjxZZWFyPjIwMTE8L1llYXI+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</w:fldData>
        </w:fldChar>
      </w:r>
      <w:r w:rsidR="00B01B87">
        <w:rPr>
          <w:rFonts w:asciiTheme="majorBidi" w:hAnsiTheme="majorBidi" w:cstheme="majorBidi"/>
          <w:color w:val="FF0000"/>
          <w:szCs w:val="28"/>
        </w:rPr>
        <w:instrText xml:space="preserve"> ADDIN EN.CITE </w:instrText>
      </w:r>
      <w:r w:rsidR="00B01B87">
        <w:rPr>
          <w:rFonts w:asciiTheme="majorBidi" w:hAnsiTheme="majorBidi" w:cstheme="majorBidi"/>
          <w:color w:val="FF0000"/>
          <w:szCs w:val="28"/>
        </w:rPr>
        <w:fldChar w:fldCharType="begin">
          <w:fldData xml:space="preserve">PEVuZE5vdGU+PENpdGU+PEF1dGhvcj5Mw7Z0dmFsbDwvQXV0aG9yPjxZZWFyPjIwMTE8L1llYXI+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</w:fldData>
        </w:fldChar>
      </w:r>
      <w:r w:rsidR="00B01B87">
        <w:rPr>
          <w:rFonts w:asciiTheme="majorBidi" w:hAnsiTheme="majorBidi" w:cstheme="majorBidi"/>
          <w:color w:val="FF0000"/>
          <w:szCs w:val="28"/>
        </w:rPr>
        <w:instrText xml:space="preserve"> ADDIN EN.CITE.DATA </w:instrText>
      </w:r>
      <w:r w:rsidR="00B01B87">
        <w:rPr>
          <w:rFonts w:asciiTheme="majorBidi" w:hAnsiTheme="majorBidi" w:cstheme="majorBidi"/>
          <w:color w:val="FF0000"/>
          <w:szCs w:val="28"/>
        </w:rPr>
      </w:r>
      <w:r w:rsidR="00B01B87">
        <w:rPr>
          <w:rFonts w:asciiTheme="majorBidi" w:hAnsiTheme="majorBidi" w:cstheme="majorBidi"/>
          <w:color w:val="FF0000"/>
          <w:szCs w:val="28"/>
        </w:rPr>
        <w:fldChar w:fldCharType="end"/>
      </w:r>
      <w:r w:rsidR="00E5169F" w:rsidRPr="0023006C">
        <w:rPr>
          <w:rFonts w:asciiTheme="majorBidi" w:hAnsiTheme="majorBidi" w:cstheme="majorBidi"/>
          <w:color w:val="FF0000"/>
          <w:szCs w:val="28"/>
        </w:rPr>
      </w:r>
      <w:r w:rsidR="00E5169F" w:rsidRPr="0023006C">
        <w:rPr>
          <w:rFonts w:asciiTheme="majorBidi" w:hAnsiTheme="majorBidi" w:cstheme="majorBidi"/>
          <w:color w:val="FF0000"/>
          <w:szCs w:val="28"/>
        </w:rPr>
        <w:fldChar w:fldCharType="separate"/>
      </w:r>
      <w:r w:rsidR="00B01B87">
        <w:rPr>
          <w:rFonts w:asciiTheme="majorBidi" w:hAnsiTheme="majorBidi" w:cstheme="majorBidi"/>
          <w:noProof/>
          <w:color w:val="FF0000"/>
          <w:szCs w:val="28"/>
        </w:rPr>
        <w:t>(Kaur and Chupp 2019; Lötvall et al. 2011)</w:t>
      </w:r>
      <w:r w:rsidR="00E5169F" w:rsidRPr="0023006C">
        <w:rPr>
          <w:rFonts w:asciiTheme="majorBidi" w:hAnsiTheme="majorBidi" w:cstheme="majorBidi"/>
          <w:color w:val="FF0000"/>
          <w:szCs w:val="28"/>
        </w:rPr>
        <w:fldChar w:fldCharType="end"/>
      </w:r>
      <w:r w:rsidR="0023006C" w:rsidRPr="0023006C">
        <w:rPr>
          <w:rFonts w:asciiTheme="majorBidi" w:hAnsiTheme="majorBidi" w:cstheme="majorBidi"/>
          <w:color w:val="FF0000"/>
          <w:szCs w:val="28"/>
        </w:rPr>
        <w:t xml:space="preserve">. </w:t>
      </w:r>
      <w:r w:rsidR="00892A22" w:rsidRPr="0023006C">
        <w:rPr>
          <w:rFonts w:asciiTheme="majorBidi" w:hAnsiTheme="majorBidi" w:cstheme="majorBidi"/>
          <w:color w:val="FF0000"/>
          <w:szCs w:val="28"/>
        </w:rPr>
        <w:t xml:space="preserve">Almost </w:t>
      </w:r>
      <w:r>
        <w:rPr>
          <w:rFonts w:asciiTheme="majorBidi" w:hAnsiTheme="majorBidi" w:cstheme="majorBidi"/>
          <w:color w:val="FF0000"/>
          <w:szCs w:val="28"/>
        </w:rPr>
        <w:t>2</w:t>
      </w:r>
      <w:r w:rsidR="00892A22" w:rsidRPr="0023006C">
        <w:rPr>
          <w:rFonts w:asciiTheme="majorBidi" w:hAnsiTheme="majorBidi" w:cstheme="majorBidi"/>
          <w:color w:val="FF0000"/>
          <w:szCs w:val="28"/>
        </w:rPr>
        <w:t>0</w:t>
      </w:r>
      <w:r>
        <w:rPr>
          <w:rFonts w:asciiTheme="majorBidi" w:hAnsiTheme="majorBidi" w:cstheme="majorBidi"/>
          <w:color w:val="FF0000"/>
          <w:szCs w:val="28"/>
        </w:rPr>
        <w:t>+</w:t>
      </w:r>
      <w:r w:rsidR="00892A22" w:rsidRPr="0023006C">
        <w:rPr>
          <w:rFonts w:asciiTheme="majorBidi" w:hAnsiTheme="majorBidi" w:cstheme="majorBidi"/>
          <w:color w:val="FF0000"/>
          <w:szCs w:val="28"/>
        </w:rPr>
        <w:t xml:space="preserve"> years ago, Wenzel </w:t>
      </w:r>
      <w:r w:rsidR="00892A22" w:rsidRPr="00556883">
        <w:rPr>
          <w:rFonts w:asciiTheme="majorBidi" w:hAnsiTheme="majorBidi" w:cstheme="majorBidi"/>
          <w:i/>
          <w:iCs/>
          <w:color w:val="FF0000"/>
          <w:szCs w:val="28"/>
        </w:rPr>
        <w:t>et al</w:t>
      </w:r>
      <w:r w:rsidR="00892A22" w:rsidRPr="0023006C">
        <w:rPr>
          <w:rFonts w:asciiTheme="majorBidi" w:hAnsiTheme="majorBidi" w:cstheme="majorBidi"/>
          <w:color w:val="FF0000"/>
          <w:szCs w:val="28"/>
        </w:rPr>
        <w:t>. categorised asthma into T2-high or T2-low based on airway eosinophil counts</w:t>
      </w:r>
      <w:r w:rsidR="00703154">
        <w:rPr>
          <w:rFonts w:asciiTheme="majorBidi" w:hAnsiTheme="majorBidi" w:cstheme="majorBidi"/>
          <w:color w:val="FF0000"/>
          <w:szCs w:val="28"/>
        </w:rPr>
        <w:t xml:space="preserve"> </w:t>
      </w:r>
      <w:r w:rsidR="00703154">
        <w:rPr>
          <w:rFonts w:asciiTheme="majorBidi" w:hAnsiTheme="majorBidi" w:cstheme="majorBidi"/>
          <w:color w:val="FF0000"/>
          <w:szCs w:val="28"/>
        </w:rPr>
        <w:fldChar w:fldCharType="begin"/>
      </w:r>
      <w:r w:rsidR="00703154">
        <w:rPr>
          <w:rFonts w:asciiTheme="majorBidi" w:hAnsiTheme="majorBidi" w:cstheme="majorBidi"/>
          <w:color w:val="FF0000"/>
          <w:szCs w:val="28"/>
        </w:rPr>
        <w:instrText xml:space="preserve"> ADDIN EN.CITE &lt;EndNote&gt;&lt;Cite&gt;&lt;Author&gt;Wenzel&lt;/Author&gt;&lt;Year&gt;1999&lt;/Year&gt;&lt;RecNum&gt;297&lt;/RecNum&gt;&lt;DisplayText&gt;(Wenzel et al. 1999)&lt;/DisplayText&gt;&lt;record&gt;&lt;rec-number&gt;297&lt;/rec-number&gt;&lt;foreign-keys&gt;&lt;key app="EN" db-id="dst5werpwtwza8efze459ppnxd2xvzxtaerv" timestamp="1601805418"&gt;297&lt;/key&gt;&lt;/foreign-keys&gt;&lt;ref-type name="Journal Article"&gt;17&lt;/ref-type&gt;&lt;contributors&gt;&lt;authors&gt;&lt;author&gt;Wenzel, Sally E&lt;/author&gt;&lt;author&gt;Schwartz, Lawrence B&lt;/author&gt;&lt;author&gt;Langmack, Esther L&lt;/author&gt;&lt;author&gt;Halliday, Janet L&lt;/author&gt;&lt;author&gt;Trudeau, John B&lt;/author&gt;&lt;author&gt;Gibbs, Robyn L&lt;/author&gt;&lt;author&gt;Chu, Hong Wei&lt;/author&gt;&lt;/authors&gt;&lt;/contributors&gt;&lt;titles&gt;&lt;title&gt;Evidence that severe asthma can be divided pathologically into two inflammatory subtypes with distinct physiologic and clinical characteristics&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periodical&gt;&lt;pages&gt;1001-1008&lt;/pages&gt;&lt;volume&gt;160&lt;/volume&gt;&lt;number&gt;3&lt;/number&gt;&lt;dates&gt;&lt;year&gt;1999&lt;/year&gt;&lt;/dates&gt;&lt;isbn&gt;1535-4970&lt;/isbn&gt;&lt;urls&gt;&lt;/urls&gt;&lt;/record&gt;&lt;/Cite&gt;&lt;/EndNote&gt;</w:instrText>
      </w:r>
      <w:r w:rsidR="00703154">
        <w:rPr>
          <w:rFonts w:asciiTheme="majorBidi" w:hAnsiTheme="majorBidi" w:cstheme="majorBidi"/>
          <w:color w:val="FF0000"/>
          <w:szCs w:val="28"/>
        </w:rPr>
        <w:fldChar w:fldCharType="separate"/>
      </w:r>
      <w:r w:rsidR="00703154">
        <w:rPr>
          <w:rFonts w:asciiTheme="majorBidi" w:hAnsiTheme="majorBidi" w:cstheme="majorBidi"/>
          <w:noProof/>
          <w:color w:val="FF0000"/>
          <w:szCs w:val="28"/>
        </w:rPr>
        <w:t>(Wenzel et al. 1999)</w:t>
      </w:r>
      <w:r w:rsidR="00703154">
        <w:rPr>
          <w:rFonts w:asciiTheme="majorBidi" w:hAnsiTheme="majorBidi" w:cstheme="majorBidi"/>
          <w:color w:val="FF0000"/>
          <w:szCs w:val="28"/>
        </w:rPr>
        <w:fldChar w:fldCharType="end"/>
      </w:r>
      <w:r w:rsidR="0023006C" w:rsidRPr="0023006C">
        <w:rPr>
          <w:rFonts w:asciiTheme="majorBidi" w:hAnsiTheme="majorBidi" w:cstheme="majorBidi"/>
          <w:color w:val="FF0000"/>
          <w:szCs w:val="28"/>
        </w:rPr>
        <w:t>.</w:t>
      </w:r>
      <w:r w:rsidR="00892A22" w:rsidRPr="0023006C">
        <w:rPr>
          <w:rFonts w:asciiTheme="majorBidi" w:hAnsiTheme="majorBidi" w:cstheme="majorBidi"/>
          <w:color w:val="FF0000"/>
          <w:szCs w:val="28"/>
        </w:rPr>
        <w:t xml:space="preserve"> Currently, asthma endotypes include T2-high or non-T2</w:t>
      </w:r>
      <w:r>
        <w:rPr>
          <w:rFonts w:asciiTheme="majorBidi" w:hAnsiTheme="majorBidi" w:cstheme="majorBidi"/>
          <w:color w:val="FF0000"/>
          <w:szCs w:val="28"/>
        </w:rPr>
        <w:t xml:space="preserve">, eosinophilic, neutrophilic, granulocytic and </w:t>
      </w:r>
      <w:proofErr w:type="spellStart"/>
      <w:r>
        <w:rPr>
          <w:rFonts w:asciiTheme="majorBidi" w:hAnsiTheme="majorBidi" w:cstheme="majorBidi"/>
          <w:color w:val="FF0000"/>
          <w:szCs w:val="28"/>
        </w:rPr>
        <w:t>paucigranulocytic</w:t>
      </w:r>
      <w:proofErr w:type="spellEnd"/>
      <w:r>
        <w:rPr>
          <w:rFonts w:asciiTheme="majorBidi" w:hAnsiTheme="majorBidi" w:cstheme="majorBidi"/>
          <w:color w:val="FF0000"/>
          <w:szCs w:val="28"/>
        </w:rPr>
        <w:t xml:space="preserve"> amongst other classifications</w:t>
      </w:r>
      <w:r w:rsidR="00892A22" w:rsidRPr="0023006C">
        <w:rPr>
          <w:rFonts w:asciiTheme="majorBidi" w:hAnsiTheme="majorBidi" w:cstheme="majorBidi"/>
          <w:color w:val="FF0000"/>
          <w:szCs w:val="28"/>
        </w:rPr>
        <w:t xml:space="preserve">. T2-high asthma is further categorised into </w:t>
      </w:r>
      <w:proofErr w:type="spellStart"/>
      <w:r w:rsidR="00892A22" w:rsidRPr="0023006C">
        <w:rPr>
          <w:rFonts w:asciiTheme="majorBidi" w:hAnsiTheme="majorBidi" w:cstheme="majorBidi"/>
          <w:color w:val="FF0000"/>
          <w:szCs w:val="28"/>
        </w:rPr>
        <w:t>atopic</w:t>
      </w:r>
      <w:proofErr w:type="spellEnd"/>
      <w:r w:rsidR="00892A22" w:rsidRPr="0023006C">
        <w:rPr>
          <w:rFonts w:asciiTheme="majorBidi" w:hAnsiTheme="majorBidi" w:cstheme="majorBidi"/>
          <w:color w:val="FF0000"/>
          <w:szCs w:val="28"/>
        </w:rPr>
        <w:t xml:space="preserve">, late onset or aspirin-exacerbated respiratory disease </w:t>
      </w:r>
      <w:r w:rsidR="00703154">
        <w:rPr>
          <w:rFonts w:asciiTheme="majorBidi" w:hAnsiTheme="majorBidi" w:cstheme="majorBidi"/>
          <w:color w:val="FF0000"/>
          <w:szCs w:val="28"/>
        </w:rPr>
        <w:fldChar w:fldCharType="begin"/>
      </w:r>
      <w:r w:rsidR="00703154">
        <w:rPr>
          <w:rFonts w:asciiTheme="majorBidi" w:hAnsiTheme="majorBidi" w:cstheme="majorBidi"/>
          <w:color w:val="FF0000"/>
          <w:szCs w:val="28"/>
        </w:rPr>
        <w:instrText xml:space="preserve"> ADDIN EN.CITE &lt;EndNote&gt;&lt;Cite&gt;&lt;Author&gt;Kuruvilla&lt;/Author&gt;&lt;Year&gt;2019&lt;/Year&gt;&lt;RecNum&gt;298&lt;/RecNum&gt;&lt;DisplayText&gt;(Kuruvilla et al. 2019)&lt;/DisplayText&gt;&lt;record&gt;&lt;rec-number&gt;298&lt;/rec-number&gt;&lt;foreign-keys&gt;&lt;key app="EN" db-id="dst5werpwtwza8efze459ppnxd2xvzxtaerv" timestamp="1601805523"&gt;298&lt;/key&gt;&lt;/foreign-keys&gt;&lt;ref-type name="Journal Article"&gt;17&lt;/ref-type&gt;&lt;contributors&gt;&lt;authors&gt;&lt;author&gt;Kuruvilla, Merin E&lt;/author&gt;&lt;author&gt;Lee, F Eun-Hyung&lt;/author&gt;&lt;author&gt;Lee, Gerald B&lt;/author&gt;&lt;/authors&gt;&lt;/contributors&gt;&lt;titles&gt;&lt;title&gt;Understanding asthma phenotypes, endotypes, and mechanisms of disease&lt;/title&gt;&lt;secondary-title&gt;Clinical reviews in allergy &amp;amp; immunology&lt;/secondary-title&gt;&lt;/titles&gt;&lt;periodical&gt;&lt;full-title&gt;Clinical Reviews in Allergy &amp;amp; Immunology&lt;/full-title&gt;&lt;abbr-1&gt;Clin. Rev. Allergy Immunol.&lt;/abbr-1&gt;&lt;abbr-2&gt;Clin Rev Allergy Immunol&lt;/abbr-2&gt;&lt;/periodical&gt;&lt;pages&gt;219-233&lt;/pages&gt;&lt;volume&gt;56&lt;/volume&gt;&lt;number&gt;2&lt;/number&gt;&lt;dates&gt;&lt;year&gt;2019&lt;/year&gt;&lt;/dates&gt;&lt;isbn&gt;1080-0549&lt;/isbn&gt;&lt;urls&gt;&lt;/urls&gt;&lt;electronic-resource-num&gt;10.1007/s12016-018-8712-1&lt;/electronic-resource-num&gt;&lt;/record&gt;&lt;/Cite&gt;&lt;/EndNote&gt;</w:instrText>
      </w:r>
      <w:r w:rsidR="00703154">
        <w:rPr>
          <w:rFonts w:asciiTheme="majorBidi" w:hAnsiTheme="majorBidi" w:cstheme="majorBidi"/>
          <w:color w:val="FF0000"/>
          <w:szCs w:val="28"/>
        </w:rPr>
        <w:fldChar w:fldCharType="separate"/>
      </w:r>
      <w:r w:rsidR="00703154">
        <w:rPr>
          <w:rFonts w:asciiTheme="majorBidi" w:hAnsiTheme="majorBidi" w:cstheme="majorBidi"/>
          <w:noProof/>
          <w:color w:val="FF0000"/>
          <w:szCs w:val="28"/>
        </w:rPr>
        <w:t>(Kuruvilla et al. 2019)</w:t>
      </w:r>
      <w:r w:rsidR="00703154">
        <w:rPr>
          <w:rFonts w:asciiTheme="majorBidi" w:hAnsiTheme="majorBidi" w:cstheme="majorBidi"/>
          <w:color w:val="FF0000"/>
          <w:szCs w:val="28"/>
        </w:rPr>
        <w:fldChar w:fldCharType="end"/>
      </w:r>
      <w:r w:rsidR="0023006C" w:rsidRPr="0023006C">
        <w:rPr>
          <w:rFonts w:asciiTheme="majorBidi" w:hAnsiTheme="majorBidi" w:cstheme="majorBidi"/>
          <w:color w:val="FF0000"/>
          <w:szCs w:val="28"/>
        </w:rPr>
        <w:t>.</w:t>
      </w:r>
      <w:r w:rsidR="00892A22" w:rsidRPr="0023006C">
        <w:rPr>
          <w:rFonts w:asciiTheme="majorBidi" w:hAnsiTheme="majorBidi" w:cstheme="majorBidi"/>
          <w:color w:val="FF0000"/>
          <w:szCs w:val="28"/>
        </w:rPr>
        <w:t xml:space="preserve"> Non-T2 high asthma is subdivided depending upon the type of stimuli, with smoke exposure, non-atopic asthma, obesity</w:t>
      </w:r>
      <w:r>
        <w:rPr>
          <w:rFonts w:asciiTheme="majorBidi" w:hAnsiTheme="majorBidi" w:cstheme="majorBidi"/>
          <w:color w:val="FF0000"/>
          <w:szCs w:val="28"/>
        </w:rPr>
        <w:t>-</w:t>
      </w:r>
      <w:r w:rsidR="00892A22" w:rsidRPr="0023006C">
        <w:rPr>
          <w:rFonts w:asciiTheme="majorBidi" w:hAnsiTheme="majorBidi" w:cstheme="majorBidi"/>
          <w:color w:val="FF0000"/>
          <w:szCs w:val="28"/>
        </w:rPr>
        <w:t>related asthma and asthma associated with old age</w:t>
      </w:r>
      <w:r w:rsidR="00703154">
        <w:rPr>
          <w:rFonts w:asciiTheme="majorBidi" w:hAnsiTheme="majorBidi" w:cstheme="majorBidi"/>
          <w:color w:val="FF0000"/>
          <w:szCs w:val="28"/>
        </w:rPr>
        <w:t xml:space="preserve"> </w:t>
      </w:r>
      <w:r w:rsidR="00703154">
        <w:rPr>
          <w:rFonts w:asciiTheme="majorBidi" w:hAnsiTheme="majorBidi" w:cstheme="majorBidi"/>
          <w:color w:val="FF0000"/>
          <w:szCs w:val="28"/>
        </w:rPr>
        <w:fldChar w:fldCharType="begin"/>
      </w:r>
      <w:r w:rsidR="00703154">
        <w:rPr>
          <w:rFonts w:asciiTheme="majorBidi" w:hAnsiTheme="majorBidi" w:cstheme="majorBidi"/>
          <w:color w:val="FF0000"/>
          <w:szCs w:val="28"/>
        </w:rPr>
        <w:instrText xml:space="preserve"> ADDIN EN.CITE &lt;EndNote&gt;&lt;Cite&gt;&lt;Author&gt;Kuruvilla&lt;/Author&gt;&lt;Year&gt;2019&lt;/Year&gt;&lt;RecNum&gt;298&lt;/RecNum&gt;&lt;DisplayText&gt;(Kuruvilla et al. 2019)&lt;/DisplayText&gt;&lt;record&gt;&lt;rec-number&gt;298&lt;/rec-number&gt;&lt;foreign-keys&gt;&lt;key app="EN" db-id="dst5werpwtwza8efze459ppnxd2xvzxtaerv" timestamp="1601805523"&gt;298&lt;/key&gt;&lt;/foreign-keys&gt;&lt;ref-type name="Journal Article"&gt;17&lt;/ref-type&gt;&lt;contributors&gt;&lt;authors&gt;&lt;author&gt;Kuruvilla, Merin E&lt;/author&gt;&lt;author&gt;Lee, F Eun-Hyung&lt;/author&gt;&lt;author&gt;Lee, Gerald B&lt;/author&gt;&lt;/authors&gt;&lt;/contributors&gt;&lt;titles&gt;&lt;title&gt;Understanding asthma phenotypes, endotypes, and mechanisms of disease&lt;/title&gt;&lt;secondary-title&gt;Clinical reviews in allergy &amp;amp; immunology&lt;/secondary-title&gt;&lt;/titles&gt;&lt;periodical&gt;&lt;full-title&gt;Clinical Reviews in Allergy &amp;amp; Immunology&lt;/full-title&gt;&lt;abbr-1&gt;Clin. Rev. Allergy Immunol.&lt;/abbr-1&gt;&lt;abbr-2&gt;Clin Rev Allergy Immunol&lt;/abbr-2&gt;&lt;/periodical&gt;&lt;pages&gt;219-233&lt;/pages&gt;&lt;volume&gt;56&lt;/volume&gt;&lt;number&gt;2&lt;/number&gt;&lt;dates&gt;&lt;year&gt;2019&lt;/year&gt;&lt;/dates&gt;&lt;isbn&gt;1080-0549&lt;/isbn&gt;&lt;urls&gt;&lt;/urls&gt;&lt;electronic-resource-num&gt;10.1007/s12016-018-8712-1&lt;/electronic-resource-num&gt;&lt;/record&gt;&lt;/Cite&gt;&lt;/EndNote&gt;</w:instrText>
      </w:r>
      <w:r w:rsidR="00703154">
        <w:rPr>
          <w:rFonts w:asciiTheme="majorBidi" w:hAnsiTheme="majorBidi" w:cstheme="majorBidi"/>
          <w:color w:val="FF0000"/>
          <w:szCs w:val="28"/>
        </w:rPr>
        <w:fldChar w:fldCharType="separate"/>
      </w:r>
      <w:r w:rsidR="00703154">
        <w:rPr>
          <w:rFonts w:asciiTheme="majorBidi" w:hAnsiTheme="majorBidi" w:cstheme="majorBidi"/>
          <w:noProof/>
          <w:color w:val="FF0000"/>
          <w:szCs w:val="28"/>
        </w:rPr>
        <w:t>(Kuruvilla et al. 2019)</w:t>
      </w:r>
      <w:r w:rsidR="00703154">
        <w:rPr>
          <w:rFonts w:asciiTheme="majorBidi" w:hAnsiTheme="majorBidi" w:cstheme="majorBidi"/>
          <w:color w:val="FF0000"/>
          <w:szCs w:val="28"/>
        </w:rPr>
        <w:fldChar w:fldCharType="end"/>
      </w:r>
      <w:r w:rsidR="0023006C" w:rsidRPr="0023006C">
        <w:rPr>
          <w:rFonts w:asciiTheme="majorBidi" w:hAnsiTheme="majorBidi" w:cstheme="majorBidi"/>
          <w:color w:val="FF0000"/>
          <w:szCs w:val="28"/>
        </w:rPr>
        <w:t>.</w:t>
      </w:r>
      <w:r w:rsidR="00892A22" w:rsidRPr="0023006C">
        <w:rPr>
          <w:rFonts w:asciiTheme="majorBidi" w:hAnsiTheme="majorBidi" w:cstheme="majorBidi"/>
          <w:color w:val="FF0000"/>
          <w:szCs w:val="28"/>
        </w:rPr>
        <w:t xml:space="preserve"> </w:t>
      </w:r>
      <w:r w:rsidR="009B2B85" w:rsidRPr="0023006C">
        <w:rPr>
          <w:rFonts w:asciiTheme="majorBidi" w:hAnsiTheme="majorBidi" w:cstheme="majorBidi"/>
          <w:color w:val="FF0000"/>
          <w:szCs w:val="28"/>
        </w:rPr>
        <w:t>Improved understanding of underlying mechanisms of asthma phenotypes and endotypes will</w:t>
      </w:r>
      <w:r>
        <w:rPr>
          <w:rFonts w:asciiTheme="majorBidi" w:hAnsiTheme="majorBidi" w:cstheme="majorBidi"/>
          <w:color w:val="FF0000"/>
          <w:szCs w:val="28"/>
        </w:rPr>
        <w:t xml:space="preserve"> enable the</w:t>
      </w:r>
      <w:r w:rsidR="009B2B85" w:rsidRPr="0023006C">
        <w:rPr>
          <w:rFonts w:asciiTheme="majorBidi" w:hAnsiTheme="majorBidi" w:cstheme="majorBidi"/>
          <w:color w:val="FF0000"/>
          <w:szCs w:val="28"/>
        </w:rPr>
        <w:t xml:space="preserve"> optimis</w:t>
      </w:r>
      <w:r>
        <w:rPr>
          <w:rFonts w:asciiTheme="majorBidi" w:hAnsiTheme="majorBidi" w:cstheme="majorBidi"/>
          <w:color w:val="FF0000"/>
          <w:szCs w:val="28"/>
        </w:rPr>
        <w:t>ation of</w:t>
      </w:r>
      <w:r w:rsidR="009B2B85" w:rsidRPr="0023006C">
        <w:rPr>
          <w:rFonts w:asciiTheme="majorBidi" w:hAnsiTheme="majorBidi" w:cstheme="majorBidi"/>
          <w:color w:val="FF0000"/>
          <w:szCs w:val="28"/>
        </w:rPr>
        <w:t xml:space="preserve"> the therapeutic options available to clinicians and patients.</w:t>
      </w:r>
    </w:p>
    <w:p w14:paraId="1D3E48F2" w14:textId="77777777" w:rsidR="00AE5BB7" w:rsidRDefault="00AE5BB7">
      <w:pPr>
        <w:spacing w:line="480" w:lineRule="auto"/>
        <w:jc w:val="both"/>
      </w:pPr>
    </w:p>
    <w:p w14:paraId="3C24CD03" w14:textId="77777777" w:rsidR="00D670B7" w:rsidRDefault="00A01CFA">
      <w:pPr>
        <w:spacing w:line="480" w:lineRule="auto"/>
        <w:jc w:val="both"/>
        <w:outlineLvl w:val="0"/>
        <w:rPr>
          <w:b/>
        </w:rPr>
      </w:pPr>
      <w:r>
        <w:rPr>
          <w:b/>
        </w:rPr>
        <w:t>Airway Inflammation</w:t>
      </w:r>
    </w:p>
    <w:p w14:paraId="3C24CD04" w14:textId="73C09751" w:rsidR="00D670B7" w:rsidRDefault="00A01CFA">
      <w:pPr>
        <w:spacing w:line="480" w:lineRule="auto"/>
        <w:jc w:val="both"/>
      </w:pPr>
      <w:r>
        <w:t>Through the interaction of multifactorial processes, numerous cell types compromise the respiratory system in asthma. These include neutrophils, macrophages, dendritic cells (DCs), mast cells, and airway epithelial cells (AECs), although eosinophils are thought to be pivotal in allergic asthma</w:t>
      </w:r>
      <w:r w:rsidR="00D47BB4">
        <w:t xml:space="preserve"> </w:t>
      </w:r>
      <w:r w:rsidR="00D47BB4">
        <w:fldChar w:fldCharType="begin"/>
      </w:r>
      <w:r w:rsidR="00CE343F">
        <w:instrText xml:space="preserve"> ADDIN EN.CITE &lt;EndNote&gt;&lt;Cite&gt;&lt;Author&gt;Djukanovic&lt;/Author&gt;&lt;Year&gt;2002&lt;/Year&gt;&lt;RecNum&gt;15&lt;/RecNum&gt;&lt;DisplayText&gt;(Djukanovic 2002; Shukla et al. 2019)&lt;/DisplayText&gt;&lt;record&gt;&lt;rec-number&gt;15&lt;/rec-number&gt;&lt;foreign-keys&gt;&lt;key app="EN" db-id="dst5werpwtwza8efze459ppnxd2xvzxtaerv" timestamp="1520681594"&gt;15&lt;/key&gt;&lt;/foreign-keys&gt;&lt;ref-type name="Journal Article"&gt;17&lt;/ref-type&gt;&lt;contributors&gt;&lt;authors&gt;&lt;author&gt;Djukanovic, Ratko&lt;/author&gt;&lt;/authors&gt;&lt;/contributors&gt;&lt;titles&gt;&lt;title&gt;Airway inflammation in asthma and its consequences: implications for treatment in children and adults&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S539-S548&lt;/pages&gt;&lt;volume&gt;109&lt;/volume&gt;&lt;number&gt;6&lt;/number&gt;&lt;dates&gt;&lt;year&gt;2002&lt;/year&gt;&lt;/dates&gt;&lt;isbn&gt;0091-6749&lt;/isbn&gt;&lt;urls&gt;&lt;/urls&gt;&lt;/record&gt;&lt;/Cite&gt;&lt;Cite&gt;&lt;Author&gt;Shukla&lt;/Author&gt;&lt;Year&gt;2019&lt;/Year&gt;&lt;RecNum&gt;304&lt;/RecNum&gt;&lt;record&gt;&lt;rec-number&gt;304&lt;/rec-number&gt;&lt;foreign-keys&gt;&lt;key app="EN" db-id="dst5werpwtwza8efze459ppnxd2xvzxtaerv" timestamp="1601811641"&gt;304&lt;/key&gt;&lt;/foreign-keys&gt;&lt;ref-type name="Journal Article"&gt;17&lt;/ref-type&gt;&lt;contributors&gt;&lt;authors&gt;&lt;author&gt;Shukla, Shakti D&lt;/author&gt;&lt;author&gt;Shastri, Madhur D&lt;/author&gt;&lt;author&gt;Chong, Wai Chin&lt;/author&gt;&lt;author&gt;Dua, Kamal&lt;/author&gt;&lt;author&gt;Budden, Kurtis F&lt;/author&gt;&lt;author&gt;Mahmood, Malik Quasir&lt;/author&gt;&lt;author&gt;Hansbro, Nicole G&lt;/author&gt;&lt;author&gt;Keely, Simon&lt;/author&gt;&lt;author&gt;Eri, Rajaraman&lt;/author&gt;&lt;author&gt;Patel, Rahul P&lt;/author&gt;&lt;/authors&gt;&lt;/contributors&gt;&lt;titles&gt;&lt;title&gt;Microbiome-focused asthma management strategies&lt;/title&gt;&lt;secondary-title&gt;Current opinion in pharmacology&lt;/secondary-title&gt;&lt;/titles&gt;&lt;periodical&gt;&lt;full-title&gt;Current Opinion in Pharmacology&lt;/full-title&gt;&lt;abbr-1&gt;Curr. Opin. Pharmacol.&lt;/abbr-1&gt;&lt;abbr-2&gt;Curr Opin Pharmacol&lt;/abbr-2&gt;&lt;/periodical&gt;&lt;pages&gt;143-149&lt;/pages&gt;&lt;volume&gt;46&lt;/volume&gt;&lt;dates&gt;&lt;year&gt;2019&lt;/year&gt;&lt;/dates&gt;&lt;isbn&gt;1471-4892&lt;/isbn&gt;&lt;urls&gt;&lt;/urls&gt;&lt;/record&gt;&lt;/Cite&gt;&lt;/EndNote&gt;</w:instrText>
      </w:r>
      <w:r w:rsidR="00D47BB4">
        <w:fldChar w:fldCharType="separate"/>
      </w:r>
      <w:r w:rsidR="00CE343F">
        <w:rPr>
          <w:noProof/>
        </w:rPr>
        <w:t>(Djukanovic 2002; Shukla et al. 2019)</w:t>
      </w:r>
      <w:r w:rsidR="00D47BB4">
        <w:fldChar w:fldCharType="end"/>
      </w:r>
      <w:r>
        <w:t>. During the development of asthma, a myriad of inflammatory mediators, mostly cytokines and chemokines, are secreted and induce the influx of inflammatory cells to the airways</w:t>
      </w:r>
      <w:r w:rsidR="00D47BB4">
        <w:t xml:space="preserve"> </w:t>
      </w:r>
      <w:r w:rsidR="00D47BB4">
        <w:fldChar w:fldCharType="begin"/>
      </w:r>
      <w:r w:rsidR="00CE343F">
        <w:instrText xml:space="preserve"> ADDIN EN.CITE &lt;EndNote&gt;&lt;Cite&gt;&lt;Author&gt;Djukanovic&lt;/Author&gt;&lt;Year&gt;2002&lt;/Year&gt;&lt;RecNum&gt;15&lt;/RecNum&gt;&lt;DisplayText&gt;(Djukanovic 2002; Shukla et al. 2019)&lt;/DisplayText&gt;&lt;record&gt;&lt;rec-number&gt;15&lt;/rec-number&gt;&lt;foreign-keys&gt;&lt;key app="EN" db-id="dst5werpwtwza8efze459ppnxd2xvzxtaerv" timestamp="1520681594"&gt;15&lt;/key&gt;&lt;/foreign-keys&gt;&lt;ref-type name="Journal Article"&gt;17&lt;/ref-type&gt;&lt;contributors&gt;&lt;authors&gt;&lt;author&gt;Djukanovic, Ratko&lt;/author&gt;&lt;/authors&gt;&lt;/contributors&gt;&lt;titles&gt;&lt;title&gt;Airway inflammation in asthma and its consequences: implications for treatment in children and adults&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S539-S548&lt;/pages&gt;&lt;volume&gt;109&lt;/volume&gt;&lt;number&gt;6&lt;/number&gt;&lt;dates&gt;&lt;year&gt;2002&lt;/year&gt;&lt;/dates&gt;&lt;isbn&gt;0091-6749&lt;/isbn&gt;&lt;urls&gt;&lt;/urls&gt;&lt;/record&gt;&lt;/Cite&gt;&lt;Cite&gt;&lt;Author&gt;Shukla&lt;/Author&gt;&lt;Year&gt;2019&lt;/Year&gt;&lt;RecNum&gt;304&lt;/RecNum&gt;&lt;record&gt;&lt;rec-number&gt;304&lt;/rec-number&gt;&lt;foreign-keys&gt;&lt;key app="EN" db-id="dst5werpwtwza8efze459ppnxd2xvzxtaerv" timestamp="1601811641"&gt;304&lt;/key&gt;&lt;/foreign-keys&gt;&lt;ref-type name="Journal Article"&gt;17&lt;/ref-type&gt;&lt;contributors&gt;&lt;authors&gt;&lt;author&gt;Shukla, Shakti D&lt;/author&gt;&lt;author&gt;Shastri, Madhur D&lt;/author&gt;&lt;author&gt;Chong, Wai Chin&lt;/author&gt;&lt;author&gt;Dua, Kamal&lt;/author&gt;&lt;author&gt;Budden, Kurtis F&lt;/author&gt;&lt;author&gt;Mahmood, Malik Quasir&lt;/author&gt;&lt;author&gt;Hansbro, Nicole G&lt;/author&gt;&lt;author&gt;Keely, Simon&lt;/author&gt;&lt;author&gt;Eri, Rajaraman&lt;/author&gt;&lt;author&gt;Patel, Rahul P&lt;/author&gt;&lt;/authors&gt;&lt;/contributors&gt;&lt;titles&gt;&lt;title&gt;Microbiome-focused asthma management strategies&lt;/title&gt;&lt;secondary-title&gt;Current opinion in pharmacology&lt;/secondary-title&gt;&lt;/titles&gt;&lt;periodical&gt;&lt;full-title&gt;Current Opinion in Pharmacology&lt;/full-title&gt;&lt;abbr-1&gt;Curr. Opin. Pharmacol.&lt;/abbr-1&gt;&lt;abbr-2&gt;Curr Opin Pharmacol&lt;/abbr-2&gt;&lt;/periodical&gt;&lt;pages&gt;143-149&lt;/pages&gt;&lt;volume&gt;46&lt;/volume&gt;&lt;dates&gt;&lt;year&gt;2019&lt;/year&gt;&lt;/dates&gt;&lt;isbn&gt;1471-4892&lt;/isbn&gt;&lt;urls&gt;&lt;/urls&gt;&lt;/record&gt;&lt;/Cite&gt;&lt;/EndNote&gt;</w:instrText>
      </w:r>
      <w:r w:rsidR="00D47BB4">
        <w:fldChar w:fldCharType="separate"/>
      </w:r>
      <w:r w:rsidR="00CE343F">
        <w:rPr>
          <w:noProof/>
        </w:rPr>
        <w:t>(Djukanovic 2002; Shukla et al. 2019)</w:t>
      </w:r>
      <w:r w:rsidR="00D47BB4">
        <w:fldChar w:fldCharType="end"/>
      </w:r>
      <w:r w:rsidR="00D47BB4">
        <w:rPr>
          <w:rStyle w:val="CommentReference"/>
        </w:rPr>
        <w:t xml:space="preserve"> </w:t>
      </w:r>
      <w:r>
        <w:t>.</w:t>
      </w:r>
    </w:p>
    <w:p w14:paraId="3C24CD05" w14:textId="77777777" w:rsidR="00D670B7" w:rsidRDefault="00D670B7">
      <w:pPr>
        <w:spacing w:line="480" w:lineRule="auto"/>
        <w:jc w:val="both"/>
        <w:rPr>
          <w:sz w:val="12"/>
          <w:szCs w:val="12"/>
        </w:rPr>
      </w:pPr>
    </w:p>
    <w:p w14:paraId="1AC42CD4" w14:textId="77777777" w:rsidR="00F5662E" w:rsidRDefault="00A01CFA" w:rsidP="00A07A2B">
      <w:pPr>
        <w:spacing w:line="480" w:lineRule="auto"/>
        <w:jc w:val="both"/>
      </w:pPr>
      <w:r>
        <w:t>T-helper (Th) cells have established roles in asthma pathogenesis. It is proposed that subsets of innate lymphoid cells (ILCs) and DCs are induced that promote the development of Th type-2 (Th2) cells, which then elicit uncontrolled immune responses in the lungs</w:t>
      </w:r>
      <w:r w:rsidR="00D47BB4">
        <w:t xml:space="preserve"> </w:t>
      </w:r>
      <w:r w:rsidR="00D47BB4">
        <w:fldChar w:fldCharType="begin"/>
      </w:r>
      <w:r w:rsidR="00703154">
        <w:instrText xml:space="preserve"> ADDIN EN.CITE &lt;EndNote&gt;&lt;Cite&gt;&lt;Author&gt;Romagnani&lt;/Author&gt;&lt;Year&gt;2000&lt;/Year&gt;&lt;RecNum&gt;19&lt;/RecNum&gt;&lt;DisplayText&gt;(Romagnani 2000; Starkey et al. 2019)&lt;/DisplayText&gt;&lt;record&gt;&lt;rec-number&gt;19&lt;/rec-number&gt;&lt;foreign-keys&gt;&lt;key app="EN" db-id="dst5werpwtwza8efze459ppnxd2xvzxtaerv" timestamp="1520681595"&gt;19&lt;/key&gt;&lt;/foreign-keys&gt;&lt;ref-type name="Journal Article"&gt;17&lt;/ref-type&gt;&lt;contributors&gt;&lt;authors&gt;&lt;author&gt;Romagnani, Sergio&lt;/author&gt;&lt;/authors&gt;&lt;/contributors&gt;&lt;titles&gt;&lt;title&gt;The role of lymphocytes in allergic disease&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399-408&lt;/pages&gt;&lt;volume&gt;105&lt;/volume&gt;&lt;number&gt;3&lt;/number&gt;&lt;dates&gt;&lt;year&gt;2000&lt;/year&gt;&lt;/dates&gt;&lt;isbn&gt;0091-6749&lt;/isbn&gt;&lt;urls&gt;&lt;/urls&gt;&lt;/record&gt;&lt;/Cite&gt;&lt;Cite&gt;&lt;Author&gt;Starkey&lt;/Author&gt;&lt;Year&gt;2019&lt;/Year&gt;&lt;RecNum&gt;232&lt;/RecNum&gt;&lt;record&gt;&lt;rec-number&gt;232&lt;/rec-number&gt;&lt;foreign-keys&gt;&lt;key app="EN" db-id="dst5werpwtwza8efze459ppnxd2xvzxtaerv" timestamp="1546861012"&gt;232&lt;/key&gt;&lt;/foreign-keys&gt;&lt;ref-type name="Journal Article"&gt;17&lt;/ref-type&gt;&lt;contributors&gt;&lt;authors&gt;&lt;author&gt;Starkey, M. R.&lt;/author&gt;&lt;author&gt;McKenzie, A. N. J.&lt;/author&gt;&lt;author&gt;Belz, G. T.&lt;/author&gt;&lt;author&gt;Hansbro, P. M.&lt;/author&gt;&lt;/authors&gt;&lt;/contributors&gt;&lt;titles&gt;&lt;title&gt;Pulmonary group 2 innate lymphoid cells: Surprises and challenges&lt;/title&gt;&lt;secondary-title&gt;Mucosal Immunology&lt;/secondary-title&gt;&lt;/titles&gt;&lt;periodical&gt;&lt;full-title&gt;Mucosal Immunology&lt;/full-title&gt;&lt;abbr-1&gt;Mucosal. Immunol.&lt;/abbr-1&gt;&lt;abbr-2&gt;Mucosal Immunol&lt;/abbr-2&gt;&lt;abbr-3&gt;Mucosal Immunol&lt;/abbr-3&gt;&lt;/periodical&gt;&lt;pages&gt;299-311&lt;/pages&gt;&lt;volume&gt;12&lt;/volume&gt;&lt;dates&gt;&lt;year&gt;2019&lt;/year&gt;&lt;/dates&gt;&lt;urls&gt;&lt;/urls&gt;&lt;/record&gt;&lt;/Cite&gt;&lt;/EndNote&gt;</w:instrText>
      </w:r>
      <w:r w:rsidR="00D47BB4">
        <w:fldChar w:fldCharType="separate"/>
      </w:r>
      <w:r w:rsidR="00703154">
        <w:rPr>
          <w:noProof/>
        </w:rPr>
        <w:t>(Romagnani 2000; Starkey et al. 2019)</w:t>
      </w:r>
      <w:r w:rsidR="00D47BB4">
        <w:fldChar w:fldCharType="end"/>
      </w:r>
      <w:r>
        <w:t xml:space="preserve">. This is supported by a distinct change towards a Th2 cytokine profile in </w:t>
      </w:r>
      <w:r>
        <w:lastRenderedPageBreak/>
        <w:t>mild to moderate forms of the disease</w:t>
      </w:r>
      <w:r w:rsidR="00501C1D">
        <w:t xml:space="preserve"> </w:t>
      </w:r>
      <w:r w:rsidR="00501C1D">
        <w:fldChar w:fldCharType="begin"/>
      </w:r>
      <w:r w:rsidR="00551437">
        <w:instrText xml:space="preserve"> ADDIN EN.CITE &lt;EndNote&gt;&lt;Cite&gt;&lt;Author&gt;Barnes&lt;/Author&gt;&lt;Year&gt;2001&lt;/Year&gt;&lt;RecNum&gt;18&lt;/RecNum&gt;&lt;DisplayText&gt;(Barnes 2001; Larché et al. 2003)&lt;/DisplayText&gt;&lt;record&gt;&lt;rec-number&gt;18&lt;/rec-number&gt;&lt;foreign-keys&gt;&lt;key app="EN" db-id="dst5werpwtwza8efze459ppnxd2xvzxtaerv" timestamp="1520681595"&gt;18&lt;/key&gt;&lt;/foreign-keys&gt;&lt;ref-type name="Journal Article"&gt;17&lt;/ref-type&gt;&lt;contributors&gt;&lt;authors&gt;&lt;author&gt;Barnes, Peter J&lt;/author&gt;&lt;/authors&gt;&lt;/contributors&gt;&lt;titles&gt;&lt;title&gt;Th2 cytokines and asthma: an introduction&lt;/title&gt;&lt;secondary-title&gt;Respiratory Research&lt;/secondary-title&gt;&lt;/titles&gt;&lt;periodical&gt;&lt;full-title&gt;Respiratory Research&lt;/full-title&gt;&lt;abbr-1&gt;Respir. Res.&lt;/abbr-1&gt;&lt;abbr-2&gt;Respir Res&lt;/abbr-2&gt;&lt;/periodical&gt;&lt;pages&gt;64-65&lt;/pages&gt;&lt;volume&gt;2&lt;/volume&gt;&lt;number&gt;2&lt;/number&gt;&lt;dates&gt;&lt;year&gt;2001&lt;/year&gt;&lt;/dates&gt;&lt;isbn&gt;1465-993X&lt;/isbn&gt;&lt;urls&gt;&lt;/urls&gt;&lt;/record&gt;&lt;/Cite&gt;&lt;Cite&gt;&lt;Author&gt;Larché&lt;/Author&gt;&lt;Year&gt;2003&lt;/Year&gt;&lt;RecNum&gt;17&lt;/RecNum&gt;&lt;record&gt;&lt;rec-number&gt;17&lt;/rec-number&gt;&lt;foreign-keys&gt;&lt;key app="EN" db-id="dst5werpwtwza8efze459ppnxd2xvzxtaerv" timestamp="1520681595"&gt;17&lt;/key&gt;&lt;/foreign-keys&gt;&lt;ref-type name="Journal Article"&gt;17&lt;/ref-type&gt;&lt;contributors&gt;&lt;authors&gt;&lt;author&gt;Larché, Mark&lt;/author&gt;&lt;author&gt;Robinson, Douglas S&lt;/author&gt;&lt;author&gt;Kay, A Barry&lt;/author&gt;&lt;/authors&gt;&lt;/contributors&gt;&lt;titles&gt;&lt;title&gt;The role of T lymphocytes in the pathogenesis of asthma&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450-463&lt;/pages&gt;&lt;volume&gt;111&lt;/volume&gt;&lt;number&gt;3&lt;/number&gt;&lt;dates&gt;&lt;year&gt;2003&lt;/year&gt;&lt;/dates&gt;&lt;isbn&gt;0091-6749&lt;/isbn&gt;&lt;urls&gt;&lt;/urls&gt;&lt;/record&gt;&lt;/Cite&gt;&lt;/EndNote&gt;</w:instrText>
      </w:r>
      <w:r w:rsidR="00501C1D">
        <w:fldChar w:fldCharType="separate"/>
      </w:r>
      <w:r w:rsidR="00E6646E">
        <w:rPr>
          <w:noProof/>
        </w:rPr>
        <w:t>(Barnes 2001; Larché et al. 2003)</w:t>
      </w:r>
      <w:r w:rsidR="00501C1D">
        <w:fldChar w:fldCharType="end"/>
      </w:r>
      <w:r>
        <w:t>. Activated Th2 cells are widely accepted to cause tissue remodelling and AHR in eosinophilic asthma</w:t>
      </w:r>
      <w:r w:rsidR="00501C1D">
        <w:t xml:space="preserve"> </w:t>
      </w:r>
      <w:r w:rsidR="00501C1D">
        <w:fldChar w:fldCharType="begin"/>
      </w:r>
      <w:r w:rsidR="00703154">
        <w:instrText xml:space="preserve"> ADDIN EN.CITE &lt;EndNote&gt;&lt;Cite&gt;&lt;Author&gt;Hansbro&lt;/Author&gt;&lt;Year&gt;2017&lt;/Year&gt;&lt;RecNum&gt;9&lt;/RecNum&gt;&lt;DisplayText&gt;(Hansbro et al. 2017)&lt;/DisplayText&gt;&lt;record&gt;&lt;rec-number&gt;9&lt;/rec-number&gt;&lt;foreign-keys&gt;&lt;key app="EN" db-id="dst5werpwtwza8efze459ppnxd2xvzxtaerv" timestamp="1520681593"&gt;9&lt;/key&gt;&lt;/foreign-keys&gt;&lt;ref-type name="Journal Article"&gt;17&lt;/ref-type&gt;&lt;contributors&gt;&lt;authors&gt;&lt;author&gt;Hansbro, Philip M&lt;/author&gt;&lt;author&gt;Kim, Richard Y&lt;/author&gt;&lt;author&gt;Starkey, Malcolm R&lt;/author&gt;&lt;author&gt;Donovan, Chantal&lt;/author&gt;&lt;author&gt;Dua, Kamal&lt;/author&gt;&lt;author&gt;Mayall, Jemma R&lt;/author&gt;&lt;author&gt;Liu, Gang&lt;/author&gt;&lt;author&gt;Hansbro, Nicole G&lt;/author&gt;&lt;author&gt;Simpson, Jodie L&lt;/author&gt;&lt;author&gt;Wood, Lisa G&lt;/author&gt;&lt;/authors&gt;&lt;/contributors&gt;&lt;titles&gt;&lt;title&gt;Mechanisms and treatments for severe, steroid‐resistant allergic airway disease and asthma&lt;/title&gt;&lt;secondary-title&gt;Immunological reviews&lt;/secondary-title&gt;&lt;/titles&gt;&lt;periodical&gt;&lt;full-title&gt;Immunological Reviews&lt;/full-title&gt;&lt;abbr-1&gt;Immunol. Rev.&lt;/abbr-1&gt;&lt;abbr-2&gt;Immunol Rev&lt;/abbr-2&gt;&lt;/periodical&gt;&lt;pages&gt;41-62&lt;/pages&gt;&lt;volume&gt;278&lt;/volume&gt;&lt;number&gt;1&lt;/number&gt;&lt;dates&gt;&lt;year&gt;2017&lt;/year&gt;&lt;/dates&gt;&lt;isbn&gt;1600-065X&lt;/isbn&gt;&lt;urls&gt;&lt;/urls&gt;&lt;/record&gt;&lt;/Cite&gt;&lt;/EndNote&gt;</w:instrText>
      </w:r>
      <w:r w:rsidR="00501C1D">
        <w:fldChar w:fldCharType="separate"/>
      </w:r>
      <w:r w:rsidR="00703154">
        <w:rPr>
          <w:noProof/>
        </w:rPr>
        <w:t>(Hansbro et al. 2017)</w:t>
      </w:r>
      <w:r w:rsidR="00501C1D">
        <w:fldChar w:fldCharType="end"/>
      </w:r>
      <w:r>
        <w:t xml:space="preserve">. </w:t>
      </w:r>
    </w:p>
    <w:p w14:paraId="69553E86" w14:textId="77777777" w:rsidR="00F5662E" w:rsidRDefault="00F5662E" w:rsidP="00A07A2B">
      <w:pPr>
        <w:spacing w:line="480" w:lineRule="auto"/>
        <w:jc w:val="both"/>
      </w:pPr>
    </w:p>
    <w:p w14:paraId="06967EA3" w14:textId="33EE6E61" w:rsidR="00A07A2B" w:rsidRPr="00A07A2B" w:rsidRDefault="00F5662E" w:rsidP="00A07A2B">
      <w:pPr>
        <w:spacing w:line="480" w:lineRule="auto"/>
        <w:jc w:val="both"/>
        <w:rPr>
          <w:color w:val="FF0000"/>
        </w:rPr>
      </w:pPr>
      <w:r>
        <w:t>S</w:t>
      </w:r>
      <w:r w:rsidR="00E401BF">
        <w:t>everal external stimuli, including</w:t>
      </w:r>
      <w:r>
        <w:t xml:space="preserve"> cigarette smoke</w:t>
      </w:r>
      <w:r w:rsidR="007F2F60">
        <w:t xml:space="preserve"> and other environmental exposures,</w:t>
      </w:r>
      <w:r>
        <w:t xml:space="preserve"> and</w:t>
      </w:r>
      <w:r w:rsidR="00E401BF">
        <w:t xml:space="preserve"> </w:t>
      </w:r>
      <w:r w:rsidR="00A01CFA">
        <w:t>bacterial and viral infections skew the immune response to more pro-inflammatory Th1/Th17-dominant responses through a range of different mechanisms that characterises more severe corticosteroid-resistant asthma</w:t>
      </w:r>
      <w:r w:rsidR="00501C1D">
        <w:t xml:space="preserve"> </w:t>
      </w:r>
      <w:r w:rsidR="00501C1D">
        <w:fldChar w:fldCharType="begin">
          <w:fldData xml:space="preserve">PEVuZE5vdGU+PENpdGU+PEF1dGhvcj5Fc3NpbGZpZTwvQXV0aG9yPjxZZWFyPjIwMTU8L1llYXI+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</w:fldData>
        </w:fldChar>
      </w:r>
      <w:r w:rsidR="00703154">
        <w:instrText xml:space="preserve"> ADDIN EN.CITE </w:instrText>
      </w:r>
      <w:r w:rsidR="00703154">
        <w:fldChar w:fldCharType="begin">
          <w:fldData xml:space="preserve">PEVuZE5vdGU+PENpdGU+PEF1dGhvcj5Fc3NpbGZpZTwvQXV0aG9yPjxZZWFyPjIwMTU8L1llYXI+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</w:fldData>
        </w:fldChar>
      </w:r>
      <w:r w:rsidR="00703154">
        <w:instrText xml:space="preserve"> ADDIN EN.CITE.DATA </w:instrText>
      </w:r>
      <w:r w:rsidR="00703154">
        <w:fldChar w:fldCharType="end"/>
      </w:r>
      <w:r w:rsidR="00501C1D">
        <w:fldChar w:fldCharType="separate"/>
      </w:r>
      <w:r w:rsidR="00703154">
        <w:rPr>
          <w:noProof/>
        </w:rPr>
        <w:t>(Essilfie et al. 2015; Essilfie et al. 2012; Kim et al. 2017b)</w:t>
      </w:r>
      <w:r w:rsidR="00501C1D">
        <w:fldChar w:fldCharType="end"/>
      </w:r>
      <w:r w:rsidR="00A01CFA">
        <w:t>.</w:t>
      </w:r>
      <w:r w:rsidR="00C66DB2">
        <w:t xml:space="preserve"> </w:t>
      </w:r>
      <w:r>
        <w:rPr>
          <w:color w:val="FF0000"/>
        </w:rPr>
        <w:t>E</w:t>
      </w:r>
      <w:r w:rsidR="006F36FB" w:rsidRPr="00C66DB2">
        <w:rPr>
          <w:color w:val="FF0000"/>
        </w:rPr>
        <w:t>xposure to cigarette smoke has been linked to neutrophilic subtype</w:t>
      </w:r>
      <w:r>
        <w:rPr>
          <w:color w:val="FF0000"/>
        </w:rPr>
        <w:t>s</w:t>
      </w:r>
      <w:r w:rsidR="006F36FB" w:rsidRPr="00C66DB2">
        <w:rPr>
          <w:color w:val="FF0000"/>
        </w:rPr>
        <w:t xml:space="preserve"> of asthma with pronounced airway remodelling and non</w:t>
      </w:r>
      <w:r w:rsidR="00C66DB2" w:rsidRPr="00C66DB2">
        <w:rPr>
          <w:color w:val="FF0000"/>
        </w:rPr>
        <w:t>-</w:t>
      </w:r>
      <w:r w:rsidR="006F36FB" w:rsidRPr="00C66DB2">
        <w:rPr>
          <w:color w:val="FF0000"/>
        </w:rPr>
        <w:t>responsiveness to corticosteroids</w:t>
      </w:r>
      <w:r w:rsidR="00703154">
        <w:rPr>
          <w:color w:val="FF0000"/>
        </w:rPr>
        <w:t xml:space="preserve"> </w:t>
      </w:r>
      <w:r w:rsidR="00703154">
        <w:rPr>
          <w:color w:val="FF0000"/>
        </w:rPr>
        <w:fldChar w:fldCharType="begin"/>
      </w:r>
      <w:r w:rsidR="00703154">
        <w:rPr>
          <w:color w:val="FF0000"/>
        </w:rPr>
        <w:instrText xml:space="preserve"> ADDIN EN.CITE &lt;EndNote&gt;&lt;Cite&gt;&lt;Author&gt;Polosa&lt;/Author&gt;&lt;Year&gt;2013&lt;/Year&gt;&lt;RecNum&gt;299&lt;/RecNum&gt;&lt;DisplayText&gt;(Polosa and Thomson 2013)&lt;/DisplayText&gt;&lt;record&gt;&lt;rec-number&gt;299&lt;/rec-number&gt;&lt;foreign-keys&gt;&lt;key app="EN" db-id="dst5werpwtwza8efze459ppnxd2xvzxtaerv" timestamp="1601805888"&gt;299&lt;/key&gt;&lt;/foreign-keys&gt;&lt;ref-type name="Journal Article"&gt;17&lt;/ref-type&gt;&lt;contributors&gt;&lt;authors&gt;&lt;author&gt;Polosa, Riccardo&lt;/author&gt;&lt;author&gt;Thomson, Neil C&lt;/author&gt;&lt;/authors&gt;&lt;/contributors&gt;&lt;titles&gt;&lt;title&gt;Smoking and asthma: dangerous liaisons&lt;/title&gt;&lt;secondary-title&gt;European respiratory journal&lt;/secondary-title&gt;&lt;/titles&gt;&lt;periodical&gt;&lt;full-title&gt;European Respiratory Journal&lt;/full-title&gt;&lt;abbr-1&gt;Eur. Respir. J.&lt;/abbr-1&gt;&lt;abbr-2&gt;Eur Respir J&lt;/abbr-2&gt;&lt;/periodical&gt;&lt;pages&gt;716-726&lt;/pages&gt;&lt;volume&gt;41&lt;/volume&gt;&lt;number&gt;3&lt;/number&gt;&lt;dates&gt;&lt;year&gt;2013&lt;/year&gt;&lt;/dates&gt;&lt;isbn&gt;0903-1936&lt;/isbn&gt;&lt;urls&gt;&lt;/urls&gt;&lt;electronic-resource-num&gt;10.1183/09031936.00073312 &lt;/electronic-resource-num&gt;&lt;/record&gt;&lt;/Cite&gt;&lt;/EndNote&gt;</w:instrText>
      </w:r>
      <w:r w:rsidR="00703154">
        <w:rPr>
          <w:color w:val="FF0000"/>
        </w:rPr>
        <w:fldChar w:fldCharType="separate"/>
      </w:r>
      <w:r w:rsidR="00703154">
        <w:rPr>
          <w:noProof/>
          <w:color w:val="FF0000"/>
        </w:rPr>
        <w:t>(Polosa and Thomson 2013)</w:t>
      </w:r>
      <w:r w:rsidR="00703154">
        <w:rPr>
          <w:color w:val="FF0000"/>
        </w:rPr>
        <w:fldChar w:fldCharType="end"/>
      </w:r>
      <w:r w:rsidR="00C66DB2">
        <w:rPr>
          <w:color w:val="FF0000"/>
        </w:rPr>
        <w:t>.</w:t>
      </w:r>
      <w:r w:rsidR="006F36FB" w:rsidRPr="00C66DB2">
        <w:rPr>
          <w:color w:val="FF0000"/>
        </w:rPr>
        <w:t xml:space="preserve"> Several studies suggest that repeated exposures to other inhalants, such as diesel exhaust, occupational chemicals and fumes, and air pollutants (e.g., PM</w:t>
      </w:r>
      <w:r w:rsidR="006F36FB" w:rsidRPr="00C66DB2">
        <w:rPr>
          <w:color w:val="FF0000"/>
          <w:vertAlign w:val="subscript"/>
        </w:rPr>
        <w:t>2.5</w:t>
      </w:r>
      <w:r w:rsidR="006F36FB" w:rsidRPr="00C66DB2">
        <w:rPr>
          <w:color w:val="FF0000"/>
        </w:rPr>
        <w:t>) could also result in neutrophilic asthma</w:t>
      </w:r>
      <w:r w:rsidR="00703154">
        <w:rPr>
          <w:color w:val="FF0000"/>
        </w:rPr>
        <w:t xml:space="preserve"> </w:t>
      </w:r>
      <w:r w:rsidR="00703154">
        <w:rPr>
          <w:color w:val="FF0000"/>
        </w:rPr>
        <w:fldChar w:fldCharType="begin">
          <w:fldData xml:space="preserve">PEVuZE5vdGU+PENpdGU+PEF1dGhvcj5Fc3RlYmFuLUdvcmdvam88L0F1dGhvcj48WWVhcj4yMDE4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</w:fldData>
        </w:fldChar>
      </w:r>
      <w:r w:rsidR="004265D6">
        <w:rPr>
          <w:color w:val="FF0000"/>
        </w:rPr>
        <w:instrText xml:space="preserve"> ADDIN EN.CITE </w:instrText>
      </w:r>
      <w:r w:rsidR="004265D6">
        <w:rPr>
          <w:color w:val="FF0000"/>
        </w:rPr>
        <w:fldChar w:fldCharType="begin">
          <w:fldData xml:space="preserve">PEVuZE5vdGU+PENpdGU+PEF1dGhvcj5Fc3RlYmFuLUdvcmdvam88L0F1dGhvcj48WWVhcj4yMDE4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</w:fldData>
        </w:fldChar>
      </w:r>
      <w:r w:rsidR="004265D6">
        <w:rPr>
          <w:color w:val="FF0000"/>
        </w:rPr>
        <w:instrText xml:space="preserve"> ADDIN EN.CITE.DATA </w:instrText>
      </w:r>
      <w:r w:rsidR="004265D6">
        <w:rPr>
          <w:color w:val="FF0000"/>
        </w:rPr>
      </w:r>
      <w:r w:rsidR="004265D6">
        <w:rPr>
          <w:color w:val="FF0000"/>
        </w:rPr>
        <w:fldChar w:fldCharType="end"/>
      </w:r>
      <w:r w:rsidR="00703154">
        <w:rPr>
          <w:color w:val="FF0000"/>
        </w:rPr>
      </w:r>
      <w:r w:rsidR="00703154">
        <w:rPr>
          <w:color w:val="FF0000"/>
        </w:rPr>
        <w:fldChar w:fldCharType="separate"/>
      </w:r>
      <w:r w:rsidR="004265D6">
        <w:rPr>
          <w:noProof/>
          <w:color w:val="FF0000"/>
        </w:rPr>
        <w:t>(Douwes et al. 2002; Esteban-Gorgojo et al. 2018; Simpson et al. 2006)</w:t>
      </w:r>
      <w:r w:rsidR="00703154">
        <w:rPr>
          <w:color w:val="FF0000"/>
        </w:rPr>
        <w:fldChar w:fldCharType="end"/>
      </w:r>
      <w:r w:rsidR="00C66DB2">
        <w:rPr>
          <w:color w:val="FF0000"/>
        </w:rPr>
        <w:t>.</w:t>
      </w:r>
      <w:r>
        <w:rPr>
          <w:color w:val="FF0000"/>
        </w:rPr>
        <w:t xml:space="preserve"> Indeed, although</w:t>
      </w:r>
      <w:r w:rsidR="00A07A2B" w:rsidRPr="00A07A2B">
        <w:rPr>
          <w:color w:val="FF0000"/>
        </w:rPr>
        <w:t xml:space="preserve"> asthma is classically categorized by eosinophilic inflammation and can be managed by corticosteroids, asthma driven by non-eosinophilic inflammation </w:t>
      </w:r>
      <w:r>
        <w:rPr>
          <w:color w:val="FF0000"/>
        </w:rPr>
        <w:t>is often</w:t>
      </w:r>
      <w:r w:rsidR="00A07A2B" w:rsidRPr="00A07A2B">
        <w:rPr>
          <w:color w:val="FF0000"/>
        </w:rPr>
        <w:t xml:space="preserve"> </w:t>
      </w:r>
      <w:r>
        <w:rPr>
          <w:color w:val="FF0000"/>
        </w:rPr>
        <w:t>resistant</w:t>
      </w:r>
      <w:r w:rsidR="00A07A2B" w:rsidRPr="00A07A2B">
        <w:rPr>
          <w:color w:val="FF0000"/>
        </w:rPr>
        <w:t xml:space="preserve"> to corticosteroid treatment, which is collectively known as </w:t>
      </w:r>
      <w:r>
        <w:rPr>
          <w:color w:val="FF0000"/>
        </w:rPr>
        <w:t>n</w:t>
      </w:r>
      <w:r w:rsidR="00A07A2B" w:rsidRPr="00A07A2B">
        <w:rPr>
          <w:color w:val="FF0000"/>
        </w:rPr>
        <w:t>on-</w:t>
      </w:r>
      <w:r>
        <w:rPr>
          <w:color w:val="FF0000"/>
        </w:rPr>
        <w:t>e</w:t>
      </w:r>
      <w:r w:rsidR="00A07A2B" w:rsidRPr="00A07A2B">
        <w:rPr>
          <w:color w:val="FF0000"/>
        </w:rPr>
        <w:t xml:space="preserve">osinophilic </w:t>
      </w:r>
      <w:r>
        <w:rPr>
          <w:color w:val="FF0000"/>
        </w:rPr>
        <w:t>c</w:t>
      </w:r>
      <w:r w:rsidR="00A07A2B" w:rsidRPr="00A07A2B">
        <w:rPr>
          <w:color w:val="FF0000"/>
        </w:rPr>
        <w:t>orticosteroid-</w:t>
      </w:r>
      <w:r>
        <w:rPr>
          <w:color w:val="FF0000"/>
        </w:rPr>
        <w:t>r</w:t>
      </w:r>
      <w:r w:rsidR="00A07A2B" w:rsidRPr="00A07A2B">
        <w:rPr>
          <w:color w:val="FF0000"/>
        </w:rPr>
        <w:t xml:space="preserve">esistant </w:t>
      </w:r>
      <w:r>
        <w:rPr>
          <w:color w:val="FF0000"/>
        </w:rPr>
        <w:t>a</w:t>
      </w:r>
      <w:r w:rsidR="00A07A2B" w:rsidRPr="00A07A2B">
        <w:rPr>
          <w:color w:val="FF0000"/>
        </w:rPr>
        <w:t xml:space="preserve">sthma </w:t>
      </w:r>
      <w:r w:rsidR="00A07A2B" w:rsidRPr="00A07A2B">
        <w:rPr>
          <w:color w:val="FF0000"/>
        </w:rPr>
        <w:fldChar w:fldCharType="begin"/>
      </w:r>
      <w:r w:rsidR="004265D6">
        <w:rPr>
          <w:color w:val="FF0000"/>
        </w:rPr>
        <w:instrText xml:space="preserve"> ADDIN EN.CITE &lt;EndNote&gt;&lt;Cite&gt;&lt;Author&gt;Esteban-Gorgojo&lt;/Author&gt;&lt;Year&gt;2018&lt;/Year&gt;&lt;RecNum&gt;300&lt;/RecNum&gt;&lt;DisplayText&gt;(Esteban-Gorgojo et al. 2018)&lt;/DisplayText&gt;&lt;record&gt;&lt;rec-number&gt;300&lt;/rec-number&gt;&lt;foreign-keys&gt;&lt;key app="EN" db-id="dst5werpwtwza8efze459ppnxd2xvzxtaerv" timestamp="1601806000"&gt;300&lt;/key&gt;&lt;/foreign-keys&gt;&lt;ref-type name="Journal Article"&gt;17&lt;/ref-type&gt;&lt;contributors&gt;&lt;authors&gt;&lt;author&gt;Esteban-Gorgojo, Ignacio&lt;/author&gt;&lt;author&gt;Antolín-Amérigo, Darío&lt;/author&gt;&lt;author&gt;Domínguez-Ortega, Javier&lt;/author&gt;&lt;author&gt;Quirce, Santiago&lt;/author&gt;&lt;/authors&gt;&lt;/contributors&gt;&lt;titles&gt;&lt;title&gt;Non-eosinophilic asthma: current perspectives&lt;/title&gt;&lt;secondary-title&gt;Journal of asthma and allergy&lt;/secondary-title&gt;&lt;/titles&gt;&lt;periodical&gt;&lt;full-title&gt;Journal of asthma and allergy&lt;/full-title&gt;&lt;abbr-1&gt;J. Asthma Allergy&lt;/abbr-1&gt;&lt;abbr-2&gt;J Asthma Allergy&lt;/abbr-2&gt;&lt;/periodical&gt;&lt;pages&gt;267-281&lt;/pages&gt;&lt;volume&gt;11&lt;/volume&gt;&lt;dates&gt;&lt;year&gt;2018&lt;/year&gt;&lt;/dates&gt;&lt;urls&gt;&lt;/urls&gt;&lt;electronic-resource-num&gt; 10.2147/JAA.S153097&lt;/electronic-resource-num&gt;&lt;/record&gt;&lt;/Cite&gt;&lt;/EndNote&gt;</w:instrText>
      </w:r>
      <w:r w:rsidR="00A07A2B" w:rsidRPr="00A07A2B">
        <w:rPr>
          <w:color w:val="FF0000"/>
        </w:rPr>
        <w:fldChar w:fldCharType="separate"/>
      </w:r>
      <w:r w:rsidR="004265D6">
        <w:rPr>
          <w:noProof/>
          <w:color w:val="FF0000"/>
        </w:rPr>
        <w:t>(Esteban-Gorgojo et al. 2018)</w:t>
      </w:r>
      <w:r w:rsidR="00A07A2B" w:rsidRPr="00A07A2B">
        <w:rPr>
          <w:color w:val="FF0000"/>
        </w:rPr>
        <w:fldChar w:fldCharType="end"/>
      </w:r>
      <w:r w:rsidR="00A07A2B" w:rsidRPr="00A07A2B">
        <w:rPr>
          <w:color w:val="FF0000"/>
        </w:rPr>
        <w:t xml:space="preserve">. </w:t>
      </w:r>
      <w:r>
        <w:rPr>
          <w:color w:val="FF0000"/>
        </w:rPr>
        <w:t>This phenotype</w:t>
      </w:r>
      <w:r w:rsidR="00A07A2B" w:rsidRPr="00A07A2B">
        <w:rPr>
          <w:color w:val="FF0000"/>
        </w:rPr>
        <w:t xml:space="preserve"> is often presented with similar symptoms </w:t>
      </w:r>
      <w:r>
        <w:rPr>
          <w:color w:val="FF0000"/>
        </w:rPr>
        <w:t>that occur in other</w:t>
      </w:r>
      <w:r w:rsidR="00A07A2B" w:rsidRPr="00A07A2B">
        <w:rPr>
          <w:color w:val="FF0000"/>
        </w:rPr>
        <w:t xml:space="preserve"> asthma patients, however, the</w:t>
      </w:r>
      <w:r>
        <w:rPr>
          <w:color w:val="FF0000"/>
        </w:rPr>
        <w:t>ir</w:t>
      </w:r>
      <w:r w:rsidR="00A07A2B" w:rsidRPr="00A07A2B">
        <w:rPr>
          <w:color w:val="FF0000"/>
        </w:rPr>
        <w:t xml:space="preserve"> severity </w:t>
      </w:r>
      <w:r>
        <w:rPr>
          <w:color w:val="FF0000"/>
        </w:rPr>
        <w:t>is increased</w:t>
      </w:r>
      <w:r w:rsidR="00A07A2B" w:rsidRPr="00A07A2B">
        <w:rPr>
          <w:color w:val="FF0000"/>
        </w:rPr>
        <w:t xml:space="preserve"> higher </w:t>
      </w:r>
      <w:r>
        <w:rPr>
          <w:color w:val="FF0000"/>
        </w:rPr>
        <w:t xml:space="preserve">and </w:t>
      </w:r>
      <w:r w:rsidR="00A07A2B" w:rsidRPr="00A07A2B">
        <w:rPr>
          <w:color w:val="FF0000"/>
        </w:rPr>
        <w:t xml:space="preserve">including </w:t>
      </w:r>
      <w:r>
        <w:rPr>
          <w:color w:val="FF0000"/>
        </w:rPr>
        <w:t xml:space="preserve">more </w:t>
      </w:r>
      <w:r w:rsidR="00A07A2B" w:rsidRPr="00A07A2B">
        <w:rPr>
          <w:color w:val="FF0000"/>
        </w:rPr>
        <w:t xml:space="preserve">severe lung function </w:t>
      </w:r>
      <w:r>
        <w:rPr>
          <w:color w:val="FF0000"/>
        </w:rPr>
        <w:t xml:space="preserve">impairment </w:t>
      </w:r>
      <w:r w:rsidR="00A07A2B" w:rsidRPr="00A07A2B">
        <w:rPr>
          <w:color w:val="FF0000"/>
        </w:rPr>
        <w:fldChar w:fldCharType="begin"/>
      </w:r>
      <w:r w:rsidR="00E716B4">
        <w:rPr>
          <w:color w:val="FF0000"/>
        </w:rPr>
        <w:instrText xml:space="preserve"> ADDIN EN.CITE &lt;EndNote&gt;&lt;Cite&gt;&lt;Author&gt;Adcock&lt;/Author&gt;&lt;Year&gt;2008&lt;/Year&gt;&lt;RecNum&gt;257&lt;/RecNum&gt;&lt;DisplayText&gt;(Adcock et al. 2008; Barnes and Adcock 2009)&lt;/DisplayText&gt;&lt;record&gt;&lt;rec-number&gt;257&lt;/rec-number&gt;&lt;foreign-keys&gt;&lt;key app="EN" db-id="dst5werpwtwza8efze459ppnxd2xvzxtaerv" timestamp="1601273832"&gt;257&lt;/key&gt;&lt;/foreign-keys&gt;&lt;ref-type name="Journal Article"&gt;17&lt;/ref-type&gt;&lt;contributors&gt;&lt;authors&gt;&lt;author&gt;Adcock, Ian M&lt;/author&gt;&lt;author&gt;Ford, Paul A&lt;/author&gt;&lt;author&gt;Bhavsar, Pank&lt;/author&gt;&lt;author&gt;Ahmad, Tehireem&lt;/author&gt;&lt;author&gt;Chung, Kian Fan&lt;/author&gt;&lt;/authors&gt;&lt;/contributors&gt;&lt;titles&gt;&lt;title&gt;Steroid resistance in asthma: mechanisms and treatment options&lt;/title&gt;&lt;secondary-title&gt;Current allergy and asthma reports&lt;/secondary-title&gt;&lt;/titles&gt;&lt;periodical&gt;&lt;full-title&gt;Current Allergy and Asthma Reports&lt;/full-title&gt;&lt;abbr-1&gt;Curr. Allergy Asthma Rep.&lt;/abbr-1&gt;&lt;abbr-2&gt;Curr Allergy Asthma Rep&lt;/abbr-2&gt;&lt;/periodical&gt;&lt;pages&gt;171&lt;/pages&gt;&lt;volume&gt;8&lt;/volume&gt;&lt;number&gt;2&lt;/number&gt;&lt;dates&gt;&lt;year&gt;2008&lt;/year&gt;&lt;/dates&gt;&lt;isbn&gt;1529-7322&lt;/isbn&gt;&lt;urls&gt;&lt;/urls&gt;&lt;/record&gt;&lt;/Cite&gt;&lt;Cite&gt;&lt;Author&gt;Barnes&lt;/Author&gt;&lt;Year&gt;2009&lt;/Year&gt;&lt;RecNum&gt;255&lt;/RecNum&gt;&lt;record&gt;&lt;rec-number&gt;255&lt;/rec-number&gt;&lt;foreign-keys&gt;&lt;key app="EN" db-id="dst5werpwtwza8efze459ppnxd2xvzxtaerv" timestamp="1601273648"&gt;255&lt;/key&gt;&lt;/foreign-keys&gt;&lt;ref-type name="Journal Article"&gt;17&lt;/ref-type&gt;&lt;contributors&gt;&lt;authors&gt;&lt;author&gt;Barnes, Peter J&lt;/author&gt;&lt;author&gt;Adcock, Ian M&lt;/author&gt;&lt;/authors&gt;&lt;/contributors&gt;&lt;titles&gt;&lt;title&gt;Glucocorticoid resistance in inflammatory diseases&lt;/title&gt;&lt;secondary-title&gt;The Lancet&lt;/secondary-title&gt;&lt;/titles&gt;&lt;periodical&gt;&lt;full-title&gt;The Lancet&lt;/full-title&gt;&lt;/periodical&gt;&lt;pages&gt;1905-1917&lt;/pages&gt;&lt;volume&gt;373&lt;/volume&gt;&lt;number&gt;9678&lt;/number&gt;&lt;dates&gt;&lt;year&gt;2009&lt;/year&gt;&lt;/dates&gt;&lt;isbn&gt;0140-6736&lt;/isbn&gt;&lt;urls&gt;&lt;/urls&gt;&lt;/record&gt;&lt;/Cite&gt;&lt;/EndNote&gt;</w:instrText>
      </w:r>
      <w:r w:rsidR="00A07A2B" w:rsidRPr="00A07A2B">
        <w:rPr>
          <w:color w:val="FF0000"/>
        </w:rPr>
        <w:fldChar w:fldCharType="separate"/>
      </w:r>
      <w:r w:rsidR="00E716B4">
        <w:rPr>
          <w:noProof/>
          <w:color w:val="FF0000"/>
        </w:rPr>
        <w:t>(Adcock et al. 2008; Barnes and Adcock 2009)</w:t>
      </w:r>
      <w:r w:rsidR="00A07A2B" w:rsidRPr="00A07A2B">
        <w:rPr>
          <w:color w:val="FF0000"/>
        </w:rPr>
        <w:fldChar w:fldCharType="end"/>
      </w:r>
      <w:r w:rsidR="00A07A2B" w:rsidRPr="00A07A2B">
        <w:rPr>
          <w:color w:val="FF0000"/>
        </w:rPr>
        <w:t xml:space="preserve">. Although the origin of this particular type of asthma is yet to be fully elucidated, bacterial infections are thought to be </w:t>
      </w:r>
      <w:r>
        <w:rPr>
          <w:color w:val="FF0000"/>
        </w:rPr>
        <w:t>another</w:t>
      </w:r>
      <w:r w:rsidR="00A07A2B" w:rsidRPr="00A07A2B">
        <w:rPr>
          <w:color w:val="FF0000"/>
        </w:rPr>
        <w:t xml:space="preserve"> underlying cause </w:t>
      </w:r>
      <w:r w:rsidR="00A07A2B" w:rsidRPr="00A07A2B">
        <w:rPr>
          <w:color w:val="FF0000"/>
        </w:rPr>
        <w:fldChar w:fldCharType="begin">
          <w:fldData xml:space="preserve">PEVuZE5vdGU+PENpdGU+PEF1dGhvcj5Fc3NpbGZpZTwvQXV0aG9yPjxZZWFyPjIwMTI8L1llYXI+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</w:fldData>
        </w:fldChar>
      </w:r>
      <w:r w:rsidR="00E716B4">
        <w:rPr>
          <w:color w:val="FF0000"/>
        </w:rPr>
        <w:instrText xml:space="preserve"> ADDIN EN.CITE </w:instrText>
      </w:r>
      <w:r w:rsidR="00E716B4">
        <w:rPr>
          <w:color w:val="FF0000"/>
        </w:rPr>
        <w:fldChar w:fldCharType="begin">
          <w:fldData xml:space="preserve">PEVuZE5vdGU+PENpdGU+PEF1dGhvcj5Fc3NpbGZpZTwvQXV0aG9yPjxZZWFyPjIwMTI8L1llYXI+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</w:fldData>
        </w:fldChar>
      </w:r>
      <w:r w:rsidR="00E716B4">
        <w:rPr>
          <w:color w:val="FF0000"/>
        </w:rPr>
        <w:instrText xml:space="preserve"> ADDIN EN.CITE.DATA </w:instrText>
      </w:r>
      <w:r w:rsidR="00E716B4">
        <w:rPr>
          <w:color w:val="FF0000"/>
        </w:rPr>
      </w:r>
      <w:r w:rsidR="00E716B4">
        <w:rPr>
          <w:color w:val="FF0000"/>
        </w:rPr>
        <w:fldChar w:fldCharType="end"/>
      </w:r>
      <w:r w:rsidR="00A07A2B" w:rsidRPr="00A07A2B">
        <w:rPr>
          <w:color w:val="FF0000"/>
        </w:rPr>
      </w:r>
      <w:r w:rsidR="00A07A2B" w:rsidRPr="00A07A2B">
        <w:rPr>
          <w:color w:val="FF0000"/>
        </w:rPr>
        <w:fldChar w:fldCharType="separate"/>
      </w:r>
      <w:r w:rsidR="00E716B4">
        <w:rPr>
          <w:noProof/>
          <w:color w:val="FF0000"/>
        </w:rPr>
        <w:t>(Essilfie et al. 2011; Essilfie et al. 2012; Horvat et al. 2010a; Horvat et al. 2010b)</w:t>
      </w:r>
      <w:r w:rsidR="00A07A2B" w:rsidRPr="00A07A2B">
        <w:rPr>
          <w:color w:val="FF0000"/>
        </w:rPr>
        <w:fldChar w:fldCharType="end"/>
      </w:r>
      <w:r w:rsidR="00A07A2B" w:rsidRPr="00A07A2B">
        <w:rPr>
          <w:color w:val="FF0000"/>
        </w:rPr>
        <w:t xml:space="preserve">. Respiratory pathogens, such as </w:t>
      </w:r>
      <w:r w:rsidR="00A07A2B" w:rsidRPr="00A07A2B">
        <w:rPr>
          <w:i/>
          <w:color w:val="FF0000"/>
        </w:rPr>
        <w:t xml:space="preserve">Chlamydia </w:t>
      </w:r>
      <w:proofErr w:type="spellStart"/>
      <w:r w:rsidR="00A07A2B" w:rsidRPr="00A07A2B">
        <w:rPr>
          <w:i/>
          <w:color w:val="FF0000"/>
        </w:rPr>
        <w:t>muridarum</w:t>
      </w:r>
      <w:proofErr w:type="spellEnd"/>
      <w:r w:rsidR="00A07A2B" w:rsidRPr="00A07A2B">
        <w:rPr>
          <w:i/>
          <w:color w:val="FF0000"/>
        </w:rPr>
        <w:t xml:space="preserve">, Chlamydia pneumoniae, </w:t>
      </w:r>
      <w:r w:rsidR="00A07A2B" w:rsidRPr="00A07A2B">
        <w:rPr>
          <w:color w:val="FF0000"/>
        </w:rPr>
        <w:t>and</w:t>
      </w:r>
      <w:r w:rsidR="00A07A2B" w:rsidRPr="00A07A2B">
        <w:rPr>
          <w:i/>
          <w:color w:val="FF0000"/>
        </w:rPr>
        <w:t xml:space="preserve"> Haemophilus influenzae</w:t>
      </w:r>
      <w:r w:rsidR="00A07A2B" w:rsidRPr="00A07A2B">
        <w:rPr>
          <w:color w:val="FF0000"/>
        </w:rPr>
        <w:t xml:space="preserve">, can induce respiratory symptoms that are co-related with </w:t>
      </w:r>
      <w:r>
        <w:rPr>
          <w:color w:val="FF0000"/>
        </w:rPr>
        <w:t>this phenotype</w:t>
      </w:r>
      <w:r w:rsidR="00A07A2B" w:rsidRPr="00A07A2B">
        <w:rPr>
          <w:color w:val="FF0000"/>
        </w:rPr>
        <w:t xml:space="preserve">, including neutrophilic </w:t>
      </w:r>
      <w:r w:rsidR="00A07A2B" w:rsidRPr="00A07A2B">
        <w:rPr>
          <w:color w:val="FF0000"/>
        </w:rPr>
        <w:lastRenderedPageBreak/>
        <w:t xml:space="preserve">airway inflammation, airway hyperresponsiveness, and poor response towards steroid-based therapy </w:t>
      </w:r>
      <w:r w:rsidR="00A07A2B" w:rsidRPr="00A07A2B">
        <w:rPr>
          <w:color w:val="FF0000"/>
        </w:rPr>
        <w:fldChar w:fldCharType="begin">
          <w:fldData xml:space="preserve">PEVuZE5vdGU+PENpdGU+PEF1dGhvcj5Ib3J2YXQ8L0F1dGhvcj48WWVhcj4yMDEwPC9ZZWFyPjxS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</w:fldData>
        </w:fldChar>
      </w:r>
      <w:r w:rsidR="00E716B4">
        <w:rPr>
          <w:color w:val="FF0000"/>
        </w:rPr>
        <w:instrText xml:space="preserve"> ADDIN EN.CITE </w:instrText>
      </w:r>
      <w:r w:rsidR="00E716B4">
        <w:rPr>
          <w:color w:val="FF0000"/>
        </w:rPr>
        <w:fldChar w:fldCharType="begin">
          <w:fldData xml:space="preserve">PEVuZE5vdGU+PENpdGU+PEF1dGhvcj5Ib3J2YXQ8L0F1dGhvcj48WWVhcj4yMDEwPC9ZZWFyPjxS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</w:fldData>
        </w:fldChar>
      </w:r>
      <w:r w:rsidR="00E716B4">
        <w:rPr>
          <w:color w:val="FF0000"/>
        </w:rPr>
        <w:instrText xml:space="preserve"> ADDIN EN.CITE.DATA </w:instrText>
      </w:r>
      <w:r w:rsidR="00E716B4">
        <w:rPr>
          <w:color w:val="FF0000"/>
        </w:rPr>
      </w:r>
      <w:r w:rsidR="00E716B4">
        <w:rPr>
          <w:color w:val="FF0000"/>
        </w:rPr>
        <w:fldChar w:fldCharType="end"/>
      </w:r>
      <w:r w:rsidR="00A07A2B" w:rsidRPr="00A07A2B">
        <w:rPr>
          <w:color w:val="FF0000"/>
        </w:rPr>
      </w:r>
      <w:r w:rsidR="00A07A2B" w:rsidRPr="00A07A2B">
        <w:rPr>
          <w:color w:val="FF0000"/>
        </w:rPr>
        <w:fldChar w:fldCharType="separate"/>
      </w:r>
      <w:r w:rsidR="00E716B4">
        <w:rPr>
          <w:noProof/>
          <w:color w:val="FF0000"/>
        </w:rPr>
        <w:t>(Essilfie et al. 2011; Essilfie et al. 2012; Horvat et al. 2010a; Horvat et al. 2010b)</w:t>
      </w:r>
      <w:r w:rsidR="00A07A2B" w:rsidRPr="00A07A2B">
        <w:rPr>
          <w:color w:val="FF0000"/>
        </w:rPr>
        <w:fldChar w:fldCharType="end"/>
      </w:r>
      <w:r w:rsidR="00A07A2B" w:rsidRPr="00A07A2B">
        <w:rPr>
          <w:color w:val="FF0000"/>
        </w:rPr>
        <w:t xml:space="preserve">. </w:t>
      </w:r>
    </w:p>
    <w:p w14:paraId="3C24CD07" w14:textId="77777777" w:rsidR="00D670B7" w:rsidRDefault="00D670B7">
      <w:pPr>
        <w:spacing w:line="480" w:lineRule="auto"/>
        <w:jc w:val="both"/>
      </w:pPr>
    </w:p>
    <w:p w14:paraId="3C24CD08" w14:textId="77777777" w:rsidR="00D670B7" w:rsidRDefault="00A01CFA">
      <w:pPr>
        <w:spacing w:line="480" w:lineRule="auto"/>
        <w:jc w:val="both"/>
        <w:outlineLvl w:val="0"/>
        <w:rPr>
          <w:b/>
        </w:rPr>
      </w:pPr>
      <w:r>
        <w:rPr>
          <w:b/>
        </w:rPr>
        <w:t>Airway obstruction</w:t>
      </w:r>
    </w:p>
    <w:p w14:paraId="3C24CD0A" w14:textId="61C2B7B1" w:rsidR="00D670B7" w:rsidRDefault="00A01CFA">
      <w:pPr>
        <w:spacing w:line="480" w:lineRule="auto"/>
        <w:jc w:val="both"/>
      </w:pPr>
      <w:r>
        <w:t>A</w:t>
      </w:r>
      <w:r w:rsidR="00052D35">
        <w:t>HR and a</w:t>
      </w:r>
      <w:r>
        <w:t>irway obstruction in asthma causes premature closure of the large airways and, hence, increases airway resistance that reduces the expiratory flow rate and the capacity to expel air</w:t>
      </w:r>
      <w:r w:rsidR="00501C1D">
        <w:t xml:space="preserve"> </w:t>
      </w:r>
      <w:r w:rsidR="00501C1D">
        <w:fldChar w:fldCharType="begin"/>
      </w:r>
      <w:r w:rsidR="00E6646E">
        <w:instrText xml:space="preserve"> ADDIN EN.CITE &lt;EndNote&gt;&lt;Cite&gt;&lt;Author&gt;Hansbro&lt;/Author&gt;&lt;Year&gt;2017&lt;/Year&gt;&lt;RecNum&gt;9&lt;/RecNum&gt;&lt;DisplayText&gt;(Hansbro et al. 2017)&lt;/DisplayText&gt;&lt;record&gt;&lt;rec-number&gt;9&lt;/rec-number&gt;&lt;foreign-keys&gt;&lt;key app="EN" db-id="dst5werpwtwza8efze459ppnxd2xvzxtaerv" timestamp="1520681593"&gt;9&lt;/key&gt;&lt;/foreign-keys&gt;&lt;ref-type name="Journal Article"&gt;17&lt;/ref-type&gt;&lt;contributors&gt;&lt;authors&gt;&lt;author&gt;Hansbro, Philip M&lt;/author&gt;&lt;author&gt;Kim, Richard Y&lt;/author&gt;&lt;author&gt;Starkey, Malcolm R&lt;/author&gt;&lt;author&gt;Donovan, Chantal&lt;/author&gt;&lt;author&gt;Dua, Kamal&lt;/author&gt;&lt;author&gt;Mayall, Jemma R&lt;/author&gt;&lt;author&gt;Liu, Gang&lt;/author&gt;&lt;author&gt;Hansbro, Nicole G&lt;/author&gt;&lt;author&gt;Simpson, Jodie L&lt;/author&gt;&lt;author&gt;Wood, Lisa G&lt;/author&gt;&lt;/authors&gt;&lt;/contributors&gt;&lt;titles&gt;&lt;title&gt;Mechanisms and treatments for severe, steroid‐resistant allergic airway disease and asthma&lt;/title&gt;&lt;secondary-title&gt;Immunological reviews&lt;/secondary-title&gt;&lt;/titles&gt;&lt;periodical&gt;&lt;full-title&gt;Immunological Reviews&lt;/full-title&gt;&lt;abbr-1&gt;Immunol. Rev.&lt;/abbr-1&gt;&lt;abbr-2&gt;Immunol Rev&lt;/abbr-2&gt;&lt;/periodical&gt;&lt;pages&gt;41-62&lt;/pages&gt;&lt;volume&gt;278&lt;/volume&gt;&lt;number&gt;1&lt;/number&gt;&lt;dates&gt;&lt;year&gt;2017&lt;/year&gt;&lt;/dates&gt;&lt;isbn&gt;1600-065X&lt;/isbn&gt;&lt;urls&gt;&lt;/urls&gt;&lt;/record&gt;&lt;/Cite&gt;&lt;/EndNote&gt;</w:instrText>
      </w:r>
      <w:r w:rsidR="00501C1D">
        <w:fldChar w:fldCharType="separate"/>
      </w:r>
      <w:r w:rsidR="00E6646E">
        <w:rPr>
          <w:noProof/>
        </w:rPr>
        <w:t>(Hansbro et al. 2017)</w:t>
      </w:r>
      <w:r w:rsidR="00501C1D">
        <w:fldChar w:fldCharType="end"/>
      </w:r>
      <w:r>
        <w:t>. The obstructive effects are challenging to overcome but the body can compensate for these alterations by dynamic hyperinflation. This helps to increase blood oxygen levels but reduces the blood concentration of carbon dioxide, causing respiratory alkalosis</w:t>
      </w:r>
      <w:r w:rsidR="00501C1D">
        <w:t xml:space="preserve"> </w:t>
      </w:r>
      <w:r w:rsidR="00501C1D">
        <w:fldChar w:fldCharType="begin"/>
      </w:r>
      <w:r w:rsidR="00E6646E">
        <w:instrText xml:space="preserve"> ADDIN EN.CITE &lt;EndNote&gt;&lt;Cite&gt;&lt;Author&gt;Fireman&lt;/Author&gt;&lt;Year&gt;2003&lt;/Year&gt;&lt;RecNum&gt;12&lt;/RecNum&gt;&lt;DisplayText&gt;(Fireman 2003; Frieri 2005)&lt;/DisplayText&gt;&lt;record&gt;&lt;rec-number&gt;12&lt;/rec-number&gt;&lt;foreign-keys&gt;&lt;key app="EN" db-id="dst5werpwtwza8efze459ppnxd2xvzxtaerv" timestamp="1520681593"&gt;12&lt;/key&gt;&lt;/foreign-keys&gt;&lt;ref-type name="Conference Proceedings"&gt;10&lt;/ref-type&gt;&lt;contributors&gt;&lt;authors&gt;&lt;author&gt;Fireman, Philip&lt;/author&gt;&lt;/authors&gt;&lt;/contributors&gt;&lt;titles&gt;&lt;title&gt;Understanding asthma pathophysiology&lt;/title&gt;&lt;secondary-title&gt;Allergy and Asthma Proceedings&lt;/secondary-title&gt;&lt;/titles&gt;&lt;periodical&gt;&lt;full-title&gt;Allergy and Asthma Proceedings&lt;/full-title&gt;&lt;abbr-1&gt;Allergy Asthma Proc.&lt;/abbr-1&gt;&lt;abbr-2&gt;Allergy Asthma Proc&lt;/abbr-2&gt;&lt;/periodical&gt;&lt;pages&gt;79-83&lt;/pages&gt;&lt;volume&gt;24&lt;/volume&gt;&lt;number&gt;2&lt;/number&gt;&lt;num-vols&gt;24&lt;/num-vols&gt;&lt;dates&gt;&lt;year&gt;2003&lt;/year&gt;&lt;/dates&gt;&lt;publisher&gt;OceanSide Publications, Inc&lt;/publisher&gt;&lt;isbn&gt;1088-5412&lt;/isbn&gt;&lt;urls&gt;&lt;/urls&gt;&lt;/record&gt;&lt;/Cite&gt;&lt;Cite&gt;&lt;Author&gt;Frieri&lt;/Author&gt;&lt;Year&gt;2005&lt;/Year&gt;&lt;RecNum&gt;14&lt;/RecNum&gt;&lt;record&gt;&lt;rec-number&gt;14&lt;/rec-number&gt;&lt;foreign-keys&gt;&lt;key app="EN" db-id="dst5werpwtwza8efze459ppnxd2xvzxtaerv" timestamp="1520681594"&gt;14&lt;/key&gt;&lt;/foreign-keys&gt;&lt;ref-type name="Conference Proceedings"&gt;10&lt;/ref-type&gt;&lt;contributors&gt;&lt;authors&gt;&lt;author&gt;Frieri, Marianne&lt;/author&gt;&lt;/authors&gt;&lt;/contributors&gt;&lt;titles&gt;&lt;title&gt;Asthma concepts in the new millennium: update in asthma pathophysiology&lt;/title&gt;&lt;secondary-title&gt;Allergy and Asthma Proceedings&lt;/secondary-title&gt;&lt;/titles&gt;&lt;periodical&gt;&lt;full-title&gt;Allergy and Asthma Proceedings&lt;/full-title&gt;&lt;abbr-1&gt;Allergy Asthma Proc.&lt;/abbr-1&gt;&lt;abbr-2&gt;Allergy Asthma Proc&lt;/abbr-2&gt;&lt;/periodical&gt;&lt;pages&gt;83-88&lt;/pages&gt;&lt;volume&gt;26&lt;/volume&gt;&lt;number&gt;2&lt;/number&gt;&lt;dates&gt;&lt;year&gt;2005&lt;/year&gt;&lt;/dates&gt;&lt;publisher&gt;OceanSide Publications, Inc&lt;/publisher&gt;&lt;isbn&gt;1088-5412&lt;/isbn&gt;&lt;urls&gt;&lt;/urls&gt;&lt;/record&gt;&lt;/Cite&gt;&lt;/EndNote&gt;</w:instrText>
      </w:r>
      <w:r w:rsidR="00501C1D">
        <w:fldChar w:fldCharType="separate"/>
      </w:r>
      <w:r w:rsidR="00E6646E">
        <w:rPr>
          <w:noProof/>
        </w:rPr>
        <w:t>(Fireman 2003; Frieri 2005)</w:t>
      </w:r>
      <w:r w:rsidR="00501C1D">
        <w:fldChar w:fldCharType="end"/>
      </w:r>
      <w:r>
        <w:t>. Hyperinflation may also generate high intra-pleural and intra-alveolar pressures, reducing blood oxygenation rate and distorting the pulmonary circulation</w:t>
      </w:r>
      <w:r w:rsidR="00501C1D">
        <w:t xml:space="preserve"> </w:t>
      </w:r>
      <w:r w:rsidR="00501C1D">
        <w:fldChar w:fldCharType="begin"/>
      </w:r>
      <w:r w:rsidR="00E6646E">
        <w:instrText xml:space="preserve"> ADDIN EN.CITE &lt;EndNote&gt;&lt;Cite&gt;&lt;Author&gt;Fireman&lt;/Author&gt;&lt;Year&gt;2003&lt;/Year&gt;&lt;RecNum&gt;12&lt;/RecNum&gt;&lt;DisplayText&gt;(Fireman 2003)&lt;/DisplayText&gt;&lt;record&gt;&lt;rec-number&gt;12&lt;/rec-number&gt;&lt;foreign-keys&gt;&lt;key app="EN" db-id="dst5werpwtwza8efze459ppnxd2xvzxtaerv" timestamp="1520681593"&gt;12&lt;/key&gt;&lt;/foreign-keys&gt;&lt;ref-type name="Conference Proceedings"&gt;10&lt;/ref-type&gt;&lt;contributors&gt;&lt;authors&gt;&lt;author&gt;Fireman, Philip&lt;/author&gt;&lt;/authors&gt;&lt;/contributors&gt;&lt;titles&gt;&lt;title&gt;Understanding asthma pathophysiology&lt;/title&gt;&lt;secondary-title&gt;Allergy and Asthma Proceedings&lt;/secondary-title&gt;&lt;/titles&gt;&lt;periodical&gt;&lt;full-title&gt;Allergy and Asthma Proceedings&lt;/full-title&gt;&lt;abbr-1&gt;Allergy Asthma Proc.&lt;/abbr-1&gt;&lt;abbr-2&gt;Allergy Asthma Proc&lt;/abbr-2&gt;&lt;/periodical&gt;&lt;pages&gt;79-83&lt;/pages&gt;&lt;volume&gt;24&lt;/volume&gt;&lt;number&gt;2&lt;/number&gt;&lt;num-vols&gt;24&lt;/num-vols&gt;&lt;dates&gt;&lt;year&gt;2003&lt;/year&gt;&lt;/dates&gt;&lt;publisher&gt;OceanSide Publications, Inc&lt;/publisher&gt;&lt;isbn&gt;1088-5412&lt;/isbn&gt;&lt;urls&gt;&lt;/urls&gt;&lt;/record&gt;&lt;/Cite&gt;&lt;/EndNote&gt;</w:instrText>
      </w:r>
      <w:r w:rsidR="00501C1D">
        <w:fldChar w:fldCharType="separate"/>
      </w:r>
      <w:r w:rsidR="00E6646E">
        <w:rPr>
          <w:noProof/>
        </w:rPr>
        <w:t>(Fireman 2003)</w:t>
      </w:r>
      <w:r w:rsidR="00501C1D">
        <w:fldChar w:fldCharType="end"/>
      </w:r>
      <w:r>
        <w:t xml:space="preserve">. Persistent lung hyperinflation progressively reduces blood oxygen concentration and leads to hypoxia </w:t>
      </w:r>
      <w:r w:rsidR="00501C1D">
        <w:fldChar w:fldCharType="begin"/>
      </w:r>
      <w:r w:rsidR="00E6646E">
        <w:instrText xml:space="preserve"> ADDIN EN.CITE &lt;EndNote&gt;&lt;Cite&gt;&lt;Author&gt;Fireman&lt;/Author&gt;&lt;Year&gt;2003&lt;/Year&gt;&lt;RecNum&gt;12&lt;/RecNum&gt;&lt;DisplayText&gt;(Fireman 2003; Frieri 2005)&lt;/DisplayText&gt;&lt;record&gt;&lt;rec-number&gt;12&lt;/rec-number&gt;&lt;foreign-keys&gt;&lt;key app="EN" db-id="dst5werpwtwza8efze459ppnxd2xvzxtaerv" timestamp="1520681593"&gt;12&lt;/key&gt;&lt;/foreign-keys&gt;&lt;ref-type name="Conference Proceedings"&gt;10&lt;/ref-type&gt;&lt;contributors&gt;&lt;authors&gt;&lt;author&gt;Fireman, Philip&lt;/author&gt;&lt;/authors&gt;&lt;/contributors&gt;&lt;titles&gt;&lt;title&gt;Understanding asthma pathophysiology&lt;/title&gt;&lt;secondary-title&gt;Allergy and Asthma Proceedings&lt;/secondary-title&gt;&lt;/titles&gt;&lt;periodical&gt;&lt;full-title&gt;Allergy and Asthma Proceedings&lt;/full-title&gt;&lt;abbr-1&gt;Allergy Asthma Proc.&lt;/abbr-1&gt;&lt;abbr-2&gt;Allergy Asthma Proc&lt;/abbr-2&gt;&lt;/periodical&gt;&lt;pages&gt;79-83&lt;/pages&gt;&lt;volume&gt;24&lt;/volume&gt;&lt;number&gt;2&lt;/number&gt;&lt;num-vols&gt;24&lt;/num-vols&gt;&lt;dates&gt;&lt;year&gt;2003&lt;/year&gt;&lt;/dates&gt;&lt;publisher&gt;OceanSide Publications, Inc&lt;/publisher&gt;&lt;isbn&gt;1088-5412&lt;/isbn&gt;&lt;urls&gt;&lt;/urls&gt;&lt;/record&gt;&lt;/Cite&gt;&lt;Cite&gt;&lt;Author&gt;Frieri&lt;/Author&gt;&lt;Year&gt;2005&lt;/Year&gt;&lt;RecNum&gt;14&lt;/RecNum&gt;&lt;record&gt;&lt;rec-number&gt;14&lt;/rec-number&gt;&lt;foreign-keys&gt;&lt;key app="EN" db-id="dst5werpwtwza8efze459ppnxd2xvzxtaerv" timestamp="1520681594"&gt;14&lt;/key&gt;&lt;/foreign-keys&gt;&lt;ref-type name="Conference Proceedings"&gt;10&lt;/ref-type&gt;&lt;contributors&gt;&lt;authors&gt;&lt;author&gt;Frieri, Marianne&lt;/author&gt;&lt;/authors&gt;&lt;/contributors&gt;&lt;titles&gt;&lt;title&gt;Asthma concepts in the new millennium: update in asthma pathophysiology&lt;/title&gt;&lt;secondary-title&gt;Allergy and Asthma Proceedings&lt;/secondary-title&gt;&lt;/titles&gt;&lt;periodical&gt;&lt;full-title&gt;Allergy and Asthma Proceedings&lt;/full-title&gt;&lt;abbr-1&gt;Allergy Asthma Proc.&lt;/abbr-1&gt;&lt;abbr-2&gt;Allergy Asthma Proc&lt;/abbr-2&gt;&lt;/periodical&gt;&lt;pages&gt;83-88&lt;/pages&gt;&lt;volume&gt;26&lt;/volume&gt;&lt;number&gt;2&lt;/number&gt;&lt;dates&gt;&lt;year&gt;2005&lt;/year&gt;&lt;/dates&gt;&lt;publisher&gt;OceanSide Publications, Inc&lt;/publisher&gt;&lt;isbn&gt;1088-5412&lt;/isbn&gt;&lt;urls&gt;&lt;/urls&gt;&lt;/record&gt;&lt;/Cite&gt;&lt;/EndNote&gt;</w:instrText>
      </w:r>
      <w:r w:rsidR="00501C1D">
        <w:fldChar w:fldCharType="separate"/>
      </w:r>
      <w:r w:rsidR="00E6646E">
        <w:rPr>
          <w:noProof/>
        </w:rPr>
        <w:t>(Fireman 2003; Frieri 2005)</w:t>
      </w:r>
      <w:r w:rsidR="00501C1D">
        <w:fldChar w:fldCharType="end"/>
      </w:r>
      <w:r>
        <w:t>. Failure to adequately treat asthma exacerbations can cause collapse of the respiratory system as a consequence of all of these events, increasing mortality risk.</w:t>
      </w:r>
    </w:p>
    <w:p w14:paraId="060DD9A5" w14:textId="77777777" w:rsidR="00C76129" w:rsidRDefault="00C76129">
      <w:pPr>
        <w:spacing w:line="480" w:lineRule="auto"/>
        <w:jc w:val="both"/>
      </w:pPr>
    </w:p>
    <w:p w14:paraId="3C24CD0B" w14:textId="77777777" w:rsidR="00D670B7" w:rsidRDefault="00A01CFA">
      <w:pPr>
        <w:spacing w:line="480" w:lineRule="auto"/>
        <w:jc w:val="both"/>
        <w:outlineLvl w:val="0"/>
        <w:rPr>
          <w:b/>
        </w:rPr>
      </w:pPr>
      <w:r>
        <w:rPr>
          <w:b/>
        </w:rPr>
        <w:t xml:space="preserve">Inflammatory cascades </w:t>
      </w:r>
    </w:p>
    <w:p w14:paraId="3C24CD0C" w14:textId="3E1FFA8A" w:rsidR="00D670B7" w:rsidRDefault="00A01CFA">
      <w:pPr>
        <w:spacing w:line="480" w:lineRule="auto"/>
        <w:jc w:val="both"/>
      </w:pPr>
      <w:r>
        <w:t>Allergic asthma can be categorised into three distinct phases: induction-, early- and late-phase asthmatic reactions</w:t>
      </w:r>
      <w:r w:rsidR="00501C1D">
        <w:t xml:space="preserve"> </w:t>
      </w:r>
      <w:r w:rsidR="00501C1D">
        <w:fldChar w:fldCharType="begin"/>
      </w:r>
      <w:r w:rsidR="00E6646E">
        <w:instrText xml:space="preserve"> ADDIN EN.CITE &lt;EndNote&gt;&lt;Cite&gt;&lt;Author&gt;Shastri&lt;/Author&gt;&lt;Year&gt;2014&lt;/Year&gt;&lt;RecNum&gt;26&lt;/RecNum&gt;&lt;DisplayText&gt;(Shastri et al. 2014)&lt;/DisplayText&gt;&lt;record&gt;&lt;rec-number&gt;26&lt;/rec-number&gt;&lt;foreign-keys&gt;&lt;key app="EN" db-id="dst5werpwtwza8efze459ppnxd2xvzxtaerv" timestamp="1520681597"&gt;26&lt;/key&gt;&lt;/foreign-keys&gt;&lt;ref-type name="Journal Article"&gt;17&lt;/ref-type&gt;&lt;contributors&gt;&lt;authors&gt;&lt;author&gt;Shastri, Madhur D&lt;/author&gt;&lt;author&gt;Peterson, Gregory M&lt;/author&gt;&lt;author&gt;Stewart, Niall&lt;/author&gt;&lt;author&gt;Sohal, Sukhwinder Singh&lt;/author&gt;&lt;author&gt;Patel, Rahul P&lt;/author&gt;&lt;/authors&gt;&lt;/contributors&gt;&lt;titles&gt;&lt;title&gt;Non-anticoagulant derivatives of heparin for the management of asthma: distant dream or close reality?&lt;/title&gt;&lt;secondary-title&gt;Expert Opinion on Investigational Drugs&lt;/secondary-title&gt;&lt;/titles&gt;&lt;periodical&gt;&lt;full-title&gt;Expert Opinion on Investigational Drugs&lt;/full-title&gt;&lt;abbr-1&gt;Expert Opin. Investig. Drugs&lt;/abbr-1&gt;&lt;abbr-2&gt;Expert Opin Investig Drugs&lt;/abbr-2&gt;&lt;/periodical&gt;&lt;pages&gt;357-373&lt;/pages&gt;&lt;volume&gt;23&lt;/volume&gt;&lt;number&gt;3&lt;/number&gt;&lt;dates&gt;&lt;year&gt;2014&lt;/year&gt;&lt;/dates&gt;&lt;isbn&gt;1354-3784&lt;/isbn&gt;&lt;urls&gt;&lt;/urls&gt;&lt;/record&gt;&lt;/Cite&gt;&lt;/EndNote&gt;</w:instrText>
      </w:r>
      <w:r w:rsidR="00501C1D">
        <w:fldChar w:fldCharType="separate"/>
      </w:r>
      <w:r w:rsidR="00E6646E">
        <w:rPr>
          <w:noProof/>
        </w:rPr>
        <w:t>(Shastri et al. 2014)</w:t>
      </w:r>
      <w:r w:rsidR="00501C1D">
        <w:fldChar w:fldCharType="end"/>
      </w:r>
      <w:r>
        <w:t>. It is well accepted that airborne antigens, such as allergens, microbes, and viruses, act as stimulants and irritate AECs</w:t>
      </w:r>
      <w:r w:rsidR="00501C1D">
        <w:t xml:space="preserve"> </w:t>
      </w:r>
      <w:r w:rsidR="00501C1D">
        <w:fldChar w:fldCharType="begin"/>
      </w:r>
      <w:r w:rsidR="009E6944">
        <w:instrText xml:space="preserve"> ADDIN EN.CITE &lt;EndNote&gt;&lt;Cite&gt;&lt;Author&gt;Galli&lt;/Author&gt;&lt;Year&gt;2017&lt;/Year&gt;&lt;RecNum&gt;8&lt;/RecNum&gt;&lt;DisplayText&gt;(Cahill et al. 2017; Galli 2017)&lt;/DisplayText&gt;&lt;record&gt;&lt;rec-number&gt;8&lt;/rec-number&gt;&lt;foreign-keys&gt;&lt;key app="EN" db-id="dst5werpwtwza8efze459ppnxd2xvzxtaerv" timestamp="1520681593"&gt;8&lt;/key&gt;&lt;/foreign-keys&gt;&lt;ref-type name="Journal Article"&gt;17&lt;/ref-type&gt;&lt;contributors&gt;&lt;authors&gt;&lt;author&gt;Galli, Stephen J&lt;/author&gt;&lt;/authors&gt;&lt;/contributors&gt;&lt;titles&gt;&lt;title&gt;Mast Cells and KIT as Potential Therapeutic Targets in Severe Asthma&lt;/title&gt;&lt;secondary-title&gt;New England Journal of Medicine&lt;/secondary-title&gt;&lt;/titles&gt;&lt;periodical&gt;&lt;full-title&gt;New England Journal of Medicine&lt;/full-title&gt;&lt;abbr-1&gt;N. Engl. J. Med.&lt;/abbr-1&gt;&lt;abbr-2&gt;N Engl J Med&lt;/abbr-2&gt;&lt;/periodical&gt;&lt;pages&gt;1983-1984&lt;/pages&gt;&lt;volume&gt;376&lt;/volume&gt;&lt;number&gt;20&lt;/number&gt;&lt;dates&gt;&lt;year&gt;2017&lt;/year&gt;&lt;/dates&gt;&lt;isbn&gt;0028-4793&lt;/isbn&gt;&lt;urls&gt;&lt;/urls&gt;&lt;/record&gt;&lt;/Cite&gt;&lt;Cite&gt;&lt;Author&gt;Cahill&lt;/Author&gt;&lt;Year&gt;2017&lt;/Year&gt;&lt;RecNum&gt;295&lt;/RecNum&gt;&lt;record&gt;&lt;rec-number&gt;295&lt;/rec-number&gt;&lt;foreign-keys&gt;&lt;key app="EN" db-id="dst5werpwtwza8efze459ppnxd2xvzxtaerv" timestamp="1601802426"&gt;295&lt;/key&gt;&lt;/foreign-keys&gt;&lt;ref-type name="Journal Article"&gt;17&lt;/ref-type&gt;&lt;contributors&gt;&lt;authors&gt;&lt;author&gt;Cahill, Katherine N&lt;/author&gt;&lt;author&gt;Katz, Howard R&lt;/author&gt;&lt;author&gt;Cui, Jing&lt;/author&gt;&lt;author&gt;Lai, Juying&lt;/author&gt;&lt;author&gt;Kazani, Shamsah&lt;/author&gt;&lt;author&gt;Crosby-Thompson, Allison&lt;/author&gt;&lt;author&gt;Garofalo, Denise&lt;/author&gt;&lt;author&gt;Castro, Mario&lt;/author&gt;&lt;author&gt;Jarjour, Nizar&lt;/author&gt;&lt;author&gt;DiMango, Emily&lt;/author&gt;&lt;/authors&gt;&lt;/contributors&gt;&lt;titles&gt;&lt;title&gt;KIT inhibition by imatinib in patients with severe refractory asthma&lt;/title&gt;&lt;secondary-title&gt;New England Journal of Medicine&lt;/secondary-title&gt;&lt;/titles&gt;&lt;periodical&gt;&lt;full-title&gt;New England Journal of Medicine&lt;/full-title&gt;&lt;abbr-1&gt;N. Engl. J. Med.&lt;/abbr-1&gt;&lt;abbr-2&gt;N Engl J Med&lt;/abbr-2&gt;&lt;/periodical&gt;&lt;pages&gt;1911-1920&lt;/pages&gt;&lt;volume&gt;376&lt;/volume&gt;&lt;number&gt;20&lt;/number&gt;&lt;dates&gt;&lt;year&gt;2017&lt;/year&gt;&lt;/dates&gt;&lt;isbn&gt;0028-4793&lt;/isbn&gt;&lt;urls&gt;&lt;/urls&gt;&lt;/record&gt;&lt;/Cite&gt;&lt;/EndNote&gt;</w:instrText>
      </w:r>
      <w:r w:rsidR="00501C1D">
        <w:fldChar w:fldCharType="separate"/>
      </w:r>
      <w:r w:rsidR="009E6944">
        <w:rPr>
          <w:noProof/>
        </w:rPr>
        <w:t>(Cahill et al. 2017; Galli 2017)</w:t>
      </w:r>
      <w:r w:rsidR="00501C1D">
        <w:fldChar w:fldCharType="end"/>
      </w:r>
      <w:r>
        <w:t>. Asthmatic inflammation results from a cascade of events (Figure 2). Briefly, inflamed AECs secrete thymic stromal lymphopoietin (TSLP) and cytokines, such as interleukin (IL)-33, that activate DCs</w:t>
      </w:r>
      <w:r w:rsidR="00501C1D">
        <w:t xml:space="preserve"> </w:t>
      </w:r>
      <w:r w:rsidR="00501C1D">
        <w:fldChar w:fldCharType="begin"/>
      </w:r>
      <w:r w:rsidR="00E6646E">
        <w:instrText xml:space="preserve"> ADDIN EN.CITE &lt;EndNote&gt;&lt;Cite&gt;&lt;Author&gt;Mitchell&lt;/Author&gt;&lt;Year&gt;2017&lt;/Year&gt;&lt;RecNum&gt;200&lt;/RecNum&gt;&lt;DisplayText&gt;(Mitchell and O’byrne 2017)&lt;/DisplayText&gt;&lt;record&gt;&lt;rec-number&gt;200&lt;/rec-number&gt;&lt;foreign-keys&gt;&lt;key app="EN" db-id="dst5werpwtwza8efze459ppnxd2xvzxtaerv" timestamp="1520930066"&gt;200&lt;/key&gt;&lt;/foreign-keys&gt;&lt;ref-type name="Journal Article"&gt;17&lt;/ref-type&gt;&lt;contributors&gt;&lt;authors&gt;&lt;author&gt;Mitchell, Patrick D&lt;/author&gt;&lt;author&gt;O’byrne, Paul M&lt;/author&gt;&lt;/authors&gt;&lt;/contributors&gt;&lt;titles&gt;&lt;title&gt;Epithelial-derived cytokines in asthma&lt;/title&gt;&lt;secondary-title&gt;Chest&lt;/secondary-title&gt;&lt;/titles&gt;&lt;periodical&gt;&lt;full-title&gt;Chest&lt;/full-title&gt;&lt;abbr-1&gt;Chest&lt;/abbr-1&gt;&lt;abbr-2&gt;Chest&lt;/abbr-2&gt;&lt;/periodical&gt;&lt;pages&gt;1338-1344&lt;/pages&gt;&lt;volume&gt;151&lt;/volume&gt;&lt;number&gt;6&lt;/number&gt;&lt;dates&gt;&lt;year&gt;2017&lt;/year&gt;&lt;/dates&gt;&lt;isbn&gt;0012-3692&lt;/isbn&gt;&lt;urls&gt;&lt;/urls&gt;&lt;/record&gt;&lt;/Cite&gt;&lt;/EndNote&gt;</w:instrText>
      </w:r>
      <w:r w:rsidR="00501C1D">
        <w:fldChar w:fldCharType="separate"/>
      </w:r>
      <w:r w:rsidR="00E6646E">
        <w:rPr>
          <w:noProof/>
        </w:rPr>
        <w:t>(Mitchell and O’byrne 2017)</w:t>
      </w:r>
      <w:r w:rsidR="00501C1D">
        <w:fldChar w:fldCharType="end"/>
      </w:r>
      <w:r>
        <w:t>, which are vital in polarising naive Th cells through the presentation of immunogenic antigens</w:t>
      </w:r>
      <w:r w:rsidR="00501C1D">
        <w:t xml:space="preserve"> </w:t>
      </w:r>
      <w:r w:rsidR="00501C1D">
        <w:fldChar w:fldCharType="begin"/>
      </w:r>
      <w:r w:rsidR="00E6646E">
        <w:instrText xml:space="preserve"> ADDIN EN.CITE &lt;EndNote&gt;&lt;Cite&gt;&lt;Author&gt;Kaiko&lt;/Author&gt;&lt;Year&gt;2008&lt;/Year&gt;&lt;RecNum&gt;29&lt;/RecNum&gt;&lt;DisplayText&gt;(Kaiko et al. 2008a; Kaiko et al. 2008b)&lt;/DisplayText&gt;&lt;record&gt;&lt;rec-number&gt;29&lt;/rec-number&gt;&lt;foreign-keys&gt;&lt;key app="EN" db-id="dst5werpwtwza8efze459ppnxd2xvzxtaerv" timestamp="1520681598"&gt;29&lt;/key&gt;&lt;/foreign-keys&gt;&lt;ref-type name="Journal Article"&gt;17&lt;/ref-type&gt;&lt;contributors&gt;&lt;authors&gt;&lt;author&gt;Kaiko, Gerard E&lt;/author&gt;&lt;author&gt;Horvat, Jay C&lt;/author&gt;&lt;author&gt;Beagley, Kenneth W&lt;/author&gt;&lt;author&gt;Hansbro, Philip M&lt;/author&gt;&lt;/authors&gt;&lt;/contributors&gt;&lt;titles&gt;&lt;title&gt;Immunological decision‐making: how does the immune system decide to mount a helper T‐cell response?&lt;/title&gt;&lt;secondary-title&gt;Immunology&lt;/secondary-title&gt;&lt;/titles&gt;&lt;periodical&gt;&lt;full-title&gt;Immunology&lt;/full-title&gt;&lt;abbr-1&gt;Immunology&lt;/abbr-1&gt;&lt;abbr-2&gt;Immunology&lt;/abbr-2&gt;&lt;/periodical&gt;&lt;pages&gt;326-338&lt;/pages&gt;&lt;volume&gt;123&lt;/volume&gt;&lt;number&gt;3&lt;/number&gt;&lt;dates&gt;&lt;year&gt;2008&lt;/year&gt;&lt;/dates&gt;&lt;isbn&gt;1365-2567&lt;/isbn&gt;&lt;urls&gt;&lt;/urls&gt;&lt;/record&gt;&lt;/Cite&gt;&lt;Cite&gt;&lt;Author&gt;Kaiko&lt;/Author&gt;&lt;Year&gt;2008&lt;/Year&gt;&lt;RecNum&gt;30&lt;/RecNum&gt;&lt;record&gt;&lt;rec-number&gt;30&lt;/rec-number&gt;&lt;foreign-keys&gt;&lt;key app="EN" db-id="dst5werpwtwza8efze459ppnxd2xvzxtaerv" timestamp="1520681598"&gt;30&lt;/key&gt;&lt;/foreign-keys&gt;&lt;ref-type name="Journal Article"&gt;17&lt;/ref-type&gt;&lt;contributors&gt;&lt;authors&gt;&lt;author&gt;Kaiko, Gerard E&lt;/author&gt;&lt;author&gt;Phipps, Simon&lt;/author&gt;&lt;author&gt;Hickey, Danica K&lt;/author&gt;&lt;author&gt;Lam, Chuan En&lt;/author&gt;&lt;author&gt;Hansbro, Philip M&lt;/author&gt;&lt;author&gt;Foster, Paul S&lt;/author&gt;&lt;author&gt;Beagley, Kenneth W&lt;/author&gt;&lt;/authors&gt;&lt;/contributors&gt;&lt;titles&gt;&lt;title&gt;Chlamydia muridarum infection subverts dendritic cell function to promote Th2 immunity and airways hyperreactivity&lt;/title&gt;&lt;secondary-title&gt;Journal of Immunology&lt;/secondary-title&gt;&lt;/titles&gt;&lt;periodical&gt;&lt;full-title&gt;Journal of Immunology&lt;/full-title&gt;&lt;abbr-1&gt;J. Immunol.&lt;/abbr-1&gt;&lt;abbr-2&gt;J Immunol&lt;/abbr-2&gt;&lt;/periodical&gt;&lt;pages&gt;2225-2232&lt;/pages&gt;&lt;volume&gt;180&lt;/volume&gt;&lt;number&gt;4&lt;/number&gt;&lt;dates&gt;&lt;year&gt;2008&lt;/year&gt;&lt;/dates&gt;&lt;isbn&gt;0022-1767&lt;/isbn&gt;&lt;urls&gt;&lt;/urls&gt;&lt;/record&gt;&lt;/Cite&gt;&lt;/EndNote&gt;</w:instrText>
      </w:r>
      <w:r w:rsidR="00501C1D">
        <w:fldChar w:fldCharType="separate"/>
      </w:r>
      <w:r w:rsidR="00E6646E">
        <w:rPr>
          <w:noProof/>
        </w:rPr>
        <w:t>(Kaiko et al. 2008a; Kaiko et al. 2008b)</w:t>
      </w:r>
      <w:r w:rsidR="00501C1D">
        <w:fldChar w:fldCharType="end"/>
      </w:r>
      <w:r>
        <w:t xml:space="preserve">. DCs also interact with interstitial lung macrophages and T-cells through complex </w:t>
      </w:r>
      <w:r>
        <w:lastRenderedPageBreak/>
        <w:t>interconnected networks involving major histocompatibility complexes and T-cell receptors (TCRs)</w:t>
      </w:r>
      <w:r w:rsidR="00501C1D">
        <w:t xml:space="preserve"> </w:t>
      </w:r>
      <w:r w:rsidR="00501C1D">
        <w:fldChar w:fldCharType="begin"/>
      </w:r>
      <w:r w:rsidR="00551437">
        <w:instrText xml:space="preserve"> ADDIN EN.CITE &lt;EndNote&gt;&lt;Cite&gt;&lt;Author&gt;Frieri&lt;/Author&gt;&lt;Year&gt;2005&lt;/Year&gt;&lt;RecNum&gt;14&lt;/RecNum&gt;&lt;DisplayText&gt;(Frieri 2005; Yang et al. 2012)&lt;/DisplayText&gt;&lt;record&gt;&lt;rec-number&gt;14&lt;/rec-number&gt;&lt;foreign-keys&gt;&lt;key app="EN" db-id="dst5werpwtwza8efze459ppnxd2xvzxtaerv" timestamp="1520681594"&gt;14&lt;/key&gt;&lt;/foreign-keys&gt;&lt;ref-type name="Conference Proceedings"&gt;10&lt;/ref-type&gt;&lt;contributors&gt;&lt;authors&gt;&lt;author&gt;Frieri, Marianne&lt;/author&gt;&lt;/authors&gt;&lt;/contributors&gt;&lt;titles&gt;&lt;title&gt;Asthma concepts in the new millennium: update in asthma pathophysiology&lt;/title&gt;&lt;secondary-title&gt;Allergy and Asthma Proceedings&lt;/secondary-title&gt;&lt;/titles&gt;&lt;periodical&gt;&lt;full-title&gt;Allergy and Asthma Proceedings&lt;/full-title&gt;&lt;abbr-1&gt;Allergy Asthma Proc.&lt;/abbr-1&gt;&lt;abbr-2&gt;Allergy Asthma Proc&lt;/abbr-2&gt;&lt;/periodical&gt;&lt;pages&gt;83-88&lt;/pages&gt;&lt;volume&gt;26&lt;/volume&gt;&lt;number&gt;2&lt;/number&gt;&lt;dates&gt;&lt;year&gt;2005&lt;/year&gt;&lt;/dates&gt;&lt;publisher&gt;OceanSide Publications, Inc&lt;/publisher&gt;&lt;isbn&gt;1088-5412&lt;/isbn&gt;&lt;urls&gt;&lt;/urls&gt;&lt;/record&gt;&lt;/Cite&gt;&lt;Cite&gt;&lt;Author&gt;Yang&lt;/Author&gt;&lt;Year&gt;2012&lt;/Year&gt;&lt;RecNum&gt;31&lt;/RecNum&gt;&lt;record&gt;&lt;rec-number&gt;31&lt;/rec-number&gt;&lt;foreign-keys&gt;&lt;key app="EN" db-id="dst5werpwtwza8efze459ppnxd2xvzxtaerv" timestamp="1520681598"&gt;31&lt;/key&gt;&lt;/foreign-keys&gt;&lt;ref-type name="Journal Article"&gt;17&lt;/ref-type&gt;&lt;contributors&gt;&lt;authors&gt;&lt;author&gt;Yang, Ming&lt;/author&gt;&lt;author&gt;Kumar, Rakesh K&lt;/author&gt;&lt;author&gt;Hansbro, Philip M&lt;/author&gt;&lt;author&gt;Foster, Paul S&lt;/author&gt;&lt;/authors&gt;&lt;/contributors&gt;&lt;titles&gt;&lt;title&gt;Emerging roles of pulmonary macrophages in driving the development of severe asthma&lt;/title&gt;&lt;secondary-title&gt;Journal of leukocyte biology&lt;/secondary-title&gt;&lt;/titles&gt;&lt;periodical&gt;&lt;full-title&gt;Journal of Leukocyte Biology&lt;/full-title&gt;&lt;abbr-1&gt;J. Leukoc. Biol.&lt;/abbr-1&gt;&lt;abbr-2&gt;J Leukoc Biol&lt;/abbr-2&gt;&lt;/periodical&gt;&lt;pages&gt;557-569&lt;/pages&gt;&lt;volume&gt;91&lt;/volume&gt;&lt;number&gt;4&lt;/number&gt;&lt;dates&gt;&lt;year&gt;2012&lt;/year&gt;&lt;/dates&gt;&lt;isbn&gt;1938-3673&lt;/isbn&gt;&lt;urls&gt;&lt;/urls&gt;&lt;/record&gt;&lt;/Cite&gt;&lt;/EndNote&gt;</w:instrText>
      </w:r>
      <w:r w:rsidR="00501C1D">
        <w:fldChar w:fldCharType="separate"/>
      </w:r>
      <w:r w:rsidR="00E6646E">
        <w:rPr>
          <w:noProof/>
        </w:rPr>
        <w:t>(Frieri 2005; Yang et al. 2012)</w:t>
      </w:r>
      <w:r w:rsidR="00501C1D">
        <w:fldChar w:fldCharType="end"/>
      </w:r>
      <w:r>
        <w:t>, leading to the release of IL-4, which triggers the activation of Th2 cells. Th2 cells further activate Th9 and B-cells</w:t>
      </w:r>
      <w:r>
        <w:rPr>
          <w:i/>
          <w:iCs/>
        </w:rPr>
        <w:t xml:space="preserve"> </w:t>
      </w:r>
      <w:r w:rsidRPr="00501C1D">
        <w:rPr>
          <w:iCs/>
        </w:rPr>
        <w:t>via</w:t>
      </w:r>
      <w:r w:rsidRPr="00501C1D">
        <w:t xml:space="preserve"> </w:t>
      </w:r>
      <w:r>
        <w:t>the release of IL-4 and IL-13</w:t>
      </w:r>
      <w:r w:rsidR="00501C1D">
        <w:t xml:space="preserve"> </w:t>
      </w:r>
      <w:r w:rsidR="00501C1D">
        <w:fldChar w:fldCharType="begin"/>
      </w:r>
      <w:r w:rsidR="004265D6">
        <w:instrText xml:space="preserve"> ADDIN EN.CITE &lt;EndNote&gt;&lt;Cite&gt;&lt;Author&gt;Hansbro&lt;/Author&gt;&lt;Year&gt;2017&lt;/Year&gt;&lt;RecNum&gt;9&lt;/RecNum&gt;&lt;DisplayText&gt;(Hansbro et al. 2017)&lt;/DisplayText&gt;&lt;record&gt;&lt;rec-number&gt;9&lt;/rec-number&gt;&lt;foreign-keys&gt;&lt;key app="EN" db-id="dst5werpwtwza8efze459ppnxd2xvzxtaerv" timestamp="1520681593"&gt;9&lt;/key&gt;&lt;/foreign-keys&gt;&lt;ref-type name="Journal Article"&gt;17&lt;/ref-type&gt;&lt;contributors&gt;&lt;authors&gt;&lt;author&gt;Hansbro, Philip M&lt;/author&gt;&lt;author&gt;Kim, Richard Y&lt;/author&gt;&lt;author&gt;Starkey, Malcolm R&lt;/author&gt;&lt;author&gt;Donovan, Chantal&lt;/author&gt;&lt;author&gt;Dua, Kamal&lt;/author&gt;&lt;author&gt;Mayall, Jemma R&lt;/author&gt;&lt;author&gt;Liu, Gang&lt;/author&gt;&lt;author&gt;Hansbro, Nicole G&lt;/author&gt;&lt;author&gt;Simpson, Jodie L&lt;/author&gt;&lt;author&gt;Wood, Lisa G&lt;/author&gt;&lt;/authors&gt;&lt;/contributors&gt;&lt;titles&gt;&lt;title&gt;Mechanisms and treatments for severe, steroid‐resistant allergic airway disease and asthma&lt;/title&gt;&lt;secondary-title&gt;Immunological reviews&lt;/secondary-title&gt;&lt;/titles&gt;&lt;periodical&gt;&lt;full-title&gt;Immunological Reviews&lt;/full-title&gt;&lt;abbr-1&gt;Immunol. Rev.&lt;/abbr-1&gt;&lt;abbr-2&gt;Immunol Rev&lt;/abbr-2&gt;&lt;/periodical&gt;&lt;pages&gt;41-62&lt;/pages&gt;&lt;volume&gt;278&lt;/volume&gt;&lt;number&gt;1&lt;/number&gt;&lt;dates&gt;&lt;year&gt;2017&lt;/year&gt;&lt;/dates&gt;&lt;isbn&gt;1600-065X&lt;/isbn&gt;&lt;urls&gt;&lt;/urls&gt;&lt;/record&gt;&lt;/Cite&gt;&lt;/EndNote&gt;</w:instrText>
      </w:r>
      <w:r w:rsidR="00501C1D">
        <w:fldChar w:fldCharType="separate"/>
      </w:r>
      <w:r w:rsidR="004265D6">
        <w:rPr>
          <w:noProof/>
        </w:rPr>
        <w:t>(Hansbro et al. 2017)</w:t>
      </w:r>
      <w:r w:rsidR="00501C1D">
        <w:fldChar w:fldCharType="end"/>
      </w:r>
      <w:r>
        <w:t>. IL-4 and IL-13 promote remodelling of the asthmatic airways involving mucus hypersecretion, smooth muscle proliferation, and myofibroblast differentiation</w:t>
      </w:r>
      <w:r w:rsidR="00501C1D">
        <w:t xml:space="preserve"> </w:t>
      </w:r>
      <w:r w:rsidR="00501C1D">
        <w:fldChar w:fldCharType="begin"/>
      </w:r>
      <w:r w:rsidR="004265D6">
        <w:instrText xml:space="preserve"> ADDIN EN.CITE &lt;EndNote&gt;&lt;Cite&gt;&lt;Author&gt;Barnes&lt;/Author&gt;&lt;Year&gt;2001&lt;/Year&gt;&lt;RecNum&gt;18&lt;/RecNum&gt;&lt;DisplayText&gt;(Barnes 2001; Shastri et al. 2015a)&lt;/DisplayText&gt;&lt;record&gt;&lt;rec-number&gt;18&lt;/rec-number&gt;&lt;foreign-keys&gt;&lt;key app="EN" db-id="dst5werpwtwza8efze459ppnxd2xvzxtaerv" timestamp="1520681595"&gt;18&lt;/key&gt;&lt;/foreign-keys&gt;&lt;ref-type name="Journal Article"&gt;17&lt;/ref-type&gt;&lt;contributors&gt;&lt;authors&gt;&lt;author&gt;Barnes, Peter J&lt;/author&gt;&lt;/authors&gt;&lt;/contributors&gt;&lt;titles&gt;&lt;title&gt;Th2 cytokines and asthma: an introduction&lt;/title&gt;&lt;secondary-title&gt;Respiratory Research&lt;/secondary-title&gt;&lt;/titles&gt;&lt;periodical&gt;&lt;full-title&gt;Respiratory Research&lt;/full-title&gt;&lt;abbr-1&gt;Respir. Res.&lt;/abbr-1&gt;&lt;abbr-2&gt;Respir Res&lt;/abbr-2&gt;&lt;/periodical&gt;&lt;pages&gt;64-65&lt;/pages&gt;&lt;volume&gt;2&lt;/volume&gt;&lt;number&gt;2&lt;/number&gt;&lt;dates&gt;&lt;year&gt;2001&lt;/year&gt;&lt;/dates&gt;&lt;isbn&gt;1465-993X&lt;/isbn&gt;&lt;urls&gt;&lt;/urls&gt;&lt;/record&gt;&lt;/Cite&gt;&lt;Cite&gt;&lt;Author&gt;Shastri&lt;/Author&gt;&lt;Year&gt;2015&lt;/Year&gt;&lt;RecNum&gt;32&lt;/RecNum&gt;&lt;record&gt;&lt;rec-number&gt;32&lt;/rec-number&gt;&lt;foreign-keys&gt;&lt;key app="EN" db-id="dst5werpwtwza8efze459ppnxd2xvzxtaerv" timestamp="1520681599"&gt;32&lt;/key&gt;&lt;/foreign-keys&gt;&lt;ref-type name="Journal Article"&gt;17&lt;/ref-type&gt;&lt;contributors&gt;&lt;authors&gt;&lt;author&gt;Shastri, Madhur D&lt;/author&gt;&lt;author&gt;Stewart, Niall&lt;/author&gt;&lt;author&gt;Eapen, Mathew&lt;/author&gt;&lt;author&gt;Peterson, Gregory M&lt;/author&gt;&lt;author&gt;Zaidi, Syed Tabish R&lt;/author&gt;&lt;author&gt;Gueven, Nuri&lt;/author&gt;&lt;author&gt;Sohal, Sukhwinder Singh&lt;/author&gt;&lt;author&gt;Patel, Rahul P&lt;/author&gt;&lt;/authors&gt;&lt;/contributors&gt;&lt;titles&gt;&lt;title&gt;Opposing effects of low molecular weight heparins on the release of inflammatory cytokines from peripheral blood mononuclear cells of asthmatics&lt;/title&gt;&lt;secondary-title&gt;PLoS One&lt;/secondary-title&gt;&lt;/titles&gt;&lt;periodical&gt;&lt;full-title&gt;PLoS ONE&lt;/full-title&gt;&lt;abbr-1&gt;PLoS ONE&lt;/abbr-1&gt;&lt;abbr-2&gt;PLoS ONE&lt;/abbr-2&gt;&lt;/periodical&gt;&lt;pages&gt;e0118798&lt;/pages&gt;&lt;volume&gt;10&lt;/volume&gt;&lt;number&gt;3&lt;/number&gt;&lt;dates&gt;&lt;year&gt;2015&lt;/year&gt;&lt;/dates&gt;&lt;isbn&gt;1932-6203&lt;/isbn&gt;&lt;urls&gt;&lt;/urls&gt;&lt;/record&gt;&lt;/Cite&gt;&lt;/EndNote&gt;</w:instrText>
      </w:r>
      <w:r w:rsidR="00501C1D">
        <w:fldChar w:fldCharType="separate"/>
      </w:r>
      <w:r w:rsidR="004265D6">
        <w:rPr>
          <w:noProof/>
        </w:rPr>
        <w:t>(Barnes 2001; Shastri et al. 2015a)</w:t>
      </w:r>
      <w:r w:rsidR="00501C1D">
        <w:fldChar w:fldCharType="end"/>
      </w:r>
      <w:r>
        <w:t>. Notably, IL-13 downregulates the production of pro-Th1 cytokines, such as IL-12</w:t>
      </w:r>
      <w:r w:rsidR="00E92792">
        <w:t xml:space="preserve"> </w:t>
      </w:r>
      <w:r w:rsidR="00E92792">
        <w:fldChar w:fldCharType="begin"/>
      </w:r>
      <w:r w:rsidR="00E92792">
        <w:instrText xml:space="preserve"> ADDIN EN.CITE &lt;EndNote&gt;&lt;Cite&gt;&lt;Author&gt;Starkey&lt;/Author&gt;&lt;Year&gt;2013&lt;/Year&gt;&lt;RecNum&gt;128&lt;/RecNum&gt;&lt;DisplayText&gt;(Starkey et al. 2013a)&lt;/DisplayText&gt;&lt;record&gt;&lt;rec-number&gt;128&lt;/rec-number&gt;&lt;foreign-keys&gt;&lt;key app="EN" db-id="dst5werpwtwza8efze459ppnxd2xvzxtaerv" timestamp="1520681622"&gt;128&lt;/key&gt;&lt;/foreign-keys&gt;&lt;ref-type name="Journal Article"&gt;17&lt;/ref-type&gt;&lt;contributors&gt;&lt;authors&gt;&lt;author&gt;Starkey, MR&lt;/author&gt;&lt;author&gt;Essilfie, AT&lt;/author&gt;&lt;author&gt;Horvat, JC&lt;/author&gt;&lt;author&gt;Kim, RY&lt;/author&gt;&lt;author&gt;Nguyen, DH&lt;/author&gt;&lt;author&gt;Beagley, KW&lt;/author&gt;&lt;author&gt;Mattes, J&lt;/author&gt;&lt;author&gt;Foster, PS&lt;/author&gt;&lt;author&gt;Hansbro, PM&lt;/author&gt;&lt;/authors&gt;&lt;/contributors&gt;&lt;titles&gt;&lt;title&gt;Constitutive production of IL-13 promotes early-life Chlamydia respiratory infection and allergic airway disease&lt;/title&gt;&lt;secondary-title&gt;Mucosal Immunology&lt;/secondary-title&gt;&lt;/titles&gt;&lt;periodical&gt;&lt;full-title&gt;Mucosal Immunology&lt;/full-title&gt;&lt;abbr-1&gt;Mucosal. Immunol.&lt;/abbr-1&gt;&lt;abbr-2&gt;Mucosal Immunol&lt;/abbr-2&gt;&lt;abbr-3&gt;Mucosal Immunol&lt;/abbr-3&gt;&lt;/periodical&gt;&lt;pages&gt;569-579&lt;/pages&gt;&lt;volume&gt;6&lt;/volume&gt;&lt;number&gt;3&lt;/number&gt;&lt;dates&gt;&lt;year&gt;2013&lt;/year&gt;&lt;/dates&gt;&lt;isbn&gt;1935-3456&lt;/isbn&gt;&lt;urls&gt;&lt;/urls&gt;&lt;/record&gt;&lt;/Cite&gt;&lt;/EndNote&gt;</w:instrText>
      </w:r>
      <w:r w:rsidR="00E92792">
        <w:fldChar w:fldCharType="separate"/>
      </w:r>
      <w:r w:rsidR="00E92792">
        <w:rPr>
          <w:noProof/>
        </w:rPr>
        <w:t>(Starkey et al. 2013a)</w:t>
      </w:r>
      <w:r w:rsidR="00E92792">
        <w:fldChar w:fldCharType="end"/>
      </w:r>
      <w:r>
        <w:t xml:space="preserve">. It also induces a CD40-dependent switch from immunoglobulin G (IgG) to </w:t>
      </w:r>
      <w:proofErr w:type="spellStart"/>
      <w:r>
        <w:t>IgE</w:t>
      </w:r>
      <w:proofErr w:type="spellEnd"/>
      <w:r>
        <w:t xml:space="preserve"> and, hence, increases </w:t>
      </w:r>
      <w:proofErr w:type="spellStart"/>
      <w:r>
        <w:t>IgE</w:t>
      </w:r>
      <w:proofErr w:type="spellEnd"/>
      <w:r>
        <w:t xml:space="preserve"> synthesis in B-cells</w:t>
      </w:r>
      <w:r w:rsidR="00501C1D">
        <w:t xml:space="preserve"> </w:t>
      </w:r>
      <w:r w:rsidR="00501C1D">
        <w:fldChar w:fldCharType="begin"/>
      </w:r>
      <w:r w:rsidR="00E6646E">
        <w:instrText xml:space="preserve"> ADDIN EN.CITE &lt;EndNote&gt;&lt;Cite&gt;&lt;Author&gt;Romagnani&lt;/Author&gt;&lt;Year&gt;2000&lt;/Year&gt;&lt;RecNum&gt;19&lt;/RecNum&gt;&lt;DisplayText&gt;(Romagnani 2000)&lt;/DisplayText&gt;&lt;record&gt;&lt;rec-number&gt;19&lt;/rec-number&gt;&lt;foreign-keys&gt;&lt;key app="EN" db-id="dst5werpwtwza8efze459ppnxd2xvzxtaerv" timestamp="1520681595"&gt;19&lt;/key&gt;&lt;/foreign-keys&gt;&lt;ref-type name="Journal Article"&gt;17&lt;/ref-type&gt;&lt;contributors&gt;&lt;authors&gt;&lt;author&gt;Romagnani, Sergio&lt;/author&gt;&lt;/authors&gt;&lt;/contributors&gt;&lt;titles&gt;&lt;title&gt;The role of lymphocytes in allergic disease&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399-408&lt;/pages&gt;&lt;volume&gt;105&lt;/volume&gt;&lt;number&gt;3&lt;/number&gt;&lt;dates&gt;&lt;year&gt;2000&lt;/year&gt;&lt;/dates&gt;&lt;isbn&gt;0091-6749&lt;/isbn&gt;&lt;urls&gt;&lt;/urls&gt;&lt;/record&gt;&lt;/Cite&gt;&lt;/EndNote&gt;</w:instrText>
      </w:r>
      <w:r w:rsidR="00501C1D">
        <w:fldChar w:fldCharType="separate"/>
      </w:r>
      <w:r w:rsidR="00E6646E">
        <w:rPr>
          <w:noProof/>
        </w:rPr>
        <w:t>(Romagnani 2000)</w:t>
      </w:r>
      <w:r w:rsidR="00501C1D">
        <w:fldChar w:fldCharType="end"/>
      </w:r>
      <w:r>
        <w:t xml:space="preserve">. Both Th9- and B-cells activate mast cells </w:t>
      </w:r>
      <w:r w:rsidRPr="00501C1D">
        <w:t xml:space="preserve">via </w:t>
      </w:r>
      <w:r>
        <w:t xml:space="preserve">IL-9 and </w:t>
      </w:r>
      <w:proofErr w:type="spellStart"/>
      <w:r>
        <w:t>IgE</w:t>
      </w:r>
      <w:proofErr w:type="spellEnd"/>
      <w:r>
        <w:t xml:space="preserve"> production. Binding of </w:t>
      </w:r>
      <w:proofErr w:type="spellStart"/>
      <w:r>
        <w:t>IgE</w:t>
      </w:r>
      <w:proofErr w:type="spellEnd"/>
      <w:r>
        <w:t xml:space="preserve"> to its’ receptors on mast cells triggers their degranulation, leading to the release of pro-inflammatory mediators, including histamine and leukotrienes</w:t>
      </w:r>
      <w:r w:rsidR="00501C1D">
        <w:t xml:space="preserve"> </w:t>
      </w:r>
      <w:r w:rsidR="00501C1D">
        <w:fldChar w:fldCharType="begin"/>
      </w:r>
      <w:r w:rsidR="00E6646E">
        <w:instrText xml:space="preserve"> ADDIN EN.CITE &lt;EndNote&gt;&lt;Cite&gt;&lt;Author&gt;Holgate&lt;/Author&gt;&lt;Year&gt;2000&lt;/Year&gt;&lt;RecNum&gt;33&lt;/RecNum&gt;&lt;DisplayText&gt;(Holgate 2000)&lt;/DisplayText&gt;&lt;record&gt;&lt;rec-number&gt;33&lt;/rec-number&gt;&lt;foreign-keys&gt;&lt;key app="EN" db-id="dst5werpwtwza8efze459ppnxd2xvzxtaerv" timestamp="1520681599"&gt;33&lt;/key&gt;&lt;/foreign-keys&gt;&lt;ref-type name="Journal Article"&gt;17&lt;/ref-type&gt;&lt;contributors&gt;&lt;authors&gt;&lt;author&gt;Holgate, ST&lt;/author&gt;&lt;/authors&gt;&lt;/contributors&gt;&lt;titles&gt;&lt;title&gt;The role of mast cells and basophils in inflammation&lt;/title&gt;&lt;secondary-title&gt;Clinical and Experimental Allergy&lt;/secondary-title&gt;&lt;/titles&gt;&lt;periodical&gt;&lt;full-title&gt;Clinical and Experimental Allergy&lt;/full-title&gt;&lt;abbr-1&gt;Clin. Exp. Allergy&lt;/abbr-1&gt;&lt;abbr-2&gt;Clin Exp Allergy&lt;/abbr-2&gt;&lt;/periodical&gt;&lt;pages&gt;28-32&lt;/pages&gt;&lt;volume&gt;30&lt;/volume&gt;&lt;number&gt;6; SUPP/1&lt;/number&gt;&lt;dates&gt;&lt;year&gt;2000&lt;/year&gt;&lt;/dates&gt;&lt;isbn&gt;0954-7894&lt;/isbn&gt;&lt;urls&gt;&lt;/urls&gt;&lt;/record&gt;&lt;/Cite&gt;&lt;/EndNote&gt;</w:instrText>
      </w:r>
      <w:r w:rsidR="00501C1D">
        <w:fldChar w:fldCharType="separate"/>
      </w:r>
      <w:r w:rsidR="00E6646E">
        <w:rPr>
          <w:noProof/>
        </w:rPr>
        <w:t>(Holgate 2000)</w:t>
      </w:r>
      <w:r w:rsidR="00501C1D">
        <w:fldChar w:fldCharType="end"/>
      </w:r>
      <w:r>
        <w:t>. Th2 cells also secrete IL-5, which activates and recruits eosinophils to the airways, and promotes their survival</w:t>
      </w:r>
      <w:r w:rsidR="00F33066">
        <w:t xml:space="preserve"> </w:t>
      </w:r>
      <w:r w:rsidR="00F33066">
        <w:fldChar w:fldCharType="begin"/>
      </w:r>
      <w:r w:rsidR="00A76D4A">
        <w:instrText xml:space="preserve"> ADDIN EN.CITE &lt;EndNote&gt;&lt;Cite&gt;&lt;Author&gt;Brusselle&lt;/Author&gt;&lt;Year&gt;2013&lt;/Year&gt;&lt;RecNum&gt;34&lt;/RecNum&gt;&lt;DisplayText&gt;(Brusselle et al. 2013; Shastri et al. 2015b)&lt;/DisplayText&gt;&lt;record&gt;&lt;rec-number&gt;34&lt;/rec-number&gt;&lt;foreign-keys&gt;&lt;key app="EN" db-id="dst5werpwtwza8efze459ppnxd2xvzxtaerv" timestamp="1520681599"&gt;34&lt;/key&gt;&lt;/foreign-keys&gt;&lt;ref-type name="Journal Article"&gt;17&lt;/ref-type&gt;&lt;contributors&gt;&lt;authors&gt;&lt;author&gt;Brusselle, Guy G&lt;/author&gt;&lt;author&gt;Maes, Tania&lt;/author&gt;&lt;author&gt;Bracke, Ken R&lt;/author&gt;&lt;/authors&gt;&lt;/contributors&gt;&lt;titles&gt;&lt;title&gt;Eosinophils in the spotlight: eosinophilic airway inflammation in nonallergic asthma&lt;/title&gt;&lt;secondary-title&gt;Nature Medicine&lt;/secondary-title&gt;&lt;/titles&gt;&lt;periodical&gt;&lt;full-title&gt;Nature Medicine&lt;/full-title&gt;&lt;abbr-1&gt;Nat. Med.&lt;/abbr-1&gt;&lt;abbr-2&gt;Nat Med&lt;/abbr-2&gt;&lt;/periodical&gt;&lt;pages&gt;977-979&lt;/pages&gt;&lt;volume&gt;19&lt;/volume&gt;&lt;number&gt;8&lt;/number&gt;&lt;dates&gt;&lt;year&gt;2013&lt;/year&gt;&lt;/dates&gt;&lt;isbn&gt;1078-8956&lt;/isbn&gt;&lt;urls&gt;&lt;/urls&gt;&lt;/record&gt;&lt;/Cite&gt;&lt;Cite&gt;&lt;Author&gt;Shastri&lt;/Author&gt;&lt;Year&gt;2015&lt;/Year&gt;&lt;RecNum&gt;35&lt;/RecNum&gt;&lt;record&gt;&lt;rec-number&gt;35&lt;/rec-number&gt;&lt;foreign-keys&gt;&lt;key app="EN" db-id="dst5werpwtwza8efze459ppnxd2xvzxtaerv" timestamp="1520681600"&gt;35&lt;/key&gt;&lt;/foreign-keys&gt;&lt;ref-type name="Journal Article"&gt;17&lt;/ref-type&gt;&lt;contributors&gt;&lt;authors&gt;&lt;author&gt;Shastri, Madhur D&lt;/author&gt;&lt;author&gt;Stewart, Niall&lt;/author&gt;&lt;author&gt;Horne, James&lt;/author&gt;&lt;author&gt;Zaidi, Syed Tabish R&lt;/author&gt;&lt;author&gt;Sohal, Sukhwinder Singh&lt;/author&gt;&lt;author&gt;Peterson, Gregory M&lt;/author&gt;&lt;author&gt;Korner, Heinrich&lt;/author&gt;&lt;author&gt;Gueven, Nuri&lt;/author&gt;&lt;author&gt;Patel, Rahul P&lt;/author&gt;&lt;/authors&gt;&lt;/contributors&gt;&lt;titles&gt;&lt;title&gt;Non-anticoagulant fractions of enoxaparin suppress inflammatory cytokine release from peripheral blood mononuclear cells of allergic asthmatic individuals&lt;/title&gt;&lt;secondary-title&gt;PloS one&lt;/secondary-title&gt;&lt;/titles&gt;&lt;periodical&gt;&lt;full-title&gt;PLoS ONE&lt;/full-title&gt;&lt;abbr-1&gt;PLoS ONE&lt;/abbr-1&gt;&lt;abbr-2&gt;PLoS ONE&lt;/abbr-2&gt;&lt;/periodical&gt;&lt;pages&gt;e0128803&lt;/pages&gt;&lt;volume&gt;10&lt;/volume&gt;&lt;number&gt;6&lt;/number&gt;&lt;dates&gt;&lt;year&gt;2015&lt;/year&gt;&lt;/dates&gt;&lt;isbn&gt;1932-6203&lt;/isbn&gt;&lt;urls&gt;&lt;/urls&gt;&lt;/record&gt;&lt;/Cite&gt;&lt;/EndNote&gt;</w:instrText>
      </w:r>
      <w:r w:rsidR="00F33066">
        <w:fldChar w:fldCharType="separate"/>
      </w:r>
      <w:r w:rsidR="00A76D4A">
        <w:rPr>
          <w:noProof/>
        </w:rPr>
        <w:t>(Brusselle et al. 2013; Shastri et al. 2015b)</w:t>
      </w:r>
      <w:r w:rsidR="00F33066">
        <w:fldChar w:fldCharType="end"/>
      </w:r>
      <w:r>
        <w:t>. Activated eosinophils can further elicit inflammation by secreting pro-inflammatory cytokines and leukotrienes</w:t>
      </w:r>
      <w:r w:rsidR="00F33066">
        <w:t xml:space="preserve"> </w:t>
      </w:r>
      <w:r w:rsidR="00F33066">
        <w:fldChar w:fldCharType="begin"/>
      </w:r>
      <w:r w:rsidR="00E6646E">
        <w:instrText xml:space="preserve"> ADDIN EN.CITE &lt;EndNote&gt;&lt;Cite&gt;&lt;Author&gt;Brusselle&lt;/Author&gt;&lt;Year&gt;2013&lt;/Year&gt;&lt;RecNum&gt;34&lt;/RecNum&gt;&lt;DisplayText&gt;(Brusselle et al. 2013)&lt;/DisplayText&gt;&lt;record&gt;&lt;rec-number&gt;34&lt;/rec-number&gt;&lt;foreign-keys&gt;&lt;key app="EN" db-id="dst5werpwtwza8efze459ppnxd2xvzxtaerv" timestamp="1520681599"&gt;34&lt;/key&gt;&lt;/foreign-keys&gt;&lt;ref-type name="Journal Article"&gt;17&lt;/ref-type&gt;&lt;contributors&gt;&lt;authors&gt;&lt;author&gt;Brusselle, Guy G&lt;/author&gt;&lt;author&gt;Maes, Tania&lt;/author&gt;&lt;author&gt;Bracke, Ken R&lt;/author&gt;&lt;/authors&gt;&lt;/contributors&gt;&lt;titles&gt;&lt;title&gt;Eosinophils in the spotlight: eosinophilic airway inflammation in nonallergic asthma&lt;/title&gt;&lt;secondary-title&gt;Nature Medicine&lt;/secondary-title&gt;&lt;/titles&gt;&lt;periodical&gt;&lt;full-title&gt;Nature Medicine&lt;/full-title&gt;&lt;abbr-1&gt;Nat. Med.&lt;/abbr-1&gt;&lt;abbr-2&gt;Nat Med&lt;/abbr-2&gt;&lt;/periodical&gt;&lt;pages&gt;977-979&lt;/pages&gt;&lt;volume&gt;19&lt;/volume&gt;&lt;number&gt;8&lt;/number&gt;&lt;dates&gt;&lt;year&gt;2013&lt;/year&gt;&lt;/dates&gt;&lt;isbn&gt;1078-8956&lt;/isbn&gt;&lt;urls&gt;&lt;/urls&gt;&lt;/record&gt;&lt;/Cite&gt;&lt;/EndNote&gt;</w:instrText>
      </w:r>
      <w:r w:rsidR="00F33066">
        <w:fldChar w:fldCharType="separate"/>
      </w:r>
      <w:r w:rsidR="00E6646E">
        <w:rPr>
          <w:noProof/>
        </w:rPr>
        <w:t>(Brusselle et al. 2013)</w:t>
      </w:r>
      <w:r w:rsidR="00F33066">
        <w:fldChar w:fldCharType="end"/>
      </w:r>
      <w:r>
        <w:t>. These factors induce AHR and constrict the airways</w:t>
      </w:r>
      <w:r w:rsidR="00F33066">
        <w:t xml:space="preserve"> </w:t>
      </w:r>
      <w:r w:rsidR="00F33066">
        <w:fldChar w:fldCharType="begin"/>
      </w:r>
      <w:r w:rsidR="00E6646E">
        <w:instrText xml:space="preserve"> ADDIN EN.CITE &lt;EndNote&gt;&lt;Cite&gt;&lt;Author&gt;Brusselle&lt;/Author&gt;&lt;Year&gt;2013&lt;/Year&gt;&lt;RecNum&gt;34&lt;/RecNum&gt;&lt;DisplayText&gt;(Brusselle et al. 2013)&lt;/DisplayText&gt;&lt;record&gt;&lt;rec-number&gt;34&lt;/rec-number&gt;&lt;foreign-keys&gt;&lt;key app="EN" db-id="dst5werpwtwza8efze459ppnxd2xvzxtaerv" timestamp="1520681599"&gt;34&lt;/key&gt;&lt;/foreign-keys&gt;&lt;ref-type name="Journal Article"&gt;17&lt;/ref-type&gt;&lt;contributors&gt;&lt;authors&gt;&lt;author&gt;Brusselle, Guy G&lt;/author&gt;&lt;author&gt;Maes, Tania&lt;/author&gt;&lt;author&gt;Bracke, Ken R&lt;/author&gt;&lt;/authors&gt;&lt;/contributors&gt;&lt;titles&gt;&lt;title&gt;Eosinophils in the spotlight: eosinophilic airway inflammation in nonallergic asthma&lt;/title&gt;&lt;secondary-title&gt;Nature Medicine&lt;/secondary-title&gt;&lt;/titles&gt;&lt;periodical&gt;&lt;full-title&gt;Nature Medicine&lt;/full-title&gt;&lt;abbr-1&gt;Nat. Med.&lt;/abbr-1&gt;&lt;abbr-2&gt;Nat Med&lt;/abbr-2&gt;&lt;/periodical&gt;&lt;pages&gt;977-979&lt;/pages&gt;&lt;volume&gt;19&lt;/volume&gt;&lt;number&gt;8&lt;/number&gt;&lt;dates&gt;&lt;year&gt;2013&lt;/year&gt;&lt;/dates&gt;&lt;isbn&gt;1078-8956&lt;/isbn&gt;&lt;urls&gt;&lt;/urls&gt;&lt;/record&gt;&lt;/Cite&gt;&lt;/EndNote&gt;</w:instrText>
      </w:r>
      <w:r w:rsidR="00F33066">
        <w:fldChar w:fldCharType="separate"/>
      </w:r>
      <w:r w:rsidR="00E6646E">
        <w:rPr>
          <w:noProof/>
        </w:rPr>
        <w:t>(Brusselle et al. 2013)</w:t>
      </w:r>
      <w:r w:rsidR="00F33066">
        <w:fldChar w:fldCharType="end"/>
      </w:r>
      <w:r>
        <w:t xml:space="preserve">. Activated DCs and naive Th cells can also activate Th17 cells </w:t>
      </w:r>
      <w:r w:rsidR="00F33066" w:rsidRPr="00A81654">
        <w:rPr>
          <w:iCs/>
        </w:rPr>
        <w:t>via</w:t>
      </w:r>
      <w:r>
        <w:t xml:space="preserve"> the release of inflammatory mediators, including IL-23 and IL-6</w:t>
      </w:r>
      <w:r w:rsidR="00A81654">
        <w:t xml:space="preserve"> </w:t>
      </w:r>
      <w:r w:rsidR="00A81654">
        <w:fldChar w:fldCharType="begin"/>
      </w:r>
      <w:r w:rsidR="00A76D4A">
        <w:instrText xml:space="preserve"> ADDIN EN.CITE &lt;EndNote&gt;&lt;Cite&gt;&lt;Author&gt;Hansbro&lt;/Author&gt;&lt;Year&gt;2017&lt;/Year&gt;&lt;RecNum&gt;9&lt;/RecNum&gt;&lt;DisplayText&gt;(Hansbro et al. 2017)&lt;/DisplayText&gt;&lt;record&gt;&lt;rec-number&gt;9&lt;/rec-number&gt;&lt;foreign-keys&gt;&lt;key app="EN" db-id="dst5werpwtwza8efze459ppnxd2xvzxtaerv" timestamp="1520681593"&gt;9&lt;/key&gt;&lt;/foreign-keys&gt;&lt;ref-type name="Journal Article"&gt;17&lt;/ref-type&gt;&lt;contributors&gt;&lt;authors&gt;&lt;author&gt;Hansbro, Philip M&lt;/author&gt;&lt;author&gt;Kim, Richard Y&lt;/author&gt;&lt;author&gt;Starkey, Malcolm R&lt;/author&gt;&lt;author&gt;Donovan, Chantal&lt;/author&gt;&lt;author&gt;Dua, Kamal&lt;/author&gt;&lt;author&gt;Mayall, Jemma R&lt;/author&gt;&lt;author&gt;Liu, Gang&lt;/author&gt;&lt;author&gt;Hansbro, Nicole G&lt;/author&gt;&lt;author&gt;Simpson, Jodie L&lt;/author&gt;&lt;author&gt;Wood, Lisa G&lt;/author&gt;&lt;/authors&gt;&lt;/contributors&gt;&lt;titles&gt;&lt;title&gt;Mechanisms and treatments for severe, steroid‐resistant allergic airway disease and asthma&lt;/title&gt;&lt;secondary-title&gt;Immunological reviews&lt;/secondary-title&gt;&lt;/titles&gt;&lt;periodical&gt;&lt;full-title&gt;Immunological Reviews&lt;/full-title&gt;&lt;abbr-1&gt;Immunol. Rev.&lt;/abbr-1&gt;&lt;abbr-2&gt;Immunol Rev&lt;/abbr-2&gt;&lt;/periodical&gt;&lt;pages&gt;41-62&lt;/pages&gt;&lt;volume&gt;278&lt;/volume&gt;&lt;number&gt;1&lt;/number&gt;&lt;dates&gt;&lt;year&gt;2017&lt;/year&gt;&lt;/dates&gt;&lt;isbn&gt;1600-065X&lt;/isbn&gt;&lt;urls&gt;&lt;/urls&gt;&lt;/record&gt;&lt;/Cite&gt;&lt;/EndNote&gt;</w:instrText>
      </w:r>
      <w:r w:rsidR="00A81654">
        <w:fldChar w:fldCharType="separate"/>
      </w:r>
      <w:r w:rsidR="00A76D4A">
        <w:rPr>
          <w:noProof/>
        </w:rPr>
        <w:t>(Hansbro et al. 2017)</w:t>
      </w:r>
      <w:r w:rsidR="00A81654">
        <w:fldChar w:fldCharType="end"/>
      </w:r>
      <w:r>
        <w:t>, and these cells in turn recruit and activate neutrophils. Neutrophils are also activated by damaged AECs through the secretion of the chemokine CXCL1</w:t>
      </w:r>
      <w:r w:rsidR="00A81654">
        <w:t xml:space="preserve"> </w:t>
      </w:r>
      <w:r w:rsidR="00A81654">
        <w:fldChar w:fldCharType="begin"/>
      </w:r>
      <w:r w:rsidR="00E6646E">
        <w:instrText xml:space="preserve"> ADDIN EN.CITE &lt;EndNote&gt;&lt;Cite&gt;&lt;Author&gt;Ennis&lt;/Author&gt;&lt;Year&gt;2003&lt;/Year&gt;&lt;RecNum&gt;36&lt;/RecNum&gt;&lt;DisplayText&gt;(Ennis 2003; Hallstrand et al. 2014)&lt;/DisplayText&gt;&lt;record&gt;&lt;rec-number&gt;36&lt;/rec-number&gt;&lt;foreign-keys&gt;&lt;key app="EN" db-id="dst5werpwtwza8efze459ppnxd2xvzxtaerv" timestamp="1520681600"&gt;36&lt;/key&gt;&lt;/foreign-keys&gt;&lt;ref-type name="Journal Article"&gt;17&lt;/ref-type&gt;&lt;contributors&gt;&lt;authors&gt;&lt;author&gt;Ennis, Madeleine&lt;/author&gt;&lt;/authors&gt;&lt;/contributors&gt;&lt;titles&gt;&lt;title&gt;Neutrophils in asthma pathophysiology&lt;/title&gt;&lt;secondary-title&gt;Current Allergy and Asthma Reports&lt;/secondary-title&gt;&lt;/titles&gt;&lt;periodical&gt;&lt;full-title&gt;Current Allergy and Asthma Reports&lt;/full-title&gt;&lt;abbr-1&gt;Curr. Allergy Asthma Rep.&lt;/abbr-1&gt;&lt;abbr-2&gt;Curr Allergy Asthma Rep&lt;/abbr-2&gt;&lt;/periodical&gt;&lt;pages&gt;159-165&lt;/pages&gt;&lt;volume&gt;3&lt;/volume&gt;&lt;number&gt;2&lt;/number&gt;&lt;dates&gt;&lt;year&gt;2003&lt;/year&gt;&lt;/dates&gt;&lt;isbn&gt;1529-7322&lt;/isbn&gt;&lt;urls&gt;&lt;/urls&gt;&lt;/record&gt;&lt;/Cite&gt;&lt;Cite&gt;&lt;Author&gt;Hallstrand&lt;/Author&gt;&lt;Year&gt;2014&lt;/Year&gt;&lt;RecNum&gt;37&lt;/RecNum&gt;&lt;record&gt;&lt;rec-number&gt;37&lt;/rec-number&gt;&lt;foreign-keys&gt;&lt;key app="EN" db-id="dst5werpwtwza8efze459ppnxd2xvzxtaerv" timestamp="1520681601"&gt;37&lt;/key&gt;&lt;/foreign-keys&gt;&lt;ref-type name="Journal Article"&gt;17&lt;/ref-type&gt;&lt;contributors&gt;&lt;authors&gt;&lt;author&gt;Hallstrand, Teal S&lt;/author&gt;&lt;author&gt;Hackett, Tillie L&lt;/author&gt;&lt;author&gt;Altemeier, William A&lt;/author&gt;&lt;author&gt;Matute-Bello, Gustavo&lt;/author&gt;&lt;author&gt;Hansbro, Philip M&lt;/author&gt;&lt;author&gt;Knight, Darryl A&lt;/author&gt;&lt;/authors&gt;&lt;/contributors&gt;&lt;titles&gt;&lt;title&gt;Airway epithelial regulation of pulmonary immune homeostasis and inflammation&lt;/title&gt;&lt;secondary-title&gt;Clinical immunology&lt;/secondary-title&gt;&lt;/titles&gt;&lt;periodical&gt;&lt;full-title&gt;Clinical Immunology&lt;/full-title&gt;&lt;abbr-1&gt;Clin. Immunol.&lt;/abbr-1&gt;&lt;abbr-2&gt;Clin Immunol&lt;/abbr-2&gt;&lt;/periodical&gt;&lt;pages&gt;1-15&lt;/pages&gt;&lt;volume&gt;151&lt;/volume&gt;&lt;number&gt;1&lt;/number&gt;&lt;dates&gt;&lt;year&gt;2014&lt;/year&gt;&lt;/dates&gt;&lt;isbn&gt;1521-6616&lt;/isbn&gt;&lt;urls&gt;&lt;/urls&gt;&lt;/record&gt;&lt;/Cite&gt;&lt;/EndNote&gt;</w:instrText>
      </w:r>
      <w:r w:rsidR="00A81654">
        <w:fldChar w:fldCharType="separate"/>
      </w:r>
      <w:r w:rsidR="00E6646E">
        <w:rPr>
          <w:noProof/>
        </w:rPr>
        <w:t>(Ennis 2003; Hallstrand et al. 2014)</w:t>
      </w:r>
      <w:r w:rsidR="00A81654">
        <w:fldChar w:fldCharType="end"/>
      </w:r>
      <w:r>
        <w:t>. Neutrophils are the most abundant leukocytes in the airway mucosa and have a major role in tissue remodelling.</w:t>
      </w:r>
    </w:p>
    <w:p w14:paraId="3C24CD0D" w14:textId="77777777" w:rsidR="00D670B7" w:rsidRDefault="00D670B7">
      <w:pPr>
        <w:spacing w:line="480" w:lineRule="auto"/>
        <w:jc w:val="both"/>
        <w:rPr>
          <w:sz w:val="12"/>
          <w:szCs w:val="12"/>
        </w:rPr>
      </w:pPr>
    </w:p>
    <w:p w14:paraId="3C24CD0E" w14:textId="389B32F0" w:rsidR="00D670B7" w:rsidRDefault="00A01CFA">
      <w:pPr>
        <w:spacing w:line="480" w:lineRule="auto"/>
        <w:jc w:val="both"/>
      </w:pPr>
      <w:r>
        <w:t>Ongoing inflammation results in the late-phase asthmatic response characterised by permanent structural changes, including deposition of extracellular matrix (ECM) proteins around the airway smooth muscle (ASM), resulting in ASM hypertrophy and hyperplasia, sub-basement membrane fibrosis and mucus cell metaplasia</w:t>
      </w:r>
      <w:r w:rsidR="00A81654">
        <w:t xml:space="preserve"> </w:t>
      </w:r>
      <w:r w:rsidR="00A81654">
        <w:fldChar w:fldCharType="begin"/>
      </w:r>
      <w:r w:rsidR="00E6646E">
        <w:instrText xml:space="preserve"> ADDIN EN.CITE &lt;EndNote&gt;&lt;Cite&gt;&lt;Author&gt;Liu&lt;/Author&gt;&lt;Year&gt;2017&lt;/Year&gt;&lt;RecNum&gt;38&lt;/RecNum&gt;&lt;DisplayText&gt;(Liu et al. 2017)&lt;/DisplayText&gt;&lt;record&gt;&lt;rec-number&gt;38&lt;/rec-number&gt;&lt;foreign-keys&gt;&lt;key app="EN" db-id="dst5werpwtwza8efze459ppnxd2xvzxtaerv" timestamp="1520681601"&gt;38&lt;/key&gt;&lt;/foreign-keys&gt;&lt;ref-type name="Journal Article"&gt;17&lt;/ref-type&gt;&lt;contributors&gt;&lt;authors&gt;&lt;author&gt;Liu, Gang&lt;/author&gt;&lt;author&gt;Cooley, Marion A&lt;/author&gt;&lt;author&gt;Nair, Prema M&lt;/author&gt;&lt;author&gt;Donovan, Chantal&lt;/author&gt;&lt;author&gt;Hsu, Alan C&lt;/author&gt;&lt;author&gt;Jarnicki, Andrew G&lt;/author&gt;&lt;author&gt;Haw, Tatt Jhong&lt;/author&gt;&lt;author&gt;Hansbro, Nicole G&lt;/author&gt;&lt;author&gt;Ge, Qi&lt;/author&gt;&lt;author&gt;Brown, Alexandra C&lt;/author&gt;&lt;/authors&gt;&lt;/contributors&gt;&lt;titles&gt;&lt;title&gt;Airway remodelling and inflammation in asthma are dependent on the extracellular matrix protein fibulin‐1c&lt;/title&gt;&lt;secondary-title&gt;Journal of Pathology&lt;/secondary-title&gt;&lt;/titles&gt;&lt;periodical&gt;&lt;full-title&gt;Journal of Pathology&lt;/full-title&gt;&lt;abbr-1&gt;J. Pathol.&lt;/abbr-1&gt;&lt;abbr-2&gt;J Pathol&lt;/abbr-2&gt;&lt;/periodical&gt;&lt;pages&gt;510-523&lt;/pages&gt;&lt;volume&gt;243&lt;/volume&gt;&lt;number&gt;4&lt;/number&gt;&lt;dates&gt;&lt;year&gt;2017&lt;/year&gt;&lt;/dates&gt;&lt;isbn&gt;1096-9896&lt;/isbn&gt;&lt;urls&gt;&lt;/urls&gt;&lt;/record&gt;&lt;/Cite&gt;&lt;/EndNote&gt;</w:instrText>
      </w:r>
      <w:r w:rsidR="00A81654">
        <w:fldChar w:fldCharType="separate"/>
      </w:r>
      <w:r w:rsidR="00E6646E">
        <w:rPr>
          <w:noProof/>
        </w:rPr>
        <w:t>(Liu et al. 2017)</w:t>
      </w:r>
      <w:r w:rsidR="00A81654">
        <w:fldChar w:fldCharType="end"/>
      </w:r>
      <w:r>
        <w:t xml:space="preserve">. These changes are collectively termed airway remodelling. Various ECM proteins are present at abnormal levels in asthmatic </w:t>
      </w:r>
      <w:r>
        <w:lastRenderedPageBreak/>
        <w:t xml:space="preserve">patients and contribute to airway remodelling including collagen, fibronectin, tenascin, fibulin, and </w:t>
      </w:r>
      <w:proofErr w:type="spellStart"/>
      <w:r>
        <w:t>periostin</w:t>
      </w:r>
      <w:proofErr w:type="spellEnd"/>
      <w:r w:rsidR="00A81654">
        <w:t xml:space="preserve"> </w:t>
      </w:r>
      <w:r w:rsidR="00A81654">
        <w:fldChar w:fldCharType="begin">
          <w:fldData xml:space="preserve">PEVuZE5vdGU+PENpdGU+PEF1dGhvcj5MYXU8L0F1dGhvcj48WWVhcj4yMDEwPC9ZZWFyPjxSZWNO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</w:fldData>
        </w:fldChar>
      </w:r>
      <w:r w:rsidR="00551437">
        <w:instrText xml:space="preserve"> ADDIN EN.CITE </w:instrText>
      </w:r>
      <w:r w:rsidR="00551437">
        <w:fldChar w:fldCharType="begin">
          <w:fldData xml:space="preserve">PEVuZE5vdGU+PENpdGU+PEF1dGhvcj5MYXU8L0F1dGhvcj48WWVhcj4yMDEwPC9ZZWFyPjxSZWNO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</w:fldData>
        </w:fldChar>
      </w:r>
      <w:r w:rsidR="00551437">
        <w:instrText xml:space="preserve"> ADDIN EN.CITE.DATA </w:instrText>
      </w:r>
      <w:r w:rsidR="00551437">
        <w:fldChar w:fldCharType="end"/>
      </w:r>
      <w:r w:rsidR="00A81654">
        <w:fldChar w:fldCharType="separate"/>
      </w:r>
      <w:r w:rsidR="00E6646E">
        <w:rPr>
          <w:noProof/>
        </w:rPr>
        <w:t>(Lau et al. 2010; Liu et al. 2016; Liu et al. 2017)</w:t>
      </w:r>
      <w:r w:rsidR="00A81654">
        <w:fldChar w:fldCharType="end"/>
      </w:r>
      <w:r>
        <w:t xml:space="preserve">. Differences in the composition of ECM proteins may distinguish specific type(s) and severity of </w:t>
      </w:r>
      <w:proofErr w:type="gramStart"/>
      <w:r>
        <w:t>asthma, and</w:t>
      </w:r>
      <w:proofErr w:type="gramEnd"/>
      <w:r>
        <w:t xml:space="preserve"> predict responses of patients to monoclonal antibody (</w:t>
      </w:r>
      <w:proofErr w:type="spellStart"/>
      <w:r>
        <w:t>mAB</w:t>
      </w:r>
      <w:proofErr w:type="spellEnd"/>
      <w:r>
        <w:t>) treatment.</w:t>
      </w:r>
    </w:p>
    <w:p w14:paraId="3C24CD0F" w14:textId="77777777" w:rsidR="00D670B7" w:rsidRDefault="00D670B7">
      <w:pPr>
        <w:spacing w:line="480" w:lineRule="auto"/>
        <w:jc w:val="both"/>
      </w:pPr>
    </w:p>
    <w:p w14:paraId="3C24CD10" w14:textId="0951730F" w:rsidR="00D670B7" w:rsidRPr="00F21A0C" w:rsidRDefault="00002E45" w:rsidP="00002E45">
      <w:pPr>
        <w:spacing w:line="480" w:lineRule="auto"/>
        <w:jc w:val="both"/>
        <w:rPr>
          <w:b/>
          <w:color w:val="FF0000"/>
        </w:rPr>
      </w:pPr>
      <w:r w:rsidRPr="00F21A0C">
        <w:rPr>
          <w:b/>
          <w:color w:val="FF0000"/>
        </w:rPr>
        <w:t>Impact of airway v</w:t>
      </w:r>
      <w:r w:rsidR="00A01CFA" w:rsidRPr="00F21A0C">
        <w:rPr>
          <w:b/>
          <w:color w:val="FF0000"/>
        </w:rPr>
        <w:t>ascularisation</w:t>
      </w:r>
      <w:r w:rsidRPr="00F21A0C">
        <w:rPr>
          <w:b/>
          <w:color w:val="FF0000"/>
        </w:rPr>
        <w:t xml:space="preserve"> </w:t>
      </w:r>
    </w:p>
    <w:p w14:paraId="3C24CD12" w14:textId="2DF998FD" w:rsidR="00D670B7" w:rsidRPr="00A23EC9" w:rsidRDefault="00A01CFA">
      <w:pPr>
        <w:spacing w:line="480" w:lineRule="auto"/>
        <w:jc w:val="both"/>
        <w:rPr>
          <w:color w:val="FF0000"/>
        </w:rPr>
      </w:pPr>
      <w:r w:rsidRPr="00A23EC9">
        <w:rPr>
          <w:color w:val="FF0000"/>
        </w:rPr>
        <w:t xml:space="preserve">The presence of abnormal vasculature in the pulmonary sub-epithelial vascular network of </w:t>
      </w:r>
      <w:r w:rsidR="00B14317" w:rsidRPr="00A23EC9">
        <w:rPr>
          <w:color w:val="FF0000"/>
        </w:rPr>
        <w:t xml:space="preserve">the </w:t>
      </w:r>
      <w:r w:rsidRPr="00A23EC9">
        <w:rPr>
          <w:color w:val="FF0000"/>
        </w:rPr>
        <w:t>airways may also play pivotal roles in asthma pathogenesis</w:t>
      </w:r>
      <w:r w:rsidR="00A81654" w:rsidRPr="00A23EC9">
        <w:rPr>
          <w:color w:val="FF0000"/>
        </w:rPr>
        <w:t xml:space="preserve"> </w:t>
      </w:r>
      <w:r w:rsidR="00A81654" w:rsidRPr="00A23EC9">
        <w:rPr>
          <w:color w:val="FF0000"/>
        </w:rPr>
        <w:fldChar w:fldCharType="begin"/>
      </w:r>
      <w:r w:rsidR="00E6646E" w:rsidRPr="00A23EC9">
        <w:rPr>
          <w:color w:val="FF0000"/>
        </w:rPr>
        <w:instrText xml:space="preserve"> ADDIN EN.CITE &lt;EndNote&gt;&lt;Cite&gt;&lt;Author&gt;Grigoras&lt;/Author&gt;&lt;Year&gt;2012&lt;/Year&gt;&lt;RecNum&gt;40&lt;/RecNum&gt;&lt;DisplayText&gt;(Grigoras et al. 2012)&lt;/DisplayText&gt;&lt;record&gt;&lt;rec-number&gt;40&lt;/rec-number&gt;&lt;foreign-keys&gt;&lt;key app="EN" db-id="dst5werpwtwza8efze459ppnxd2xvzxtaerv" timestamp="1520681601"&gt;40&lt;/key&gt;&lt;/foreign-keys&gt;&lt;ref-type name="Journal Article"&gt;17&lt;/ref-type&gt;&lt;contributors&gt;&lt;authors&gt;&lt;author&gt;Grigoras, Adriana&lt;/author&gt;&lt;author&gt;Caruntu, Irina-Draga&lt;/author&gt;&lt;author&gt;Grigoras, CC&lt;/author&gt;&lt;author&gt;Mihaescu, T&lt;/author&gt;&lt;author&gt;Amalinei, Cornelia&lt;/author&gt;&lt;/authors&gt;&lt;/contributors&gt;&lt;titles&gt;&lt;title&gt;Relationship between immunohistochemical assessment of bronchial mucosa microvascularization and clinical stage in asthma&lt;/title&gt;&lt;secondary-title&gt;Romanian Journal of Morphology and Embryology&lt;/secondary-title&gt;&lt;/titles&gt;&lt;periodical&gt;&lt;full-title&gt;Romanian Journal of Morphology and Embryology&lt;/full-title&gt;&lt;abbr-1&gt;Rom. J. Morphol. Embryol.&lt;/abbr-1&gt;&lt;abbr-2&gt;Rom J Morphol Embryol&lt;/abbr-2&gt;&lt;/periodical&gt;&lt;pages&gt;485-490&lt;/pages&gt;&lt;volume&gt;53&lt;/volume&gt;&lt;number&gt;3&lt;/number&gt;&lt;dates&gt;&lt;year&gt;2012&lt;/year&gt;&lt;/dates&gt;&lt;urls&gt;&lt;/urls&gt;&lt;/record&gt;&lt;/Cite&gt;&lt;/EndNote&gt;</w:instrText>
      </w:r>
      <w:r w:rsidR="00A81654" w:rsidRPr="00A23EC9">
        <w:rPr>
          <w:color w:val="FF0000"/>
        </w:rPr>
        <w:fldChar w:fldCharType="separate"/>
      </w:r>
      <w:r w:rsidR="00E6646E" w:rsidRPr="00A23EC9">
        <w:rPr>
          <w:noProof/>
          <w:color w:val="FF0000"/>
        </w:rPr>
        <w:t>(Grigoras et al. 2012)</w:t>
      </w:r>
      <w:r w:rsidR="00A81654" w:rsidRPr="00A23EC9">
        <w:rPr>
          <w:color w:val="FF0000"/>
        </w:rPr>
        <w:fldChar w:fldCharType="end"/>
      </w:r>
      <w:r w:rsidRPr="00A23EC9">
        <w:rPr>
          <w:color w:val="FF0000"/>
        </w:rPr>
        <w:t xml:space="preserve">. Increases in the amount, density, and area of </w:t>
      </w:r>
      <w:proofErr w:type="spellStart"/>
      <w:r w:rsidRPr="00A23EC9">
        <w:rPr>
          <w:color w:val="FF0000"/>
        </w:rPr>
        <w:t>microvessels</w:t>
      </w:r>
      <w:proofErr w:type="spellEnd"/>
      <w:r w:rsidRPr="00A23EC9">
        <w:rPr>
          <w:color w:val="FF0000"/>
        </w:rPr>
        <w:t xml:space="preserve"> occur in the sub-epithelial zone of asthmatic airways</w:t>
      </w:r>
      <w:r w:rsidR="00A81654" w:rsidRPr="00A23EC9">
        <w:rPr>
          <w:color w:val="FF0000"/>
        </w:rPr>
        <w:t xml:space="preserve"> </w:t>
      </w:r>
      <w:r w:rsidR="00A81654" w:rsidRPr="00A23EC9">
        <w:rPr>
          <w:color w:val="FF0000"/>
        </w:rPr>
        <w:fldChar w:fldCharType="begin">
          <w:fldData xml:space="preserve">PEVuZE5vdGU+PENpdGU+PEF1dGhvcj5DaGV0dGE8L0F1dGhvcj48WWVhcj4yMDAzPC9ZZWFyPjxS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</w:fldData>
        </w:fldChar>
      </w:r>
      <w:r w:rsidR="00E6646E" w:rsidRPr="00A23EC9">
        <w:rPr>
          <w:color w:val="FF0000"/>
        </w:rPr>
        <w:instrText xml:space="preserve"> ADDIN EN.CITE </w:instrText>
      </w:r>
      <w:r w:rsidR="00E6646E" w:rsidRPr="00A23EC9">
        <w:rPr>
          <w:color w:val="FF0000"/>
        </w:rPr>
        <w:fldChar w:fldCharType="begin">
          <w:fldData xml:space="preserve">PEVuZE5vdGU+PENpdGU+PEF1dGhvcj5DaGV0dGE8L0F1dGhvcj48WWVhcj4yMDAzPC9ZZWFyPjxS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</w:fldData>
        </w:fldChar>
      </w:r>
      <w:r w:rsidR="00E6646E" w:rsidRPr="00A23EC9">
        <w:rPr>
          <w:color w:val="FF0000"/>
        </w:rPr>
        <w:instrText xml:space="preserve"> ADDIN EN.CITE.DATA </w:instrText>
      </w:r>
      <w:r w:rsidR="00E6646E" w:rsidRPr="00A23EC9">
        <w:rPr>
          <w:color w:val="FF0000"/>
        </w:rPr>
      </w:r>
      <w:r w:rsidR="00E6646E" w:rsidRPr="00A23EC9">
        <w:rPr>
          <w:color w:val="FF0000"/>
        </w:rPr>
        <w:fldChar w:fldCharType="end"/>
      </w:r>
      <w:r w:rsidR="00A81654" w:rsidRPr="00A23EC9">
        <w:rPr>
          <w:color w:val="FF0000"/>
        </w:rPr>
      </w:r>
      <w:r w:rsidR="00A81654" w:rsidRPr="00A23EC9">
        <w:rPr>
          <w:color w:val="FF0000"/>
        </w:rPr>
        <w:fldChar w:fldCharType="separate"/>
      </w:r>
      <w:r w:rsidR="00E6646E" w:rsidRPr="00A23EC9">
        <w:rPr>
          <w:noProof/>
          <w:color w:val="FF0000"/>
        </w:rPr>
        <w:t>(Chetta et al. 2003; Grigoras et al. 2012; Hashimoto et al. 2005; Hoshino et al. 2001a; Hoshino et al. 2001b; Huang et al. 2015)</w:t>
      </w:r>
      <w:r w:rsidR="00A81654" w:rsidRPr="00A23EC9">
        <w:rPr>
          <w:color w:val="FF0000"/>
        </w:rPr>
        <w:fldChar w:fldCharType="end"/>
      </w:r>
      <w:r w:rsidRPr="00A23EC9">
        <w:rPr>
          <w:color w:val="FF0000"/>
        </w:rPr>
        <w:t>. Moreover, studies have revealed the involvement of pro-angiogenesis factors, including vascular endothelial growth factor (VEGF) in sputum, bronchoalveolar lavage (BAL) fluid and bronchial tissue in asthma (Table 1)</w:t>
      </w:r>
      <w:r w:rsidR="00A81654" w:rsidRPr="00A23EC9">
        <w:rPr>
          <w:color w:val="FF0000"/>
        </w:rPr>
        <w:t xml:space="preserve"> </w:t>
      </w:r>
      <w:r w:rsidR="00CF066C" w:rsidRPr="00A23EC9">
        <w:rPr>
          <w:color w:val="FF0000"/>
        </w:rPr>
        <w:fldChar w:fldCharType="begin">
          <w:fldData xml:space="preserve">PEVuZE5vdGU+PENpdGU+PEF1dGhvcj5BYmRlbC1SYWhtYW48L0F1dGhvcj48WWVhcj4yMDA2PC9Z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</w:fldData>
        </w:fldChar>
      </w:r>
      <w:r w:rsidR="00E6646E" w:rsidRPr="00A23EC9">
        <w:rPr>
          <w:color w:val="FF0000"/>
        </w:rPr>
        <w:instrText xml:space="preserve"> ADDIN EN.CITE </w:instrText>
      </w:r>
      <w:r w:rsidR="00E6646E" w:rsidRPr="00A23EC9">
        <w:rPr>
          <w:color w:val="FF0000"/>
        </w:rPr>
        <w:fldChar w:fldCharType="begin">
          <w:fldData xml:space="preserve">PEVuZE5vdGU+PENpdGU+PEF1dGhvcj5BYmRlbC1SYWhtYW48L0F1dGhvcj48WWVhcj4yMDA2PC9Z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</w:fldData>
        </w:fldChar>
      </w:r>
      <w:r w:rsidR="00E6646E" w:rsidRPr="00A23EC9">
        <w:rPr>
          <w:color w:val="FF0000"/>
        </w:rPr>
        <w:instrText xml:space="preserve"> ADDIN EN.CITE.DATA </w:instrText>
      </w:r>
      <w:r w:rsidR="00E6646E" w:rsidRPr="00A23EC9">
        <w:rPr>
          <w:color w:val="FF0000"/>
        </w:rPr>
      </w:r>
      <w:r w:rsidR="00E6646E" w:rsidRPr="00A23EC9">
        <w:rPr>
          <w:color w:val="FF0000"/>
        </w:rPr>
        <w:fldChar w:fldCharType="end"/>
      </w:r>
      <w:r w:rsidR="00CF066C" w:rsidRPr="00A23EC9">
        <w:rPr>
          <w:color w:val="FF0000"/>
        </w:rPr>
      </w:r>
      <w:r w:rsidR="00CF066C" w:rsidRPr="00A23EC9">
        <w:rPr>
          <w:color w:val="FF0000"/>
        </w:rPr>
        <w:fldChar w:fldCharType="separate"/>
      </w:r>
      <w:r w:rsidR="00E6646E" w:rsidRPr="00A23EC9">
        <w:rPr>
          <w:noProof/>
          <w:color w:val="FF0000"/>
        </w:rPr>
        <w:t>(Abdel-Rahman et al. 2006; Asai et al. 2003; Meyer and Akdis 2013)</w:t>
      </w:r>
      <w:r w:rsidR="00CF066C" w:rsidRPr="00A23EC9">
        <w:rPr>
          <w:color w:val="FF0000"/>
        </w:rPr>
        <w:fldChar w:fldCharType="end"/>
      </w:r>
      <w:r w:rsidRPr="00A23EC9">
        <w:rPr>
          <w:color w:val="FF0000"/>
        </w:rPr>
        <w:t>. VEGF induces the proliferation and growth of endothelial cells</w:t>
      </w:r>
      <w:r w:rsidR="00B14317" w:rsidRPr="00A23EC9">
        <w:rPr>
          <w:color w:val="FF0000"/>
        </w:rPr>
        <w:t xml:space="preserve">, and </w:t>
      </w:r>
      <w:r w:rsidRPr="00A23EC9">
        <w:rPr>
          <w:color w:val="FF0000"/>
        </w:rPr>
        <w:t>is produced by various inflammatory cells, including eosinophils, macrophages, and mast cells</w:t>
      </w:r>
      <w:r w:rsidR="00CF066C" w:rsidRPr="00A23EC9">
        <w:rPr>
          <w:color w:val="FF0000"/>
        </w:rPr>
        <w:t xml:space="preserve"> </w:t>
      </w:r>
      <w:r w:rsidR="00CF066C" w:rsidRPr="00A23EC9">
        <w:rPr>
          <w:color w:val="FF0000"/>
        </w:rPr>
        <w:fldChar w:fldCharType="begin"/>
      </w:r>
      <w:r w:rsidR="00E6646E" w:rsidRPr="00A23EC9">
        <w:rPr>
          <w:color w:val="FF0000"/>
        </w:rPr>
        <w:instrText xml:space="preserve"> ADDIN EN.CITE &lt;EndNote&gt;&lt;Cite&gt;&lt;Author&gt;Bakakos&lt;/Author&gt;&lt;Year&gt;2016&lt;/Year&gt;&lt;RecNum&gt;227&lt;/RecNum&gt;&lt;DisplayText&gt;(Bakakos et al. 2016)&lt;/DisplayText&gt;&lt;record&gt;&lt;rec-number&gt;227&lt;/rec-number&gt;&lt;foreign-keys&gt;&lt;key app="EN" db-id="dst5werpwtwza8efze459ppnxd2xvzxtaerv" timestamp="1543838626"&gt;227&lt;/key&gt;&lt;/foreign-keys&gt;&lt;ref-type name="Journal Article"&gt;17&lt;/ref-type&gt;&lt;contributors&gt;&lt;authors&gt;&lt;author&gt;Bakakos, Petros&lt;/author&gt;&lt;author&gt;Patentalakis, George&lt;/author&gt;&lt;author&gt;Papi, Alberto&lt;/author&gt;&lt;/authors&gt;&lt;/contributors&gt;&lt;titles&gt;&lt;title&gt;Vascular biomarkers in asthma and COPD&lt;/title&gt;&lt;secondary-title&gt;Current topics in medicinal chemistry&lt;/secondary-title&gt;&lt;/titles&gt;&lt;periodical&gt;&lt;full-title&gt;Current Topics in Medicinal Chemistry&lt;/full-title&gt;&lt;abbr-1&gt;Curr. Top. Med. Chem.&lt;/abbr-1&gt;&lt;abbr-2&gt;Curr Top Med Chem&lt;/abbr-2&gt;&lt;/periodical&gt;&lt;pages&gt;1599-1609&lt;/pages&gt;&lt;volume&gt;16&lt;/volume&gt;&lt;number&gt;14&lt;/number&gt;&lt;dates&gt;&lt;year&gt;2016&lt;/year&gt;&lt;/dates&gt;&lt;isbn&gt;1568-0266&lt;/isbn&gt;&lt;urls&gt;&lt;/urls&gt;&lt;/record&gt;&lt;/Cite&gt;&lt;/EndNote&gt;</w:instrText>
      </w:r>
      <w:r w:rsidR="00CF066C" w:rsidRPr="00A23EC9">
        <w:rPr>
          <w:color w:val="FF0000"/>
        </w:rPr>
        <w:fldChar w:fldCharType="separate"/>
      </w:r>
      <w:r w:rsidR="00E6646E" w:rsidRPr="00A23EC9">
        <w:rPr>
          <w:noProof/>
          <w:color w:val="FF0000"/>
        </w:rPr>
        <w:t>(Bakakos et al. 2016)</w:t>
      </w:r>
      <w:r w:rsidR="00CF066C" w:rsidRPr="00A23EC9">
        <w:rPr>
          <w:color w:val="FF0000"/>
        </w:rPr>
        <w:fldChar w:fldCharType="end"/>
      </w:r>
      <w:r w:rsidRPr="00A23EC9">
        <w:rPr>
          <w:color w:val="FF0000"/>
        </w:rPr>
        <w:t>. There are different isoforms of VEGF; VEGF-A, VEGF-B, VEGF-C, and VEGF-D</w:t>
      </w:r>
      <w:r w:rsidR="00CF066C" w:rsidRPr="00A23EC9">
        <w:rPr>
          <w:color w:val="FF0000"/>
        </w:rPr>
        <w:t xml:space="preserve"> </w:t>
      </w:r>
      <w:r w:rsidR="00CF066C" w:rsidRPr="00A23EC9">
        <w:rPr>
          <w:color w:val="FF0000"/>
        </w:rPr>
        <w:fldChar w:fldCharType="begin"/>
      </w:r>
      <w:r w:rsidR="00E6646E" w:rsidRPr="00A23EC9">
        <w:rPr>
          <w:color w:val="FF0000"/>
        </w:rPr>
        <w:instrText xml:space="preserve"> ADDIN EN.CITE &lt;EndNote&gt;&lt;Cite&gt;&lt;Author&gt;Ferrara&lt;/Author&gt;&lt;Year&gt;2007&lt;/Year&gt;&lt;RecNum&gt;229&lt;/RecNum&gt;&lt;DisplayText&gt;(Ferrara 2007)&lt;/DisplayText&gt;&lt;record&gt;&lt;rec-number&gt;229&lt;/rec-number&gt;&lt;foreign-keys&gt;&lt;key app="EN" db-id="dst5werpwtwza8efze459ppnxd2xvzxtaerv" timestamp="1543839117"&gt;229&lt;/key&gt;&lt;/foreign-keys&gt;&lt;ref-type name="Journal Article"&gt;17&lt;/ref-type&gt;&lt;contributors&gt;&lt;authors&gt;&lt;author&gt;Ferrara, Napoleone&lt;/author&gt;&lt;/authors&gt;&lt;/contributors&gt;&lt;titles&gt;&lt;title&gt;Vascular endothelial growth factor: pathophysiology and clinical implications&lt;/title&gt;&lt;secondary-title&gt;Angiogenesis. From basic science to clinical applications&lt;/secondary-title&gt;&lt;/titles&gt;&lt;periodical&gt;&lt;full-title&gt;Angiogenesis. From basic science to clinical applications&lt;/full-title&gt;&lt;/periodical&gt;&lt;pages&gt;1-36&lt;/pages&gt;&lt;dates&gt;&lt;year&gt;2007&lt;/year&gt;&lt;/dates&gt;&lt;urls&gt;&lt;/urls&gt;&lt;/record&gt;&lt;/Cite&gt;&lt;/EndNote&gt;</w:instrText>
      </w:r>
      <w:r w:rsidR="00CF066C" w:rsidRPr="00A23EC9">
        <w:rPr>
          <w:color w:val="FF0000"/>
        </w:rPr>
        <w:fldChar w:fldCharType="separate"/>
      </w:r>
      <w:r w:rsidR="00E6646E" w:rsidRPr="00A23EC9">
        <w:rPr>
          <w:noProof/>
          <w:color w:val="FF0000"/>
        </w:rPr>
        <w:t>(Ferrara 2007)</w:t>
      </w:r>
      <w:r w:rsidR="00CF066C" w:rsidRPr="00A23EC9">
        <w:rPr>
          <w:color w:val="FF0000"/>
        </w:rPr>
        <w:fldChar w:fldCharType="end"/>
      </w:r>
      <w:r w:rsidRPr="00A23EC9">
        <w:rPr>
          <w:color w:val="FF0000"/>
        </w:rPr>
        <w:t xml:space="preserve">. Moreover, various receptor tyrosine kinases are known to bind VEGF and induce angiogenesis, including VEGF receptor (VEGFR)1 and VEGFR2. Both are expressed in most endothelial and haemopoietic stem cells, but </w:t>
      </w:r>
      <w:r w:rsidR="00CF066C" w:rsidRPr="00A23EC9">
        <w:rPr>
          <w:color w:val="FF0000"/>
        </w:rPr>
        <w:t xml:space="preserve">they </w:t>
      </w:r>
      <w:r w:rsidRPr="00A23EC9">
        <w:rPr>
          <w:color w:val="FF0000"/>
        </w:rPr>
        <w:t>have different cellular functions</w:t>
      </w:r>
      <w:r w:rsidR="00CF066C" w:rsidRPr="00A23EC9">
        <w:rPr>
          <w:color w:val="FF0000"/>
        </w:rPr>
        <w:t xml:space="preserve"> </w:t>
      </w:r>
      <w:r w:rsidR="00CF066C" w:rsidRPr="00A23EC9">
        <w:rPr>
          <w:color w:val="FF0000"/>
        </w:rPr>
        <w:fldChar w:fldCharType="begin"/>
      </w:r>
      <w:r w:rsidR="00E6646E" w:rsidRPr="00A23EC9">
        <w:rPr>
          <w:color w:val="FF0000"/>
        </w:rPr>
        <w:instrText xml:space="preserve"> ADDIN EN.CITE &lt;EndNote&gt;&lt;Cite&gt;&lt;Author&gt;Meyer&lt;/Author&gt;&lt;Year&gt;2013&lt;/Year&gt;&lt;RecNum&gt;47&lt;/RecNum&gt;&lt;DisplayText&gt;(Meyer and Akdis 2013)&lt;/DisplayText&gt;&lt;record&gt;&lt;rec-number&gt;47&lt;/rec-number&gt;&lt;foreign-keys&gt;&lt;key app="EN" db-id="dst5werpwtwza8efze459ppnxd2xvzxtaerv" timestamp="1520681602"&gt;47&lt;/key&gt;&lt;/foreign-keys&gt;&lt;ref-type name="Journal Article"&gt;17&lt;/ref-type&gt;&lt;contributors&gt;&lt;authors&gt;&lt;author&gt;Meyer, Norbert&lt;/author&gt;&lt;author&gt;Akdis, Cezmi A&lt;/author&gt;&lt;/authors&gt;&lt;/contributors&gt;&lt;titles&gt;&lt;title&gt;Vascular endothelial growth factor as a key inducer of angiogenesis in the asthmatic airways&lt;/title&gt;&lt;secondary-title&gt;Current Allergy and Asthma Reports&lt;/secondary-title&gt;&lt;/titles&gt;&lt;periodical&gt;&lt;full-title&gt;Current Allergy and Asthma Reports&lt;/full-title&gt;&lt;abbr-1&gt;Curr. Allergy Asthma Rep.&lt;/abbr-1&gt;&lt;abbr-2&gt;Curr Allergy Asthma Rep&lt;/abbr-2&gt;&lt;/periodical&gt;&lt;pages&gt;1-9&lt;/pages&gt;&lt;volume&gt;13&lt;/volume&gt;&lt;number&gt;1&lt;/number&gt;&lt;dates&gt;&lt;year&gt;2013&lt;/year&gt;&lt;/dates&gt;&lt;isbn&gt;1529-7322&lt;/isbn&gt;&lt;urls&gt;&lt;/urls&gt;&lt;/record&gt;&lt;/Cite&gt;&lt;/EndNote&gt;</w:instrText>
      </w:r>
      <w:r w:rsidR="00CF066C" w:rsidRPr="00A23EC9">
        <w:rPr>
          <w:color w:val="FF0000"/>
        </w:rPr>
        <w:fldChar w:fldCharType="separate"/>
      </w:r>
      <w:r w:rsidR="00E6646E" w:rsidRPr="00A23EC9">
        <w:rPr>
          <w:noProof/>
          <w:color w:val="FF0000"/>
        </w:rPr>
        <w:t>(Meyer and Akdis 2013)</w:t>
      </w:r>
      <w:r w:rsidR="00CF066C" w:rsidRPr="00A23EC9">
        <w:rPr>
          <w:color w:val="FF0000"/>
        </w:rPr>
        <w:fldChar w:fldCharType="end"/>
      </w:r>
      <w:r w:rsidRPr="00A23EC9">
        <w:rPr>
          <w:color w:val="FF0000"/>
        </w:rPr>
        <w:t>. VEGFR2 is the primary receptor that promotes angiogenesis; whereas VEGFR1 is proposed to act as a competitive inhibitor that binds to VEGF but does not promote angiogenesis, hence reducing VEGF-VEGFR2 binding</w:t>
      </w:r>
      <w:r w:rsidR="00CF066C" w:rsidRPr="00A23EC9">
        <w:rPr>
          <w:color w:val="FF0000"/>
        </w:rPr>
        <w:t xml:space="preserve"> </w:t>
      </w:r>
      <w:r w:rsidR="00CF066C" w:rsidRPr="00A23EC9">
        <w:rPr>
          <w:color w:val="FF0000"/>
        </w:rPr>
        <w:fldChar w:fldCharType="begin"/>
      </w:r>
      <w:r w:rsidR="00E6646E" w:rsidRPr="00A23EC9">
        <w:rPr>
          <w:color w:val="FF0000"/>
        </w:rPr>
        <w:instrText xml:space="preserve"> ADDIN EN.CITE &lt;EndNote&gt;&lt;Cite&gt;&lt;Author&gt;Meyer&lt;/Author&gt;&lt;Year&gt;2013&lt;/Year&gt;&lt;RecNum&gt;47&lt;/RecNum&gt;&lt;DisplayText&gt;(Meyer and Akdis 2013)&lt;/DisplayText&gt;&lt;record&gt;&lt;rec-number&gt;47&lt;/rec-number&gt;&lt;foreign-keys&gt;&lt;key app="EN" db-id="dst5werpwtwza8efze459ppnxd2xvzxtaerv" timestamp="1520681602"&gt;47&lt;/key&gt;&lt;/foreign-keys&gt;&lt;ref-type name="Journal Article"&gt;17&lt;/ref-type&gt;&lt;contributors&gt;&lt;authors&gt;&lt;author&gt;Meyer, Norbert&lt;/author&gt;&lt;author&gt;Akdis, Cezmi A&lt;/author&gt;&lt;/authors&gt;&lt;/contributors&gt;&lt;titles&gt;&lt;title&gt;Vascular endothelial growth factor as a key inducer of angiogenesis in the asthmatic airways&lt;/title&gt;&lt;secondary-title&gt;Current Allergy and Asthma Reports&lt;/secondary-title&gt;&lt;/titles&gt;&lt;periodical&gt;&lt;full-title&gt;Current Allergy and Asthma Reports&lt;/full-title&gt;&lt;abbr-1&gt;Curr. Allergy Asthma Rep.&lt;/abbr-1&gt;&lt;abbr-2&gt;Curr Allergy Asthma Rep&lt;/abbr-2&gt;&lt;/periodical&gt;&lt;pages&gt;1-9&lt;/pages&gt;&lt;volume&gt;13&lt;/volume&gt;&lt;number&gt;1&lt;/number&gt;&lt;dates&gt;&lt;year&gt;2013&lt;/year&gt;&lt;/dates&gt;&lt;isbn&gt;1529-7322&lt;/isbn&gt;&lt;urls&gt;&lt;/urls&gt;&lt;/record&gt;&lt;/Cite&gt;&lt;/EndNote&gt;</w:instrText>
      </w:r>
      <w:r w:rsidR="00CF066C" w:rsidRPr="00A23EC9">
        <w:rPr>
          <w:color w:val="FF0000"/>
        </w:rPr>
        <w:fldChar w:fldCharType="separate"/>
      </w:r>
      <w:r w:rsidR="00E6646E" w:rsidRPr="00A23EC9">
        <w:rPr>
          <w:noProof/>
          <w:color w:val="FF0000"/>
        </w:rPr>
        <w:t>(Meyer and Akdis 2013)</w:t>
      </w:r>
      <w:r w:rsidR="00CF066C" w:rsidRPr="00A23EC9">
        <w:rPr>
          <w:color w:val="FF0000"/>
        </w:rPr>
        <w:fldChar w:fldCharType="end"/>
      </w:r>
      <w:r w:rsidRPr="00A23EC9">
        <w:rPr>
          <w:color w:val="FF0000"/>
        </w:rPr>
        <w:t>.  The degree of vascularisation in asthmatic airway tissue is also increased and is dependent on the severity of exacerbations</w:t>
      </w:r>
      <w:r w:rsidR="00CF066C" w:rsidRPr="00A23EC9">
        <w:rPr>
          <w:color w:val="FF0000"/>
        </w:rPr>
        <w:t xml:space="preserve"> </w:t>
      </w:r>
      <w:r w:rsidR="00CF066C" w:rsidRPr="00A23EC9">
        <w:rPr>
          <w:color w:val="FF0000"/>
        </w:rPr>
        <w:fldChar w:fldCharType="begin"/>
      </w:r>
      <w:r w:rsidR="00E6646E" w:rsidRPr="00A23EC9">
        <w:rPr>
          <w:color w:val="FF0000"/>
        </w:rPr>
        <w:instrText xml:space="preserve"> ADDIN EN.CITE &lt;EndNote&gt;&lt;Cite&gt;&lt;Author&gt;Hashimoto&lt;/Author&gt;&lt;Year&gt;2005&lt;/Year&gt;&lt;RecNum&gt;22&lt;/RecNum&gt;&lt;DisplayText&gt;(Hashimoto et al. 2005; Salvato 2001)&lt;/DisplayText&gt;&lt;record&gt;&lt;rec-number&gt;22&lt;/rec-number&gt;&lt;foreign-keys&gt;&lt;key app="EN" db-id="dst5werpwtwza8efze459ppnxd2xvzxtaerv" timestamp="1520681596"&gt;22&lt;/key&gt;&lt;/foreign-keys&gt;&lt;ref-type name="Journal Article"&gt;17&lt;/ref-type&gt;&lt;contributors&gt;&lt;authors&gt;&lt;author&gt;Hashimoto, Midori&lt;/author&gt;&lt;author&gt;Tanaka, Hiroshi&lt;/author&gt;&lt;author&gt;Abe, Shosaku&lt;/author&gt;&lt;/authors&gt;&lt;/contributors&gt;&lt;titles&gt;&lt;title&gt;Quantitative analysis of bronchial wall vascularity in the medium and small airways of patients with asthma and COPD&lt;/title&gt;&lt;secondary-title&gt;CHEST&lt;/secondary-title&gt;&lt;/titles&gt;&lt;periodical&gt;&lt;full-title&gt;Chest&lt;/full-title&gt;&lt;abbr-1&gt;Chest&lt;/abbr-1&gt;&lt;abbr-2&gt;Chest&lt;/abbr-2&gt;&lt;/periodical&gt;&lt;pages&gt;965-972&lt;/pages&gt;&lt;volume&gt;127&lt;/volume&gt;&lt;number&gt;3&lt;/number&gt;&lt;dates&gt;&lt;year&gt;2005&lt;/year&gt;&lt;/dates&gt;&lt;isbn&gt;0012-3692&lt;/isbn&gt;&lt;urls&gt;&lt;/urls&gt;&lt;/record&gt;&lt;/Cite&gt;&lt;Cite&gt;&lt;Author&gt;Salvato&lt;/Author&gt;&lt;Year&gt;2001&lt;/Year&gt;&lt;RecNum&gt;48&lt;/RecNum&gt;&lt;record&gt;&lt;rec-number&gt;48&lt;/rec-number&gt;&lt;foreign-keys&gt;&lt;key app="EN" db-id="dst5werpwtwza8efze459ppnxd2xvzxtaerv" timestamp="1520681602"&gt;48&lt;/key&gt;&lt;/foreign-keys&gt;&lt;ref-type name="Journal Article"&gt;17&lt;/ref-type&gt;&lt;contributors&gt;&lt;authors&gt;&lt;author&gt;Salvato, G&lt;/author&gt;&lt;/authors&gt;&lt;/contributors&gt;&lt;titles&gt;&lt;title&gt;Quantitative and morphological analysis of the vascular bed in bronchial biopsy specimens from asthmatic and non-asthmatic subjects&lt;/title&gt;&lt;secondary-title&gt;Thorax&lt;/secondary-title&gt;&lt;/titles&gt;&lt;periodical&gt;&lt;full-title&gt;Thorax&lt;/full-title&gt;&lt;abbr-1&gt;Thorax&lt;/abbr-1&gt;&lt;abbr-2&gt;Thorax&lt;/abbr-2&gt;&lt;/periodical&gt;&lt;pages&gt;902-906&lt;/pages&gt;&lt;volume&gt;56&lt;/volume&gt;&lt;number&gt;12&lt;/number&gt;&lt;dates&gt;&lt;year&gt;2001&lt;/year&gt;&lt;/dates&gt;&lt;isbn&gt;1468-3296&lt;/isbn&gt;&lt;urls&gt;&lt;/urls&gt;&lt;/record&gt;&lt;/Cite&gt;&lt;/EndNote&gt;</w:instrText>
      </w:r>
      <w:r w:rsidR="00CF066C" w:rsidRPr="00A23EC9">
        <w:rPr>
          <w:color w:val="FF0000"/>
        </w:rPr>
        <w:fldChar w:fldCharType="separate"/>
      </w:r>
      <w:r w:rsidR="00E6646E" w:rsidRPr="00A23EC9">
        <w:rPr>
          <w:noProof/>
          <w:color w:val="FF0000"/>
        </w:rPr>
        <w:t>(Hashimoto et al. 2005; Salvato 2001)</w:t>
      </w:r>
      <w:r w:rsidR="00CF066C" w:rsidRPr="00A23EC9">
        <w:rPr>
          <w:color w:val="FF0000"/>
        </w:rPr>
        <w:fldChar w:fldCharType="end"/>
      </w:r>
      <w:r w:rsidRPr="00A23EC9">
        <w:rPr>
          <w:color w:val="FF0000"/>
        </w:rPr>
        <w:t xml:space="preserve">. Notably, there is also a concomitant relationship between percentage </w:t>
      </w:r>
      <w:r w:rsidRPr="00A23EC9">
        <w:rPr>
          <w:color w:val="FF0000"/>
        </w:rPr>
        <w:lastRenderedPageBreak/>
        <w:t>vascularisation, lung function, and severity of asthma exacerbations</w:t>
      </w:r>
      <w:r w:rsidR="00CF066C" w:rsidRPr="00A23EC9">
        <w:rPr>
          <w:color w:val="FF0000"/>
        </w:rPr>
        <w:t xml:space="preserve"> </w:t>
      </w:r>
      <w:r w:rsidR="00CF066C" w:rsidRPr="00A23EC9">
        <w:rPr>
          <w:color w:val="FF0000"/>
        </w:rPr>
        <w:fldChar w:fldCharType="begin">
          <w:fldData xml:space="preserve">PEVuZE5vdGU+PENpdGU+PEF1dGhvcj5Hcmlnb3JhczwvQXV0aG9yPjxZZWFyPjIwMTI8L1llYXI+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</w:fldData>
        </w:fldChar>
      </w:r>
      <w:r w:rsidR="00E6646E" w:rsidRPr="00A23EC9">
        <w:rPr>
          <w:color w:val="FF0000"/>
        </w:rPr>
        <w:instrText xml:space="preserve"> ADDIN EN.CITE </w:instrText>
      </w:r>
      <w:r w:rsidR="00E6646E" w:rsidRPr="00A23EC9">
        <w:rPr>
          <w:color w:val="FF0000"/>
        </w:rPr>
        <w:fldChar w:fldCharType="begin">
          <w:fldData xml:space="preserve">PEVuZE5vdGU+PENpdGU+PEF1dGhvcj5Hcmlnb3JhczwvQXV0aG9yPjxZZWFyPjIwMTI8L1llYXI+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</w:fldData>
        </w:fldChar>
      </w:r>
      <w:r w:rsidR="00E6646E" w:rsidRPr="00A23EC9">
        <w:rPr>
          <w:color w:val="FF0000"/>
        </w:rPr>
        <w:instrText xml:space="preserve"> ADDIN EN.CITE.DATA </w:instrText>
      </w:r>
      <w:r w:rsidR="00E6646E" w:rsidRPr="00A23EC9">
        <w:rPr>
          <w:color w:val="FF0000"/>
        </w:rPr>
      </w:r>
      <w:r w:rsidR="00E6646E" w:rsidRPr="00A23EC9">
        <w:rPr>
          <w:color w:val="FF0000"/>
        </w:rPr>
        <w:fldChar w:fldCharType="end"/>
      </w:r>
      <w:r w:rsidR="00CF066C" w:rsidRPr="00A23EC9">
        <w:rPr>
          <w:color w:val="FF0000"/>
        </w:rPr>
      </w:r>
      <w:r w:rsidR="00CF066C" w:rsidRPr="00A23EC9">
        <w:rPr>
          <w:color w:val="FF0000"/>
        </w:rPr>
        <w:fldChar w:fldCharType="separate"/>
      </w:r>
      <w:r w:rsidR="00E6646E" w:rsidRPr="00A23EC9">
        <w:rPr>
          <w:noProof/>
          <w:color w:val="FF0000"/>
        </w:rPr>
        <w:t>(Grigoras et al. 2012; Hoshino et al. 2001a; Hoshino et al. 2001b)</w:t>
      </w:r>
      <w:r w:rsidR="00CF066C" w:rsidRPr="00A23EC9">
        <w:rPr>
          <w:color w:val="FF0000"/>
        </w:rPr>
        <w:fldChar w:fldCharType="end"/>
      </w:r>
      <w:r w:rsidRPr="00A23EC9">
        <w:rPr>
          <w:color w:val="FF0000"/>
        </w:rPr>
        <w:t>. Understanding the underlying mechanisms leading to increased vascularisation may help elucidate its role in airway inflammation and altered lung function in asthma.</w:t>
      </w:r>
    </w:p>
    <w:p w14:paraId="3C24CD13" w14:textId="77777777" w:rsidR="00D670B7" w:rsidRPr="00A23EC9" w:rsidRDefault="00D670B7">
      <w:pPr>
        <w:spacing w:line="480" w:lineRule="auto"/>
        <w:jc w:val="both"/>
        <w:rPr>
          <w:color w:val="FF0000"/>
        </w:rPr>
      </w:pPr>
    </w:p>
    <w:p w14:paraId="3C24CD17" w14:textId="49F56DB4" w:rsidR="00D670B7" w:rsidRPr="00A23EC9" w:rsidRDefault="00A01CFA">
      <w:pPr>
        <w:spacing w:line="480" w:lineRule="auto"/>
        <w:jc w:val="both"/>
        <w:rPr>
          <w:color w:val="FF0000"/>
        </w:rPr>
      </w:pPr>
      <w:r w:rsidRPr="00A23EC9">
        <w:rPr>
          <w:color w:val="FF0000"/>
        </w:rPr>
        <w:t>Two types of vascular systems exist in respiratory tissues, the pulmonary system (low pressure, undertakes gas exchange) and the bronchial circulation (high pressure system that supplies nutrients and oxygenated blood)</w:t>
      </w:r>
      <w:r w:rsidR="00CF066C" w:rsidRPr="00A23EC9">
        <w:rPr>
          <w:color w:val="FF0000"/>
        </w:rPr>
        <w:t xml:space="preserve"> </w:t>
      </w:r>
      <w:r w:rsidR="00CF066C" w:rsidRPr="00A23EC9">
        <w:rPr>
          <w:color w:val="FF0000"/>
        </w:rPr>
        <w:fldChar w:fldCharType="begin"/>
      </w:r>
      <w:r w:rsidR="00551437" w:rsidRPr="00A23EC9">
        <w:rPr>
          <w:color w:val="FF0000"/>
        </w:rPr>
        <w:instrText xml:space="preserve"> ADDIN EN.CITE &lt;EndNote&gt;&lt;Cite&gt;&lt;Author&gt;Zanini&lt;/Author&gt;&lt;Year&gt;2010&lt;/Year&gt;&lt;RecNum&gt;50&lt;/RecNum&gt;&lt;DisplayText&gt;(Zanini et al. 2010)&lt;/DisplayText&gt;&lt;record&gt;&lt;rec-number&gt;50&lt;/rec-number&gt;&lt;foreign-keys&gt;&lt;key app="EN" db-id="dst5werpwtwza8efze459ppnxd2xvzxtaerv" timestamp="1520681604"&gt;50&lt;/key&gt;&lt;/foreign-keys&gt;&lt;ref-type name="Journal Article"&gt;17&lt;/ref-type&gt;&lt;contributors&gt;&lt;authors&gt;&lt;author&gt;Zanini, Andrea&lt;/author&gt;&lt;author&gt;Chetta, Alfredo&lt;/author&gt;&lt;author&gt;Imperatori, Andrea S&lt;/author&gt;&lt;author&gt;Spanevello, Antonio&lt;/author&gt;&lt;author&gt;Olivieri, Dario&lt;/author&gt;&lt;/authors&gt;&lt;/contributors&gt;&lt;titles&gt;&lt;title&gt;The role of the bronchial microvasculature in the airway remodelling in asthma and COPD&lt;/title&gt;&lt;secondary-title&gt;Respiratory Research&lt;/secondary-title&gt;&lt;/titles&gt;&lt;periodical&gt;&lt;full-title&gt;Respiratory Research&lt;/full-title&gt;&lt;abbr-1&gt;Respir. Res.&lt;/abbr-1&gt;&lt;abbr-2&gt;Respir Res&lt;/abbr-2&gt;&lt;/periodical&gt;&lt;pages&gt;1-11&lt;/pages&gt;&lt;volume&gt;11&lt;/volume&gt;&lt;number&gt;132&lt;/number&gt;&lt;dates&gt;&lt;year&gt;2010&lt;/year&gt;&lt;/dates&gt;&lt;isbn&gt;1465-993X&lt;/isbn&gt;&lt;urls&gt;&lt;/urls&gt;&lt;/record&gt;&lt;/Cite&gt;&lt;/EndNote&gt;</w:instrText>
      </w:r>
      <w:r w:rsidR="00CF066C" w:rsidRPr="00A23EC9">
        <w:rPr>
          <w:color w:val="FF0000"/>
        </w:rPr>
        <w:fldChar w:fldCharType="separate"/>
      </w:r>
      <w:r w:rsidR="00E6646E" w:rsidRPr="00A23EC9">
        <w:rPr>
          <w:noProof/>
          <w:color w:val="FF0000"/>
        </w:rPr>
        <w:t>(Zanini et al. 2010)</w:t>
      </w:r>
      <w:r w:rsidR="00CF066C" w:rsidRPr="00A23EC9">
        <w:rPr>
          <w:color w:val="FF0000"/>
        </w:rPr>
        <w:fldChar w:fldCharType="end"/>
      </w:r>
      <w:r w:rsidRPr="00A23EC9">
        <w:rPr>
          <w:color w:val="FF0000"/>
        </w:rPr>
        <w:t xml:space="preserve">. The bronchial </w:t>
      </w:r>
      <w:r w:rsidR="00B14317" w:rsidRPr="00A23EC9">
        <w:rPr>
          <w:color w:val="FF0000"/>
        </w:rPr>
        <w:t>circulation</w:t>
      </w:r>
      <w:r w:rsidRPr="00A23EC9">
        <w:rPr>
          <w:color w:val="FF0000"/>
        </w:rPr>
        <w:t xml:space="preserve"> consists of the inner vascular plexus in the </w:t>
      </w:r>
      <w:r w:rsidRPr="00A23EC9">
        <w:rPr>
          <w:i/>
          <w:color w:val="FF0000"/>
        </w:rPr>
        <w:t>lamina propria</w:t>
      </w:r>
      <w:r w:rsidRPr="00A23EC9">
        <w:rPr>
          <w:color w:val="FF0000"/>
        </w:rPr>
        <w:t xml:space="preserve"> and the outer plexus in the adventitia</w:t>
      </w:r>
      <w:r w:rsidR="00CF066C" w:rsidRPr="00A23EC9">
        <w:rPr>
          <w:color w:val="FF0000"/>
        </w:rPr>
        <w:t xml:space="preserve"> </w:t>
      </w:r>
      <w:r w:rsidR="00CF066C" w:rsidRPr="00A23EC9">
        <w:rPr>
          <w:color w:val="FF0000"/>
        </w:rPr>
        <w:fldChar w:fldCharType="begin"/>
      </w:r>
      <w:r w:rsidR="00551437" w:rsidRPr="00A23EC9">
        <w:rPr>
          <w:color w:val="FF0000"/>
        </w:rPr>
        <w:instrText xml:space="preserve"> ADDIN EN.CITE &lt;EndNote&gt;&lt;Cite&gt;&lt;Author&gt;Zanini&lt;/Author&gt;&lt;Year&gt;2010&lt;/Year&gt;&lt;RecNum&gt;50&lt;/RecNum&gt;&lt;DisplayText&gt;(Zanini et al. 2010)&lt;/DisplayText&gt;&lt;record&gt;&lt;rec-number&gt;50&lt;/rec-number&gt;&lt;foreign-keys&gt;&lt;key app="EN" db-id="dst5werpwtwza8efze459ppnxd2xvzxtaerv" timestamp="1520681604"&gt;50&lt;/key&gt;&lt;/foreign-keys&gt;&lt;ref-type name="Journal Article"&gt;17&lt;/ref-type&gt;&lt;contributors&gt;&lt;authors&gt;&lt;author&gt;Zanini, Andrea&lt;/author&gt;&lt;author&gt;Chetta, Alfredo&lt;/author&gt;&lt;author&gt;Imperatori, Andrea S&lt;/author&gt;&lt;author&gt;Spanevello, Antonio&lt;/author&gt;&lt;author&gt;Olivieri, Dario&lt;/author&gt;&lt;/authors&gt;&lt;/contributors&gt;&lt;titles&gt;&lt;title&gt;The role of the bronchial microvasculature in the airway remodelling in asthma and COPD&lt;/title&gt;&lt;secondary-title&gt;Respiratory Research&lt;/secondary-title&gt;&lt;/titles&gt;&lt;periodical&gt;&lt;full-title&gt;Respiratory Research&lt;/full-title&gt;&lt;abbr-1&gt;Respir. Res.&lt;/abbr-1&gt;&lt;abbr-2&gt;Respir Res&lt;/abbr-2&gt;&lt;/periodical&gt;&lt;pages&gt;1-11&lt;/pages&gt;&lt;volume&gt;11&lt;/volume&gt;&lt;number&gt;132&lt;/number&gt;&lt;dates&gt;&lt;year&gt;2010&lt;/year&gt;&lt;/dates&gt;&lt;isbn&gt;1465-993X&lt;/isbn&gt;&lt;urls&gt;&lt;/urls&gt;&lt;/record&gt;&lt;/Cite&gt;&lt;/EndNote&gt;</w:instrText>
      </w:r>
      <w:r w:rsidR="00CF066C" w:rsidRPr="00A23EC9">
        <w:rPr>
          <w:color w:val="FF0000"/>
        </w:rPr>
        <w:fldChar w:fldCharType="separate"/>
      </w:r>
      <w:r w:rsidR="00E6646E" w:rsidRPr="00A23EC9">
        <w:rPr>
          <w:noProof/>
          <w:color w:val="FF0000"/>
        </w:rPr>
        <w:t>(Zanini et al. 2010)</w:t>
      </w:r>
      <w:r w:rsidR="00CF066C" w:rsidRPr="00A23EC9">
        <w:rPr>
          <w:color w:val="FF0000"/>
        </w:rPr>
        <w:fldChar w:fldCharType="end"/>
      </w:r>
      <w:r w:rsidRPr="00A23EC9">
        <w:rPr>
          <w:color w:val="FF0000"/>
        </w:rPr>
        <w:t xml:space="preserve">. The vascularisation phenomenon in lungs is restricted to </w:t>
      </w:r>
      <w:proofErr w:type="spellStart"/>
      <w:r w:rsidRPr="00A23EC9">
        <w:rPr>
          <w:color w:val="FF0000"/>
        </w:rPr>
        <w:t>microvessels</w:t>
      </w:r>
      <w:proofErr w:type="spellEnd"/>
      <w:r w:rsidRPr="00A23EC9">
        <w:rPr>
          <w:color w:val="FF0000"/>
        </w:rPr>
        <w:t xml:space="preserve"> or capillaries</w:t>
      </w:r>
      <w:r w:rsidR="00CF066C" w:rsidRPr="00A23EC9">
        <w:rPr>
          <w:color w:val="FF0000"/>
        </w:rPr>
        <w:t xml:space="preserve"> </w:t>
      </w:r>
      <w:r w:rsidR="00CF066C" w:rsidRPr="00A23EC9">
        <w:rPr>
          <w:color w:val="FF0000"/>
        </w:rPr>
        <w:fldChar w:fldCharType="begin">
          <w:fldData xml:space="preserve">PEVuZE5vdGU+PENpdGU+PEF1dGhvcj5Bc2FpPC9BdXRob3I+PFllYXI+MjAwMzwvWWVhcj48UmVj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</w:fldData>
        </w:fldChar>
      </w:r>
      <w:r w:rsidR="00E6646E" w:rsidRPr="00A23EC9">
        <w:rPr>
          <w:color w:val="FF0000"/>
        </w:rPr>
        <w:instrText xml:space="preserve"> ADDIN EN.CITE </w:instrText>
      </w:r>
      <w:r w:rsidR="00E6646E" w:rsidRPr="00A23EC9">
        <w:rPr>
          <w:color w:val="FF0000"/>
        </w:rPr>
        <w:fldChar w:fldCharType="begin">
          <w:fldData xml:space="preserve">PEVuZE5vdGU+PENpdGU+PEF1dGhvcj5Bc2FpPC9BdXRob3I+PFllYXI+MjAwMzwvWWVhcj48UmVj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</w:fldData>
        </w:fldChar>
      </w:r>
      <w:r w:rsidR="00E6646E" w:rsidRPr="00A23EC9">
        <w:rPr>
          <w:color w:val="FF0000"/>
        </w:rPr>
        <w:instrText xml:space="preserve"> ADDIN EN.CITE.DATA </w:instrText>
      </w:r>
      <w:r w:rsidR="00E6646E" w:rsidRPr="00A23EC9">
        <w:rPr>
          <w:color w:val="FF0000"/>
        </w:rPr>
      </w:r>
      <w:r w:rsidR="00E6646E" w:rsidRPr="00A23EC9">
        <w:rPr>
          <w:color w:val="FF0000"/>
        </w:rPr>
        <w:fldChar w:fldCharType="end"/>
      </w:r>
      <w:r w:rsidR="00CF066C" w:rsidRPr="00A23EC9">
        <w:rPr>
          <w:color w:val="FF0000"/>
        </w:rPr>
      </w:r>
      <w:r w:rsidR="00CF066C" w:rsidRPr="00A23EC9">
        <w:rPr>
          <w:color w:val="FF0000"/>
        </w:rPr>
        <w:fldChar w:fldCharType="separate"/>
      </w:r>
      <w:r w:rsidR="00E6646E" w:rsidRPr="00A23EC9">
        <w:rPr>
          <w:noProof/>
          <w:color w:val="FF0000"/>
        </w:rPr>
        <w:t>(Asai et al. 2003; Hashimoto et al. 2005; Kanazawa et al. 2007; Kanazawa et al. 2004)</w:t>
      </w:r>
      <w:r w:rsidR="00CF066C" w:rsidRPr="00A23EC9">
        <w:rPr>
          <w:color w:val="FF0000"/>
        </w:rPr>
        <w:fldChar w:fldCharType="end"/>
      </w:r>
      <w:r w:rsidRPr="00A23EC9">
        <w:rPr>
          <w:color w:val="FF0000"/>
        </w:rPr>
        <w:t xml:space="preserve">. Emerging evidence demonstrates the presence of abnormal vascular structure in the internal plexus within the sub-epithelial, sub-mucosa, and </w:t>
      </w:r>
      <w:r w:rsidRPr="00A23EC9">
        <w:rPr>
          <w:i/>
          <w:color w:val="FF0000"/>
        </w:rPr>
        <w:t>lamina propria</w:t>
      </w:r>
      <w:r w:rsidRPr="00A23EC9">
        <w:rPr>
          <w:color w:val="FF0000"/>
        </w:rPr>
        <w:t xml:space="preserve"> </w:t>
      </w:r>
      <w:r w:rsidR="00CF066C" w:rsidRPr="00A23EC9">
        <w:rPr>
          <w:color w:val="FF0000"/>
        </w:rPr>
        <w:fldChar w:fldCharType="begin">
          <w:fldData xml:space="preserve">PEVuZE5vdGU+PENpdGU+PEF1dGhvcj5Bc2FpPC9BdXRob3I+PFllYXI+MjAwMzwvWWVhcj48UmVj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</w:fldData>
        </w:fldChar>
      </w:r>
      <w:r w:rsidR="00E6646E" w:rsidRPr="00A23EC9">
        <w:rPr>
          <w:color w:val="FF0000"/>
        </w:rPr>
        <w:instrText xml:space="preserve"> ADDIN EN.CITE </w:instrText>
      </w:r>
      <w:r w:rsidR="00E6646E" w:rsidRPr="00A23EC9">
        <w:rPr>
          <w:color w:val="FF0000"/>
        </w:rPr>
        <w:fldChar w:fldCharType="begin">
          <w:fldData xml:space="preserve">PEVuZE5vdGU+PENpdGU+PEF1dGhvcj5Bc2FpPC9BdXRob3I+PFllYXI+MjAwMzwvWWVhcj48UmVj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</w:fldData>
        </w:fldChar>
      </w:r>
      <w:r w:rsidR="00E6646E" w:rsidRPr="00A23EC9">
        <w:rPr>
          <w:color w:val="FF0000"/>
        </w:rPr>
        <w:instrText xml:space="preserve"> ADDIN EN.CITE.DATA </w:instrText>
      </w:r>
      <w:r w:rsidR="00E6646E" w:rsidRPr="00A23EC9">
        <w:rPr>
          <w:color w:val="FF0000"/>
        </w:rPr>
      </w:r>
      <w:r w:rsidR="00E6646E" w:rsidRPr="00A23EC9">
        <w:rPr>
          <w:color w:val="FF0000"/>
        </w:rPr>
        <w:fldChar w:fldCharType="end"/>
      </w:r>
      <w:r w:rsidR="00CF066C" w:rsidRPr="00A23EC9">
        <w:rPr>
          <w:color w:val="FF0000"/>
        </w:rPr>
      </w:r>
      <w:r w:rsidR="00CF066C" w:rsidRPr="00A23EC9">
        <w:rPr>
          <w:color w:val="FF0000"/>
        </w:rPr>
        <w:fldChar w:fldCharType="separate"/>
      </w:r>
      <w:r w:rsidR="00E6646E" w:rsidRPr="00A23EC9">
        <w:rPr>
          <w:noProof/>
          <w:color w:val="FF0000"/>
        </w:rPr>
        <w:t>(Asai et al. 2003; Hashimoto et al. 2005; Kanazawa et al. 2007; Kanazawa et al. 2004)</w:t>
      </w:r>
      <w:r w:rsidR="00CF066C" w:rsidRPr="00A23EC9">
        <w:rPr>
          <w:color w:val="FF0000"/>
        </w:rPr>
        <w:fldChar w:fldCharType="end"/>
      </w:r>
      <w:r w:rsidRPr="00A23EC9">
        <w:rPr>
          <w:color w:val="FF0000"/>
        </w:rPr>
        <w:t>. The vasculature in the outer plexus is poorly studied due to the difficulty in isolating such tissues.</w:t>
      </w:r>
      <w:r w:rsidR="00002E45" w:rsidRPr="00A23EC9">
        <w:rPr>
          <w:color w:val="FF0000"/>
        </w:rPr>
        <w:t xml:space="preserve"> </w:t>
      </w:r>
      <w:r w:rsidRPr="00A23EC9">
        <w:rPr>
          <w:color w:val="FF0000"/>
        </w:rPr>
        <w:t xml:space="preserve">Angiogenesis is an important mechanism leading to vascularisation. Physiological challenges to the airways may increase the expression of pro-angiogenic mediators, like VEGF, thereby promoting angiogenesis in affected tissues </w:t>
      </w:r>
      <w:r w:rsidR="00CF066C" w:rsidRPr="00A23EC9">
        <w:rPr>
          <w:color w:val="FF0000"/>
        </w:rPr>
        <w:fldChar w:fldCharType="begin"/>
      </w:r>
      <w:r w:rsidR="00E6646E" w:rsidRPr="00A23EC9">
        <w:rPr>
          <w:color w:val="FF0000"/>
        </w:rPr>
        <w:instrText xml:space="preserve"> ADDIN EN.CITE &lt;EndNote&gt;&lt;Cite&gt;&lt;Author&gt;Kim&lt;/Author&gt;&lt;Year&gt;2017&lt;/Year&gt;&lt;RecNum&gt;53&lt;/RecNum&gt;&lt;DisplayText&gt;(Kim 2017)&lt;/DisplayText&gt;&lt;record&gt;&lt;rec-number&gt;53&lt;/rec-number&gt;&lt;foreign-keys&gt;&lt;key app="EN" db-id="dst5werpwtwza8efze459ppnxd2xvzxtaerv" timestamp="1520681605"&gt;53&lt;/key&gt;&lt;/foreign-keys&gt;&lt;ref-type name="Journal Article"&gt;17&lt;/ref-type&gt;&lt;contributors&gt;&lt;authors&gt;&lt;author&gt;Kim, Joo-Hee&lt;/author&gt;&lt;/authors&gt;&lt;/contributors&gt;&lt;titles&gt;&lt;title&gt;Serum vascular endothelial growth factor as a marker of asthma exacerbation&lt;/title&gt;&lt;secondary-title&gt;Korean Journal of Internal Medicine&lt;/secondary-title&gt;&lt;/titles&gt;&lt;periodical&gt;&lt;full-title&gt;Korean Journal of Internal Medicine&lt;/full-title&gt;&lt;abbr-1&gt;Korean J. Intern. Med.&lt;/abbr-1&gt;&lt;abbr-2&gt;Korean J Intern Med&lt;/abbr-2&gt;&lt;/periodical&gt;&lt;pages&gt;258-260&lt;/pages&gt;&lt;volume&gt;32&lt;/volume&gt;&lt;number&gt;2&lt;/number&gt;&lt;dates&gt;&lt;year&gt;2017&lt;/year&gt;&lt;/dates&gt;&lt;urls&gt;&lt;/urls&gt;&lt;/record&gt;&lt;/Cite&gt;&lt;/EndNote&gt;</w:instrText>
      </w:r>
      <w:r w:rsidR="00CF066C" w:rsidRPr="00A23EC9">
        <w:rPr>
          <w:color w:val="FF0000"/>
        </w:rPr>
        <w:fldChar w:fldCharType="separate"/>
      </w:r>
      <w:r w:rsidR="00E6646E" w:rsidRPr="00A23EC9">
        <w:rPr>
          <w:noProof/>
          <w:color w:val="FF0000"/>
        </w:rPr>
        <w:t>(Kim 2017)</w:t>
      </w:r>
      <w:r w:rsidR="00CF066C" w:rsidRPr="00A23EC9">
        <w:rPr>
          <w:color w:val="FF0000"/>
        </w:rPr>
        <w:fldChar w:fldCharType="end"/>
      </w:r>
      <w:r w:rsidRPr="00A23EC9">
        <w:rPr>
          <w:color w:val="FF0000"/>
        </w:rPr>
        <w:t>. Endothelial cells in airway tissues also release endogenous proteases, such as matrix metalloproteinases (MMPs), which distort vessel membranes and induce vasodilation</w:t>
      </w:r>
      <w:r w:rsidR="00CF066C" w:rsidRPr="00A23EC9">
        <w:rPr>
          <w:color w:val="FF0000"/>
        </w:rPr>
        <w:t xml:space="preserve"> </w:t>
      </w:r>
      <w:r w:rsidR="00CF066C" w:rsidRPr="00A23EC9">
        <w:rPr>
          <w:color w:val="FF0000"/>
        </w:rPr>
        <w:fldChar w:fldCharType="begin"/>
      </w:r>
      <w:r w:rsidR="00E6646E" w:rsidRPr="00A23EC9">
        <w:rPr>
          <w:color w:val="FF0000"/>
        </w:rPr>
        <w:instrText xml:space="preserve"> ADDIN EN.CITE &lt;EndNote&gt;&lt;Cite&gt;&lt;Author&gt;Carmeliet&lt;/Author&gt;&lt;Year&gt;2000&lt;/Year&gt;&lt;RecNum&gt;54&lt;/RecNum&gt;&lt;DisplayText&gt;(Carmeliet 2000; Carmeliet 2005)&lt;/DisplayText&gt;&lt;record&gt;&lt;rec-number&gt;54&lt;/rec-number&gt;&lt;foreign-keys&gt;&lt;key app="EN" db-id="dst5werpwtwza8efze459ppnxd2xvzxtaerv" timestamp="1520681606"&gt;54&lt;/key&gt;&lt;/foreign-keys&gt;&lt;ref-type name="Journal Article"&gt;17&lt;/ref-type&gt;&lt;contributors&gt;&lt;authors&gt;&lt;author&gt;Carmeliet, Peter&lt;/author&gt;&lt;/authors&gt;&lt;/contributors&gt;&lt;titles&gt;&lt;title&gt;Mechanisms of angiogenesis and arteriogenesis&lt;/title&gt;&lt;secondary-title&gt;Nature Medicine&lt;/secondary-title&gt;&lt;/titles&gt;&lt;periodical&gt;&lt;full-title&gt;Nature Medicine&lt;/full-title&gt;&lt;abbr-1&gt;Nat. Med.&lt;/abbr-1&gt;&lt;abbr-2&gt;Nat Med&lt;/abbr-2&gt;&lt;/periodical&gt;&lt;pages&gt;389-396&lt;/pages&gt;&lt;volume&gt;6&lt;/volume&gt;&lt;number&gt;4&lt;/number&gt;&lt;dates&gt;&lt;year&gt;2000&lt;/year&gt;&lt;/dates&gt;&lt;isbn&gt;1078-8956&lt;/isbn&gt;&lt;urls&gt;&lt;/urls&gt;&lt;/record&gt;&lt;/Cite&gt;&lt;Cite&gt;&lt;Author&gt;Carmeliet&lt;/Author&gt;&lt;Year&gt;2005&lt;/Year&gt;&lt;RecNum&gt;55&lt;/RecNum&gt;&lt;record&gt;&lt;rec-number&gt;55&lt;/rec-number&gt;&lt;foreign-keys&gt;&lt;key app="EN" db-id="dst5werpwtwza8efze459ppnxd2xvzxtaerv" timestamp="1520681606"&gt;55&lt;/key&gt;&lt;/foreign-keys&gt;&lt;ref-type name="Journal Article"&gt;17&lt;/ref-type&gt;&lt;contributors&gt;&lt;authors&gt;&lt;author&gt;Carmeliet, Peter&lt;/author&gt;&lt;/authors&gt;&lt;/contributors&gt;&lt;titles&gt;&lt;title&gt;Angiogenesis in life, disease and medicine&lt;/title&gt;&lt;secondary-title&gt;Nature&lt;/secondary-title&gt;&lt;/titles&gt;&lt;periodical&gt;&lt;full-title&gt;Nature&lt;/full-title&gt;&lt;abbr-1&gt;Nature&lt;/abbr-1&gt;&lt;abbr-2&gt;Nature&lt;/abbr-2&gt;&lt;/periodical&gt;&lt;pages&gt;932-936&lt;/pages&gt;&lt;volume&gt;438&lt;/volume&gt;&lt;number&gt;7070&lt;/number&gt;&lt;dates&gt;&lt;year&gt;2005&lt;/year&gt;&lt;/dates&gt;&lt;isbn&gt;0028-0836&lt;/isbn&gt;&lt;urls&gt;&lt;/urls&gt;&lt;/record&gt;&lt;/Cite&gt;&lt;/EndNote&gt;</w:instrText>
      </w:r>
      <w:r w:rsidR="00CF066C" w:rsidRPr="00A23EC9">
        <w:rPr>
          <w:color w:val="FF0000"/>
        </w:rPr>
        <w:fldChar w:fldCharType="separate"/>
      </w:r>
      <w:r w:rsidR="00E6646E" w:rsidRPr="00A23EC9">
        <w:rPr>
          <w:noProof/>
          <w:color w:val="FF0000"/>
        </w:rPr>
        <w:t>(Carmeliet 2000; Carmeliet 2005)</w:t>
      </w:r>
      <w:r w:rsidR="00CF066C" w:rsidRPr="00A23EC9">
        <w:rPr>
          <w:color w:val="FF0000"/>
        </w:rPr>
        <w:fldChar w:fldCharType="end"/>
      </w:r>
      <w:r w:rsidRPr="00A23EC9">
        <w:rPr>
          <w:color w:val="FF0000"/>
        </w:rPr>
        <w:t xml:space="preserve">. This leads to the influx of plasma proteins and cells into the tissues, which promote the formation of endothelial tip cells </w:t>
      </w:r>
      <w:r w:rsidR="00CF066C" w:rsidRPr="00A23EC9">
        <w:rPr>
          <w:color w:val="FF0000"/>
        </w:rPr>
        <w:fldChar w:fldCharType="begin"/>
      </w:r>
      <w:r w:rsidR="00E6646E" w:rsidRPr="00A23EC9">
        <w:rPr>
          <w:color w:val="FF0000"/>
        </w:rPr>
        <w:instrText xml:space="preserve"> ADDIN EN.CITE &lt;EndNote&gt;&lt;Cite&gt;&lt;Author&gt;Carmeliet&lt;/Author&gt;&lt;Year&gt;2000&lt;/Year&gt;&lt;RecNum&gt;54&lt;/RecNum&gt;&lt;DisplayText&gt;(Carmeliet 2000; Carmeliet 2005)&lt;/DisplayText&gt;&lt;record&gt;&lt;rec-number&gt;54&lt;/rec-number&gt;&lt;foreign-keys&gt;&lt;key app="EN" db-id="dst5werpwtwza8efze459ppnxd2xvzxtaerv" timestamp="1520681606"&gt;54&lt;/key&gt;&lt;/foreign-keys&gt;&lt;ref-type name="Journal Article"&gt;17&lt;/ref-type&gt;&lt;contributors&gt;&lt;authors&gt;&lt;author&gt;Carmeliet, Peter&lt;/author&gt;&lt;/authors&gt;&lt;/contributors&gt;&lt;titles&gt;&lt;title&gt;Mechanisms of angiogenesis and arteriogenesis&lt;/title&gt;&lt;secondary-title&gt;Nature Medicine&lt;/secondary-title&gt;&lt;/titles&gt;&lt;periodical&gt;&lt;full-title&gt;Nature Medicine&lt;/full-title&gt;&lt;abbr-1&gt;Nat. Med.&lt;/abbr-1&gt;&lt;abbr-2&gt;Nat Med&lt;/abbr-2&gt;&lt;/periodical&gt;&lt;pages&gt;389-396&lt;/pages&gt;&lt;volume&gt;6&lt;/volume&gt;&lt;number&gt;4&lt;/number&gt;&lt;dates&gt;&lt;year&gt;2000&lt;/year&gt;&lt;/dates&gt;&lt;isbn&gt;1078-8956&lt;/isbn&gt;&lt;urls&gt;&lt;/urls&gt;&lt;/record&gt;&lt;/Cite&gt;&lt;Cite&gt;&lt;Author&gt;Carmeliet&lt;/Author&gt;&lt;Year&gt;2005&lt;/Year&gt;&lt;RecNum&gt;55&lt;/RecNum&gt;&lt;record&gt;&lt;rec-number&gt;55&lt;/rec-number&gt;&lt;foreign-keys&gt;&lt;key app="EN" db-id="dst5werpwtwza8efze459ppnxd2xvzxtaerv" timestamp="1520681606"&gt;55&lt;/key&gt;&lt;/foreign-keys&gt;&lt;ref-type name="Journal Article"&gt;17&lt;/ref-type&gt;&lt;contributors&gt;&lt;authors&gt;&lt;author&gt;Carmeliet, Peter&lt;/author&gt;&lt;/authors&gt;&lt;/contributors&gt;&lt;titles&gt;&lt;title&gt;Angiogenesis in life, disease and medicine&lt;/title&gt;&lt;secondary-title&gt;Nature&lt;/secondary-title&gt;&lt;/titles&gt;&lt;periodical&gt;&lt;full-title&gt;Nature&lt;/full-title&gt;&lt;abbr-1&gt;Nature&lt;/abbr-1&gt;&lt;abbr-2&gt;Nature&lt;/abbr-2&gt;&lt;/periodical&gt;&lt;pages&gt;932-936&lt;/pages&gt;&lt;volume&gt;438&lt;/volume&gt;&lt;number&gt;7070&lt;/number&gt;&lt;dates&gt;&lt;year&gt;2005&lt;/year&gt;&lt;/dates&gt;&lt;isbn&gt;0028-0836&lt;/isbn&gt;&lt;urls&gt;&lt;/urls&gt;&lt;/record&gt;&lt;/Cite&gt;&lt;/EndNote&gt;</w:instrText>
      </w:r>
      <w:r w:rsidR="00CF066C" w:rsidRPr="00A23EC9">
        <w:rPr>
          <w:color w:val="FF0000"/>
        </w:rPr>
        <w:fldChar w:fldCharType="separate"/>
      </w:r>
      <w:r w:rsidR="00E6646E" w:rsidRPr="00A23EC9">
        <w:rPr>
          <w:noProof/>
          <w:color w:val="FF0000"/>
        </w:rPr>
        <w:t>(Carmeliet 2000; Carmeliet 2005)</w:t>
      </w:r>
      <w:r w:rsidR="00CF066C" w:rsidRPr="00A23EC9">
        <w:rPr>
          <w:color w:val="FF0000"/>
        </w:rPr>
        <w:fldChar w:fldCharType="end"/>
      </w:r>
      <w:r w:rsidRPr="00A23EC9">
        <w:rPr>
          <w:color w:val="FF0000"/>
        </w:rPr>
        <w:t xml:space="preserve">. This process leads to the creation of new vessels, and the establishment of additional vascular networks </w:t>
      </w:r>
      <w:r w:rsidR="00CF066C" w:rsidRPr="00A23EC9">
        <w:rPr>
          <w:color w:val="FF0000"/>
        </w:rPr>
        <w:fldChar w:fldCharType="begin">
          <w:fldData xml:space="preserve">PEVuZE5vdGU+PENpdGU+PEF1dGhvcj5DaHVuZzwvQXV0aG9yPjxZZWFyPjIwMTE8L1llYXI+PFJl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</w:fldData>
        </w:fldChar>
      </w:r>
      <w:r w:rsidR="00551437" w:rsidRPr="00A23EC9">
        <w:rPr>
          <w:color w:val="FF0000"/>
        </w:rPr>
        <w:instrText xml:space="preserve"> ADDIN EN.CITE </w:instrText>
      </w:r>
      <w:r w:rsidR="00551437" w:rsidRPr="00A23EC9">
        <w:rPr>
          <w:color w:val="FF0000"/>
        </w:rPr>
        <w:fldChar w:fldCharType="begin">
          <w:fldData xml:space="preserve">PEVuZE5vdGU+PENpdGU+PEF1dGhvcj5DaHVuZzwvQXV0aG9yPjxZZWFyPjIwMTE8L1llYXI+PFJl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</w:fldData>
        </w:fldChar>
      </w:r>
      <w:r w:rsidR="00551437" w:rsidRPr="00A23EC9">
        <w:rPr>
          <w:color w:val="FF0000"/>
        </w:rPr>
        <w:instrText xml:space="preserve"> ADDIN EN.CITE.DATA </w:instrText>
      </w:r>
      <w:r w:rsidR="00551437" w:rsidRPr="00A23EC9">
        <w:rPr>
          <w:color w:val="FF0000"/>
        </w:rPr>
      </w:r>
      <w:r w:rsidR="00551437" w:rsidRPr="00A23EC9">
        <w:rPr>
          <w:color w:val="FF0000"/>
        </w:rPr>
        <w:fldChar w:fldCharType="end"/>
      </w:r>
      <w:r w:rsidR="00CF066C" w:rsidRPr="00A23EC9">
        <w:rPr>
          <w:color w:val="FF0000"/>
        </w:rPr>
      </w:r>
      <w:r w:rsidR="00CF066C" w:rsidRPr="00A23EC9">
        <w:rPr>
          <w:color w:val="FF0000"/>
        </w:rPr>
        <w:fldChar w:fldCharType="separate"/>
      </w:r>
      <w:r w:rsidR="00E6646E" w:rsidRPr="00A23EC9">
        <w:rPr>
          <w:noProof/>
          <w:color w:val="FF0000"/>
        </w:rPr>
        <w:t>(Chung and Ferrara 2011; Hellström et al. 2001; Silva et al. 2008; Yoo and Kwon 2013)</w:t>
      </w:r>
      <w:r w:rsidR="00CF066C" w:rsidRPr="00A23EC9">
        <w:rPr>
          <w:color w:val="FF0000"/>
        </w:rPr>
        <w:fldChar w:fldCharType="end"/>
      </w:r>
      <w:r w:rsidRPr="00A23EC9">
        <w:rPr>
          <w:color w:val="FF0000"/>
        </w:rPr>
        <w:t xml:space="preserve">. Further studies need to identify other potential </w:t>
      </w:r>
      <w:r w:rsidRPr="00A23EC9">
        <w:rPr>
          <w:color w:val="FF0000"/>
        </w:rPr>
        <w:lastRenderedPageBreak/>
        <w:t xml:space="preserve">mechanisms of vascularisation in asthmatic airways, such as </w:t>
      </w:r>
      <w:proofErr w:type="spellStart"/>
      <w:r w:rsidRPr="00A23EC9">
        <w:rPr>
          <w:color w:val="FF0000"/>
        </w:rPr>
        <w:t>vasculogenesis</w:t>
      </w:r>
      <w:proofErr w:type="spellEnd"/>
      <w:r w:rsidRPr="00A23EC9">
        <w:rPr>
          <w:color w:val="FF0000"/>
        </w:rPr>
        <w:t>, which occurs in chronic obstructive pulmonary disease (COPD) and pneumonia.</w:t>
      </w:r>
    </w:p>
    <w:p w14:paraId="3C24CD18" w14:textId="77777777" w:rsidR="00D670B7" w:rsidRPr="00A23EC9" w:rsidRDefault="00D670B7">
      <w:pPr>
        <w:spacing w:line="480" w:lineRule="auto"/>
        <w:jc w:val="both"/>
        <w:rPr>
          <w:color w:val="FF0000"/>
          <w:sz w:val="12"/>
          <w:szCs w:val="12"/>
        </w:rPr>
      </w:pPr>
    </w:p>
    <w:p w14:paraId="3C24CD19" w14:textId="7574EDB4" w:rsidR="00D670B7" w:rsidRPr="00A23EC9" w:rsidRDefault="00A01CFA">
      <w:pPr>
        <w:spacing w:line="480" w:lineRule="auto"/>
        <w:jc w:val="both"/>
        <w:rPr>
          <w:color w:val="FF0000"/>
        </w:rPr>
      </w:pPr>
      <w:r w:rsidRPr="00A23EC9">
        <w:rPr>
          <w:color w:val="FF0000"/>
        </w:rPr>
        <w:t xml:space="preserve">The formation of extra </w:t>
      </w:r>
      <w:proofErr w:type="spellStart"/>
      <w:r w:rsidRPr="00A23EC9">
        <w:rPr>
          <w:color w:val="FF0000"/>
        </w:rPr>
        <w:t>microvessels</w:t>
      </w:r>
      <w:proofErr w:type="spellEnd"/>
      <w:r w:rsidRPr="00A23EC9">
        <w:rPr>
          <w:color w:val="FF0000"/>
        </w:rPr>
        <w:t xml:space="preserve"> provides an additional route for inflammatory mediators to translocate to the airway epithelium and lumen, resulting in sustained inflammation and aggravation of airway obstruction</w:t>
      </w:r>
      <w:r w:rsidR="00F84ED2" w:rsidRPr="00A23EC9">
        <w:rPr>
          <w:color w:val="FF0000"/>
        </w:rPr>
        <w:t xml:space="preserve"> </w:t>
      </w:r>
      <w:r w:rsidR="00F84ED2" w:rsidRPr="00A23EC9">
        <w:rPr>
          <w:color w:val="FF0000"/>
        </w:rPr>
        <w:fldChar w:fldCharType="begin"/>
      </w:r>
      <w:r w:rsidR="00551437" w:rsidRPr="00A23EC9">
        <w:rPr>
          <w:color w:val="FF0000"/>
        </w:rPr>
        <w:instrText xml:space="preserve"> ADDIN EN.CITE &lt;EndNote&gt;&lt;Cite&gt;&lt;Author&gt;Harkness&lt;/Author&gt;&lt;Year&gt;2015&lt;/Year&gt;&lt;RecNum&gt;60&lt;/RecNum&gt;&lt;DisplayText&gt;(Harkness et al. 2015; Narayanan et al. 2016)&lt;/DisplayText&gt;&lt;record&gt;&lt;rec-number&gt;60&lt;/rec-number&gt;&lt;foreign-keys&gt;&lt;key app="EN" db-id="dst5werpwtwza8efze459ppnxd2xvzxtaerv" timestamp="1520681607"&gt;60&lt;/key&gt;&lt;/foreign-keys&gt;&lt;ref-type name="Journal Article"&gt;17&lt;/ref-type&gt;&lt;contributors&gt;&lt;authors&gt;&lt;author&gt;Harkness, Louise M&lt;/author&gt;&lt;author&gt;Ashton, Anthony W&lt;/author&gt;&lt;author&gt;Burgess, Janette K&lt;/author&gt;&lt;/authors&gt;&lt;/contributors&gt;&lt;titles&gt;&lt;title&gt;Asthma is not only an airway disease, but also a vascular disease&lt;/title&gt;&lt;secondary-title&gt;Pharmacology and Therapeutics&lt;/secondary-title&gt;&lt;/titles&gt;&lt;periodical&gt;&lt;full-title&gt;Pharmacology and Therapeutics&lt;/full-title&gt;&lt;abbr-1&gt;Pharmacol. Ther.&lt;/abbr-1&gt;&lt;abbr-2&gt;Pharmacol Ther&lt;/abbr-2&gt;&lt;/periodical&gt;&lt;pages&gt;17-33&lt;/pages&gt;&lt;volume&gt;148&lt;/volume&gt;&lt;dates&gt;&lt;year&gt;2015&lt;/year&gt;&lt;/dates&gt;&lt;isbn&gt;0163-7258&lt;/isbn&gt;&lt;urls&gt;&lt;/urls&gt;&lt;/record&gt;&lt;/Cite&gt;&lt;Cite&gt;&lt;Author&gt;Narayanan&lt;/Author&gt;&lt;Year&gt;2016&lt;/Year&gt;&lt;RecNum&gt;61&lt;/RecNum&gt;&lt;record&gt;&lt;rec-number&gt;61&lt;/rec-number&gt;&lt;foreign-keys&gt;&lt;key app="EN" db-id="dst5werpwtwza8efze459ppnxd2xvzxtaerv" timestamp="1520681607"&gt;61&lt;/key&gt;&lt;/foreign-keys&gt;&lt;ref-type name="Book Section"&gt;5&lt;/ref-type&gt;&lt;contributors&gt;&lt;authors&gt;&lt;author&gt;Narayanan, Venkatesan&lt;/author&gt;&lt;author&gt;Baglole, Carolyn&lt;/author&gt;&lt;author&gt;Eidelman, David H&lt;/author&gt;&lt;author&gt;Hussain, Sabah&lt;/author&gt;&lt;author&gt;Martin, James G&lt;/author&gt;&lt;author&gt;Hamid, Qutayba&lt;/author&gt;&lt;author&gt;Panariti, A&lt;/author&gt;&lt;/authors&gt;&lt;/contributors&gt;&lt;titles&gt;&lt;title&gt;Increased Vascularity Of The Bronchial Mucosa In Patients With Severe Asthma And The Role Of IL-17A In Angiogenesis And Vascular Remodeling&lt;/title&gt;&lt;secondary-title&gt;Novel Mechanisms of Allergy and Airway Inflammation&lt;/secondary-title&gt;&lt;/titles&gt;&lt;pages&gt;A6680&lt;/pages&gt;&lt;dates&gt;&lt;year&gt;2016&lt;/year&gt;&lt;/dates&gt;&lt;publisher&gt;American Thoracic Society&lt;/publisher&gt;&lt;isbn&gt;1073-449X&lt;/isbn&gt;&lt;urls&gt;&lt;/urls&gt;&lt;/record&gt;&lt;/Cite&gt;&lt;/EndNote&gt;</w:instrText>
      </w:r>
      <w:r w:rsidR="00F84ED2" w:rsidRPr="00A23EC9">
        <w:rPr>
          <w:color w:val="FF0000"/>
        </w:rPr>
        <w:fldChar w:fldCharType="separate"/>
      </w:r>
      <w:r w:rsidR="00E6646E" w:rsidRPr="00A23EC9">
        <w:rPr>
          <w:noProof/>
          <w:color w:val="FF0000"/>
        </w:rPr>
        <w:t>(Harkness et al. 2015; Narayanan et al. 2016)</w:t>
      </w:r>
      <w:r w:rsidR="00F84ED2" w:rsidRPr="00A23EC9">
        <w:rPr>
          <w:color w:val="FF0000"/>
        </w:rPr>
        <w:fldChar w:fldCharType="end"/>
      </w:r>
      <w:r w:rsidRPr="00A23EC9">
        <w:rPr>
          <w:color w:val="FF0000"/>
        </w:rPr>
        <w:t>. The</w:t>
      </w:r>
      <w:r w:rsidR="00B14317" w:rsidRPr="00A23EC9">
        <w:rPr>
          <w:color w:val="FF0000"/>
        </w:rPr>
        <w:t xml:space="preserve"> excess production of mediators</w:t>
      </w:r>
      <w:r w:rsidRPr="00A23EC9">
        <w:rPr>
          <w:color w:val="FF0000"/>
        </w:rPr>
        <w:t xml:space="preserve"> </w:t>
      </w:r>
      <w:r w:rsidR="00B14317" w:rsidRPr="00A23EC9">
        <w:rPr>
          <w:color w:val="FF0000"/>
        </w:rPr>
        <w:t xml:space="preserve">and </w:t>
      </w:r>
      <w:r w:rsidRPr="00A23EC9">
        <w:rPr>
          <w:color w:val="FF0000"/>
        </w:rPr>
        <w:t xml:space="preserve">influx of inflammatory </w:t>
      </w:r>
      <w:r w:rsidR="00B14317" w:rsidRPr="00A23EC9">
        <w:rPr>
          <w:color w:val="FF0000"/>
        </w:rPr>
        <w:t xml:space="preserve">cells </w:t>
      </w:r>
      <w:r w:rsidRPr="00A23EC9">
        <w:rPr>
          <w:color w:val="FF0000"/>
        </w:rPr>
        <w:t>induces vasodilation and plasma engorgement</w:t>
      </w:r>
      <w:r w:rsidR="00F84ED2" w:rsidRPr="00A23EC9">
        <w:rPr>
          <w:color w:val="FF0000"/>
        </w:rPr>
        <w:t xml:space="preserve"> </w:t>
      </w:r>
      <w:r w:rsidR="00F84ED2" w:rsidRPr="00A23EC9">
        <w:rPr>
          <w:color w:val="FF0000"/>
        </w:rPr>
        <w:fldChar w:fldCharType="begin"/>
      </w:r>
      <w:r w:rsidR="00E6646E" w:rsidRPr="00A23EC9">
        <w:rPr>
          <w:color w:val="FF0000"/>
        </w:rPr>
        <w:instrText xml:space="preserve"> ADDIN EN.CITE &lt;EndNote&gt;&lt;Cite&gt;&lt;Author&gt;Page&lt;/Author&gt;&lt;Year&gt;2017&lt;/Year&gt;&lt;RecNum&gt;65&lt;/RecNum&gt;&lt;DisplayText&gt;(Page et al. 2017)&lt;/DisplayText&gt;&lt;record&gt;&lt;rec-number&gt;65&lt;/rec-number&gt;&lt;foreign-keys&gt;&lt;key app="EN" db-id="dst5werpwtwza8efze459ppnxd2xvzxtaerv" timestamp="1520681608"&gt;65&lt;/key&gt;&lt;/foreign-keys&gt;&lt;ref-type name="Journal Article"&gt;17&lt;/ref-type&gt;&lt;contributors&gt;&lt;authors&gt;&lt;author&gt;Page, Clive&lt;/author&gt;&lt;author&gt;O’Shaughnessy, Blaze&lt;/author&gt;&lt;author&gt;Barnes, Peter&lt;/author&gt;&lt;/authors&gt;&lt;/contributors&gt;&lt;titles&gt;&lt;title&gt;Pathogenesis of COPD and Asthma&lt;/title&gt;&lt;secondary-title&gt;Pharmacology and Therapeutics&lt;/secondary-title&gt;&lt;/titles&gt;&lt;periodical&gt;&lt;full-title&gt;Pharmacology and Therapeutics&lt;/full-title&gt;&lt;abbr-1&gt;Pharmacol. Ther.&lt;/abbr-1&gt;&lt;abbr-2&gt;Pharmacol Ther&lt;/abbr-2&gt;&lt;/periodical&gt;&lt;pages&gt;1-21&lt;/pages&gt;&lt;dates&gt;&lt;year&gt;2017&lt;/year&gt;&lt;/dates&gt;&lt;isbn&gt;331952173X&lt;/isbn&gt;&lt;urls&gt;&lt;/urls&gt;&lt;/record&gt;&lt;/Cite&gt;&lt;/EndNote&gt;</w:instrText>
      </w:r>
      <w:r w:rsidR="00F84ED2" w:rsidRPr="00A23EC9">
        <w:rPr>
          <w:color w:val="FF0000"/>
        </w:rPr>
        <w:fldChar w:fldCharType="separate"/>
      </w:r>
      <w:r w:rsidR="00E6646E" w:rsidRPr="00A23EC9">
        <w:rPr>
          <w:noProof/>
          <w:color w:val="FF0000"/>
        </w:rPr>
        <w:t>(Page et al. 2017)</w:t>
      </w:r>
      <w:r w:rsidR="00F84ED2" w:rsidRPr="00A23EC9">
        <w:rPr>
          <w:color w:val="FF0000"/>
        </w:rPr>
        <w:fldChar w:fldCharType="end"/>
      </w:r>
      <w:r w:rsidRPr="00A23EC9">
        <w:rPr>
          <w:color w:val="FF0000"/>
        </w:rPr>
        <w:t>. Vascularisation may also alter tissue structure</w:t>
      </w:r>
      <w:r w:rsidR="00F84ED2" w:rsidRPr="00A23EC9">
        <w:rPr>
          <w:color w:val="FF0000"/>
        </w:rPr>
        <w:t xml:space="preserve"> </w:t>
      </w:r>
      <w:r w:rsidR="00F84ED2" w:rsidRPr="00A23EC9">
        <w:rPr>
          <w:color w:val="FF0000"/>
        </w:rPr>
        <w:fldChar w:fldCharType="begin">
          <w:fldData xml:space="preserve">PEVuZE5vdGU+PENpdGU+PEF1dGhvcj5DaGFraXI8L0F1dGhvcj48WWVhcj4yMDAzPC9ZZWFyPjxS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</w:fldData>
        </w:fldChar>
      </w:r>
      <w:r w:rsidR="00E6646E" w:rsidRPr="00A23EC9">
        <w:rPr>
          <w:color w:val="FF0000"/>
        </w:rPr>
        <w:instrText xml:space="preserve"> ADDIN EN.CITE </w:instrText>
      </w:r>
      <w:r w:rsidR="00E6646E" w:rsidRPr="00A23EC9">
        <w:rPr>
          <w:color w:val="FF0000"/>
        </w:rPr>
        <w:fldChar w:fldCharType="begin">
          <w:fldData xml:space="preserve">PEVuZE5vdGU+PENpdGU+PEF1dGhvcj5DaGFraXI8L0F1dGhvcj48WWVhcj4yMDAzPC9ZZWFyPjxS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</w:fldData>
        </w:fldChar>
      </w:r>
      <w:r w:rsidR="00E6646E" w:rsidRPr="00A23EC9">
        <w:rPr>
          <w:color w:val="FF0000"/>
        </w:rPr>
        <w:instrText xml:space="preserve"> ADDIN EN.CITE.DATA </w:instrText>
      </w:r>
      <w:r w:rsidR="00E6646E" w:rsidRPr="00A23EC9">
        <w:rPr>
          <w:color w:val="FF0000"/>
        </w:rPr>
      </w:r>
      <w:r w:rsidR="00E6646E" w:rsidRPr="00A23EC9">
        <w:rPr>
          <w:color w:val="FF0000"/>
        </w:rPr>
        <w:fldChar w:fldCharType="end"/>
      </w:r>
      <w:r w:rsidR="00F84ED2" w:rsidRPr="00A23EC9">
        <w:rPr>
          <w:color w:val="FF0000"/>
        </w:rPr>
      </w:r>
      <w:r w:rsidR="00F84ED2" w:rsidRPr="00A23EC9">
        <w:rPr>
          <w:color w:val="FF0000"/>
        </w:rPr>
        <w:fldChar w:fldCharType="separate"/>
      </w:r>
      <w:r w:rsidR="00E6646E" w:rsidRPr="00A23EC9">
        <w:rPr>
          <w:noProof/>
          <w:color w:val="FF0000"/>
        </w:rPr>
        <w:t>(Chakir et al. 2003; Niimi et al. 2003)</w:t>
      </w:r>
      <w:r w:rsidR="00F84ED2" w:rsidRPr="00A23EC9">
        <w:rPr>
          <w:color w:val="FF0000"/>
        </w:rPr>
        <w:fldChar w:fldCharType="end"/>
      </w:r>
      <w:r w:rsidRPr="00A23EC9">
        <w:rPr>
          <w:color w:val="FF0000"/>
        </w:rPr>
        <w:t>. Consequences of these events include airway fibroblast hyperactivity, mucus hypersecretion, and ASM hypertrophy</w:t>
      </w:r>
      <w:r w:rsidR="00F84ED2" w:rsidRPr="00A23EC9">
        <w:rPr>
          <w:color w:val="FF0000"/>
        </w:rPr>
        <w:t xml:space="preserve"> </w:t>
      </w:r>
      <w:r w:rsidR="00F84ED2" w:rsidRPr="00A23EC9">
        <w:rPr>
          <w:color w:val="FF0000"/>
        </w:rPr>
        <w:fldChar w:fldCharType="begin">
          <w:fldData xml:space="preserve">PEVuZE5vdGU+PENpdGU+PEF1dGhvcj5CZW5heW91bjwvQXV0aG9yPjxZZWFyPjIwMDM8L1llYXI+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==
</w:fldData>
        </w:fldChar>
      </w:r>
      <w:r w:rsidR="00551437" w:rsidRPr="00A23EC9">
        <w:rPr>
          <w:color w:val="FF0000"/>
        </w:rPr>
        <w:instrText xml:space="preserve"> ADDIN EN.CITE </w:instrText>
      </w:r>
      <w:r w:rsidR="00551437" w:rsidRPr="00A23EC9">
        <w:rPr>
          <w:color w:val="FF0000"/>
        </w:rPr>
        <w:fldChar w:fldCharType="begin">
          <w:fldData xml:space="preserve">PEVuZE5vdGU+PENpdGU+PEF1dGhvcj5CZW5heW91bjwvQXV0aG9yPjxZZWFyPjIwMDM8L1llYXI+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==
</w:fldData>
        </w:fldChar>
      </w:r>
      <w:r w:rsidR="00551437" w:rsidRPr="00A23EC9">
        <w:rPr>
          <w:color w:val="FF0000"/>
        </w:rPr>
        <w:instrText xml:space="preserve"> ADDIN EN.CITE.DATA </w:instrText>
      </w:r>
      <w:r w:rsidR="00551437" w:rsidRPr="00A23EC9">
        <w:rPr>
          <w:color w:val="FF0000"/>
        </w:rPr>
      </w:r>
      <w:r w:rsidR="00551437" w:rsidRPr="00A23EC9">
        <w:rPr>
          <w:color w:val="FF0000"/>
        </w:rPr>
        <w:fldChar w:fldCharType="end"/>
      </w:r>
      <w:r w:rsidR="00F84ED2" w:rsidRPr="00A23EC9">
        <w:rPr>
          <w:color w:val="FF0000"/>
        </w:rPr>
      </w:r>
      <w:r w:rsidR="00F84ED2" w:rsidRPr="00A23EC9">
        <w:rPr>
          <w:color w:val="FF0000"/>
        </w:rPr>
        <w:fldChar w:fldCharType="separate"/>
      </w:r>
      <w:r w:rsidR="00E6646E" w:rsidRPr="00A23EC9">
        <w:rPr>
          <w:noProof/>
          <w:color w:val="FF0000"/>
        </w:rPr>
        <w:t>(Benayoun et al. 2003; Harkness et al. 2015; Zanini et al. 2010)</w:t>
      </w:r>
      <w:r w:rsidR="00F84ED2" w:rsidRPr="00A23EC9">
        <w:rPr>
          <w:color w:val="FF0000"/>
        </w:rPr>
        <w:fldChar w:fldCharType="end"/>
      </w:r>
      <w:r w:rsidRPr="00A23EC9">
        <w:rPr>
          <w:color w:val="FF0000"/>
        </w:rPr>
        <w:t>. In combination, these responses thicken the airway walls, further worsening lumen narrowing and declines in lung function.</w:t>
      </w:r>
    </w:p>
    <w:p w14:paraId="3C24CD1A" w14:textId="77777777" w:rsidR="00D670B7" w:rsidRDefault="00D670B7">
      <w:pPr>
        <w:spacing w:line="480" w:lineRule="auto"/>
        <w:jc w:val="both"/>
      </w:pPr>
    </w:p>
    <w:p w14:paraId="3C24CD1B" w14:textId="522825C3" w:rsidR="00D670B7" w:rsidRPr="00F21A0C" w:rsidRDefault="00A01CFA">
      <w:pPr>
        <w:spacing w:line="480" w:lineRule="auto"/>
        <w:jc w:val="both"/>
        <w:outlineLvl w:val="0"/>
        <w:rPr>
          <w:b/>
          <w:color w:val="FF0000"/>
        </w:rPr>
      </w:pPr>
      <w:r w:rsidRPr="00F21A0C">
        <w:rPr>
          <w:b/>
          <w:color w:val="FF0000"/>
        </w:rPr>
        <w:t xml:space="preserve">Targeted </w:t>
      </w:r>
      <w:r w:rsidR="00C76129" w:rsidRPr="00F21A0C">
        <w:rPr>
          <w:b/>
          <w:color w:val="FF0000"/>
        </w:rPr>
        <w:t>therapeutic strategies</w:t>
      </w:r>
    </w:p>
    <w:p w14:paraId="3C24CD1C" w14:textId="17B9FCBA" w:rsidR="00D670B7" w:rsidRDefault="00A01CFA">
      <w:pPr>
        <w:spacing w:line="480" w:lineRule="auto"/>
        <w:jc w:val="both"/>
      </w:pPr>
      <w:r>
        <w:t>Despite major advances in understanding the pathophysiology of asthma, morbidity rates continue to rise, and current therapies, such as corticosteroids, have adverse effects. Mo</w:t>
      </w:r>
      <w:r w:rsidR="00EB4054">
        <w:t>st</w:t>
      </w:r>
      <w:r>
        <w:t xml:space="preserve"> importantly, a significant population of asthmatic patients do not respond to corticosteroids </w:t>
      </w:r>
      <w:r w:rsidR="00F84ED2">
        <w:fldChar w:fldCharType="begin"/>
      </w:r>
      <w:r w:rsidR="00A76D4A">
        <w:instrText xml:space="preserve"> ADDIN EN.CITE &lt;EndNote&gt;&lt;Cite&gt;&lt;Author&gt;Green&lt;/Author&gt;&lt;Year&gt;2002&lt;/Year&gt;&lt;RecNum&gt;303&lt;/RecNum&gt;&lt;DisplayText&gt;(Green et al. 2002)&lt;/DisplayText&gt;&lt;record&gt;&lt;rec-number&gt;303&lt;/rec-number&gt;&lt;foreign-keys&gt;&lt;key app="EN" db-id="dst5werpwtwza8efze459ppnxd2xvzxtaerv" timestamp="1601808831"&gt;303&lt;/key&gt;&lt;/foreign-keys&gt;&lt;ref-type name="Journal Article"&gt;17&lt;/ref-type&gt;&lt;contributors&gt;&lt;authors&gt;&lt;author&gt;Green, Ruth H&lt;/author&gt;&lt;author&gt;Brightling, Christopher E&lt;/author&gt;&lt;author&gt;Woltmann, Gerrit&lt;/author&gt;&lt;author&gt;Parker, Debbie&lt;/author&gt;&lt;author&gt;Wardlaw, Andrew J&lt;/author&gt;&lt;author&gt;Pavord, Ian D&lt;/author&gt;&lt;/authors&gt;&lt;/contributors&gt;&lt;titles&gt;&lt;title&gt;Analysis of induced sputum in adults with asthma: identification of subgroup with isolated sputum neutrophilia and poor response to inhaled corticosteroids&lt;/title&gt;&lt;secondary-title&gt;Thorax&lt;/secondary-title&gt;&lt;/titles&gt;&lt;periodical&gt;&lt;full-title&gt;Thorax&lt;/full-title&gt;&lt;abbr-1&gt;Thorax&lt;/abbr-1&gt;&lt;abbr-2&gt;Thorax&lt;/abbr-2&gt;&lt;/periodical&gt;&lt;pages&gt;875-879&lt;/pages&gt;&lt;volume&gt;57&lt;/volume&gt;&lt;number&gt;10&lt;/number&gt;&lt;dates&gt;&lt;year&gt;2002&lt;/year&gt;&lt;/dates&gt;&lt;isbn&gt;0040-6376&lt;/isbn&gt;&lt;urls&gt;&lt;/urls&gt;&lt;/record&gt;&lt;/Cite&gt;&lt;/EndNote&gt;</w:instrText>
      </w:r>
      <w:r w:rsidR="00F84ED2">
        <w:fldChar w:fldCharType="separate"/>
      </w:r>
      <w:r w:rsidR="00A76D4A">
        <w:rPr>
          <w:noProof/>
        </w:rPr>
        <w:t>(Green et al. 2002)</w:t>
      </w:r>
      <w:r w:rsidR="00F84ED2">
        <w:fldChar w:fldCharType="end"/>
      </w:r>
      <w:r>
        <w:t>. However, recent progress in</w:t>
      </w:r>
      <w:r w:rsidR="00EB4054">
        <w:t xml:space="preserve"> understanding</w:t>
      </w:r>
      <w:r>
        <w:t xml:space="preserve"> the cellular and molecular mechanisms have shed new light on the development of novel therapeutic strategies for the management of </w:t>
      </w:r>
      <w:r w:rsidR="00EB4054">
        <w:t xml:space="preserve">severe </w:t>
      </w:r>
      <w:r>
        <w:t>asthma</w:t>
      </w:r>
      <w:r w:rsidR="00F84ED2">
        <w:t xml:space="preserve"> </w:t>
      </w:r>
      <w:r w:rsidR="009655FF">
        <w:fldChar w:fldCharType="begin"/>
      </w:r>
      <w:r w:rsidR="00A76D4A">
        <w:instrText xml:space="preserve"> ADDIN EN.CITE &lt;EndNote&gt;&lt;Cite&gt;&lt;Author&gt;Nixon&lt;/Author&gt;&lt;Year&gt;2017&lt;/Year&gt;&lt;RecNum&gt;90&lt;/RecNum&gt;&lt;DisplayText&gt;(Nixon et al. 2017)&lt;/DisplayText&gt;&lt;record&gt;&lt;rec-number&gt;90&lt;/rec-number&gt;&lt;foreign-keys&gt;&lt;key app="EN" db-id="dst5werpwtwza8efze459ppnxd2xvzxtaerv" timestamp="1520681614"&gt;90&lt;/key&gt;&lt;/foreign-keys&gt;&lt;ref-type name="Journal Article"&gt;17&lt;/ref-type&gt;&lt;contributors&gt;&lt;authors&gt;&lt;author&gt;Nixon, John&lt;/author&gt;&lt;author&gt;Newbold, Paul&lt;/author&gt;&lt;author&gt;Mustelin, Tomas&lt;/author&gt;&lt;author&gt;Anderson, Gary P&lt;/author&gt;&lt;author&gt;Kolbeck, Roland&lt;/author&gt;&lt;/authors&gt;&lt;/contributors&gt;&lt;titles&gt;&lt;title&gt;Monoclonal antibody therapy for the treatment of asthma and chronic obstructive pulmonary disease with eosinophilic inflammation&lt;/title&gt;&lt;secondary-title&gt;Pharmacology &amp;amp; therapeutics&lt;/secondary-title&gt;&lt;/titles&gt;&lt;periodical&gt;&lt;full-title&gt;Pharmacology &amp;amp; Therapeutics&lt;/full-title&gt;&lt;abbr-1&gt;Pharmacol. Ther.&lt;/abbr-1&gt;&lt;abbr-2&gt;Pharmacol Ther&lt;/abbr-2&gt;&lt;/periodical&gt;&lt;pages&gt;57-77&lt;/pages&gt;&lt;volume&gt;169&lt;/volume&gt;&lt;dates&gt;&lt;year&gt;2017&lt;/year&gt;&lt;/dates&gt;&lt;isbn&gt;0163-7258&lt;/isbn&gt;&lt;urls&gt;&lt;/urls&gt;&lt;/record&gt;&lt;/Cite&gt;&lt;/EndNote&gt;</w:instrText>
      </w:r>
      <w:r w:rsidR="009655FF">
        <w:fldChar w:fldCharType="separate"/>
      </w:r>
      <w:r w:rsidR="00A76D4A">
        <w:rPr>
          <w:noProof/>
        </w:rPr>
        <w:t>(Nixon et al. 2017)</w:t>
      </w:r>
      <w:r w:rsidR="009655FF">
        <w:fldChar w:fldCharType="end"/>
      </w:r>
      <w:r>
        <w:t>.</w:t>
      </w:r>
    </w:p>
    <w:p w14:paraId="3C24CD1D" w14:textId="77777777" w:rsidR="00D670B7" w:rsidRDefault="00D670B7">
      <w:pPr>
        <w:spacing w:line="480" w:lineRule="auto"/>
        <w:jc w:val="both"/>
        <w:rPr>
          <w:sz w:val="12"/>
          <w:szCs w:val="12"/>
        </w:rPr>
      </w:pPr>
    </w:p>
    <w:p w14:paraId="3C24CD1F" w14:textId="09A45EDB" w:rsidR="00D670B7" w:rsidRPr="00B4504A" w:rsidRDefault="00A01CFA">
      <w:pPr>
        <w:spacing w:line="480" w:lineRule="auto"/>
        <w:jc w:val="both"/>
        <w:rPr>
          <w:color w:val="FF0000"/>
        </w:rPr>
      </w:pPr>
      <w:r>
        <w:t>Among various therapeutic strategies, the use of new biological agents, mostly discovered using mouse models and which target key inflammatory mediators, demonstrates significant potential. To date, omalizumab and mepolizumab, which are neutralising monoclonal antibodies (</w:t>
      </w:r>
      <w:proofErr w:type="spellStart"/>
      <w:r>
        <w:t>mAbs</w:t>
      </w:r>
      <w:proofErr w:type="spellEnd"/>
      <w:r>
        <w:t xml:space="preserve">) against </w:t>
      </w:r>
      <w:proofErr w:type="spellStart"/>
      <w:r>
        <w:t>IgE</w:t>
      </w:r>
      <w:proofErr w:type="spellEnd"/>
      <w:r>
        <w:t xml:space="preserve"> and IL-5, respectively, are approved by the US FDA and EMA </w:t>
      </w:r>
      <w:r w:rsidR="009655FF">
        <w:fldChar w:fldCharType="begin"/>
      </w:r>
      <w:r w:rsidR="00E6646E">
        <w:instrText xml:space="preserve"> ADDIN EN.CITE &lt;EndNote&gt;&lt;Cite&gt;&lt;Author&gt;Pelaia&lt;/Author&gt;&lt;Year&gt;2012&lt;/Year&gt;&lt;RecNum&gt;93&lt;/RecNum&gt;&lt;DisplayText&gt;(Pelaia et al. 2012; Wenzel 2012)&lt;/DisplayText&gt;&lt;record&gt;&lt;rec-number&gt;93&lt;/rec-number&gt;&lt;foreign-keys&gt;&lt;key app="EN" db-id="dst5werpwtwza8efze459ppnxd2xvzxtaerv" timestamp="1520681615"&gt;93&lt;/key&gt;&lt;/foreign-keys&gt;&lt;ref-type name="Journal Article"&gt;17&lt;/ref-type&gt;&lt;contributors&gt;&lt;authors&gt;&lt;author&gt;Pelaia, Girolamo&lt;/author&gt;&lt;author&gt;Vatrella, Alessandro&lt;/author&gt;&lt;author&gt;Maselli, Rosario&lt;/author&gt;&lt;/authors&gt;&lt;/contributors&gt;&lt;titles&gt;&lt;title&gt;The potential of biologics for the treatment of asthma&lt;/title&gt;&lt;secondary-title&gt;Nature Reviews: Drug discovery&lt;/secondary-title&gt;&lt;/titles&gt;&lt;periodical&gt;&lt;full-title&gt;Nature Reviews: Drug Discovery&lt;/full-title&gt;&lt;abbr-1&gt;Nat. Rev. Drug Discov.&lt;/abbr-1&gt;&lt;abbr-2&gt;Nat Rev Drug Discov&lt;/abbr-2&gt;&lt;/periodical&gt;&lt;pages&gt;958-972&lt;/pages&gt;&lt;volume&gt;11&lt;/volume&gt;&lt;number&gt;12&lt;/number&gt;&lt;dates&gt;&lt;year&gt;2012&lt;/year&gt;&lt;/dates&gt;&lt;isbn&gt;1474-1776&lt;/isbn&gt;&lt;urls&gt;&lt;/urls&gt;&lt;/record&gt;&lt;/Cite&gt;&lt;Cite&gt;&lt;Author&gt;Wenzel&lt;/Author&gt;&lt;Year&gt;2012&lt;/Year&gt;&lt;RecNum&gt;92&lt;/RecNum&gt;&lt;record&gt;&lt;rec-number&gt;92&lt;/rec-number&gt;&lt;foreign-keys&gt;&lt;key app="EN" db-id="dst5werpwtwza8efze459ppnxd2xvzxtaerv" timestamp="1520681615"&gt;92&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abbr-1&gt;Nat. Med.&lt;/abbr-1&gt;&lt;abbr-2&gt;Nat Med&lt;/abbr-2&gt;&lt;/periodical&gt;&lt;pages&gt;716-725&lt;/pages&gt;&lt;volume&gt;18&lt;/volume&gt;&lt;number&gt;5&lt;/number&gt;&lt;dates&gt;&lt;year&gt;2012&lt;/year&gt;&lt;/dates&gt;&lt;isbn&gt;1078-8956&lt;/isbn&gt;&lt;urls&gt;&lt;/urls&gt;&lt;/record&gt;&lt;/Cite&gt;&lt;/EndNote&gt;</w:instrText>
      </w:r>
      <w:r w:rsidR="009655FF">
        <w:fldChar w:fldCharType="separate"/>
      </w:r>
      <w:r w:rsidR="00E6646E">
        <w:rPr>
          <w:noProof/>
        </w:rPr>
        <w:t>(Pelaia et al. 2012; Wenzel 2012)</w:t>
      </w:r>
      <w:r w:rsidR="009655FF">
        <w:fldChar w:fldCharType="end"/>
      </w:r>
      <w:r>
        <w:t xml:space="preserve">. Similarly, therapeutic strategies against other inflammatory </w:t>
      </w:r>
      <w:r>
        <w:lastRenderedPageBreak/>
        <w:t>mediators involved in asthma pathogenesis are in clinical trials (Table 2).</w:t>
      </w:r>
      <w:r w:rsidR="00802610">
        <w:t xml:space="preserve"> </w:t>
      </w:r>
      <w:r w:rsidR="002235DA">
        <w:rPr>
          <w:color w:val="FF0000"/>
        </w:rPr>
        <w:t>Indeed,</w:t>
      </w:r>
      <w:r w:rsidR="007F2F60">
        <w:rPr>
          <w:color w:val="FF0000"/>
        </w:rPr>
        <w:t xml:space="preserve"> there are numerous </w:t>
      </w:r>
      <w:r w:rsidR="00473990">
        <w:rPr>
          <w:color w:val="FF0000"/>
        </w:rPr>
        <w:t>novel asthma</w:t>
      </w:r>
      <w:r w:rsidR="00802610" w:rsidRPr="00B4504A">
        <w:rPr>
          <w:color w:val="FF0000"/>
        </w:rPr>
        <w:t xml:space="preserve"> therapies that are either available or under clinical trials</w:t>
      </w:r>
      <w:r w:rsidR="00B4504A" w:rsidRPr="00B4504A">
        <w:rPr>
          <w:color w:val="FF0000"/>
        </w:rPr>
        <w:t>.</w:t>
      </w:r>
    </w:p>
    <w:p w14:paraId="72A796F0" w14:textId="77777777" w:rsidR="00C76129" w:rsidRDefault="00C76129">
      <w:pPr>
        <w:spacing w:line="480" w:lineRule="auto"/>
        <w:jc w:val="both"/>
      </w:pPr>
    </w:p>
    <w:p w14:paraId="3C24CD21" w14:textId="30CB8F2E" w:rsidR="00D670B7" w:rsidRPr="00F21A0C" w:rsidRDefault="00C76129">
      <w:pPr>
        <w:spacing w:line="480" w:lineRule="auto"/>
        <w:jc w:val="both"/>
        <w:outlineLvl w:val="0"/>
        <w:rPr>
          <w:b/>
          <w:color w:val="FF0000"/>
        </w:rPr>
      </w:pPr>
      <w:r w:rsidRPr="00F21A0C">
        <w:rPr>
          <w:b/>
          <w:color w:val="FF0000"/>
        </w:rPr>
        <w:t>Anti-</w:t>
      </w:r>
      <w:proofErr w:type="spellStart"/>
      <w:r w:rsidR="00A01CFA" w:rsidRPr="00F21A0C">
        <w:rPr>
          <w:b/>
          <w:color w:val="FF0000"/>
        </w:rPr>
        <w:t>IgE</w:t>
      </w:r>
      <w:proofErr w:type="spellEnd"/>
    </w:p>
    <w:p w14:paraId="3C24CD22" w14:textId="6FCE1FD4" w:rsidR="00D670B7" w:rsidRDefault="00A01CFA">
      <w:pPr>
        <w:spacing w:line="480" w:lineRule="auto"/>
        <w:jc w:val="both"/>
      </w:pPr>
      <w:proofErr w:type="spellStart"/>
      <w:r>
        <w:t>IgE</w:t>
      </w:r>
      <w:proofErr w:type="spellEnd"/>
      <w:r>
        <w:t xml:space="preserve"> has been a target for the treatment of allergic diseases for many years</w:t>
      </w:r>
      <w:r w:rsidR="009655FF">
        <w:t xml:space="preserve"> </w:t>
      </w:r>
      <w:r w:rsidR="009655FF">
        <w:fldChar w:fldCharType="begin"/>
      </w:r>
      <w:r w:rsidR="00E6646E">
        <w:instrText xml:space="preserve"> ADDIN EN.CITE &lt;EndNote&gt;&lt;Cite&gt;&lt;Author&gt;Ishizaka&lt;/Author&gt;&lt;Year&gt;1967&lt;/Year&gt;&lt;RecNum&gt;105&lt;/RecNum&gt;&lt;DisplayText&gt;(Ishizaka and Ishizaka 1967; Pelaia et al. 2008)&lt;/DisplayText&gt;&lt;record&gt;&lt;rec-number&gt;105&lt;/rec-number&gt;&lt;foreign-keys&gt;&lt;key app="EN" db-id="dst5werpwtwza8efze459ppnxd2xvzxtaerv" timestamp="1520681617"&gt;105&lt;/key&gt;&lt;/foreign-keys&gt;&lt;ref-type name="Journal Article"&gt;17&lt;/ref-type&gt;&lt;contributors&gt;&lt;authors&gt;&lt;author&gt;Ishizaka, Kimishige&lt;/author&gt;&lt;author&gt;Ishizaka, Teruko&lt;/author&gt;&lt;/authors&gt;&lt;/contributors&gt;&lt;titles&gt;&lt;title&gt;Identification of γE-antibodies as a carrier of reaginic activity&lt;/title&gt;&lt;secondary-title&gt;Journal of Immunology&lt;/secondary-title&gt;&lt;/titles&gt;&lt;periodical&gt;&lt;full-title&gt;Journal of Immunology&lt;/full-title&gt;&lt;abbr-1&gt;J. Immunol.&lt;/abbr-1&gt;&lt;abbr-2&gt;J Immunol&lt;/abbr-2&gt;&lt;/periodical&gt;&lt;pages&gt;1187-1198&lt;/pages&gt;&lt;volume&gt;99&lt;/volume&gt;&lt;number&gt;6&lt;/number&gt;&lt;dates&gt;&lt;year&gt;1967&lt;/year&gt;&lt;/dates&gt;&lt;isbn&gt;0022-1767&lt;/isbn&gt;&lt;urls&gt;&lt;/urls&gt;&lt;/record&gt;&lt;/Cite&gt;&lt;Cite&gt;&lt;Author&gt;Pelaia&lt;/Author&gt;&lt;Year&gt;2008&lt;/Year&gt;&lt;RecNum&gt;106&lt;/RecNum&gt;&lt;record&gt;&lt;rec-number&gt;106&lt;/rec-number&gt;&lt;foreign-keys&gt;&lt;key app="EN" db-id="dst5werpwtwza8efze459ppnxd2xvzxtaerv" timestamp="1520681617"&gt;106&lt;/key&gt;&lt;/foreign-keys&gt;&lt;ref-type name="Journal Article"&gt;17&lt;/ref-type&gt;&lt;contributors&gt;&lt;authors&gt;&lt;author&gt;Pelaia, Girolamo&lt;/author&gt;&lt;author&gt;Renda, Teresa&lt;/author&gt;&lt;author&gt;Romeo, Pasquale&lt;/author&gt;&lt;author&gt;Busceti, Maria Teresa&lt;/author&gt;&lt;author&gt;Maselli, Rosario&lt;/author&gt;&lt;/authors&gt;&lt;/contributors&gt;&lt;titles&gt;&lt;title&gt;Review: Omalizumab in the treatment of severe asthma: efficacy and current problems&lt;/title&gt;&lt;secondary-title&gt;Therapeutic Advances in Respiratory Disease&lt;/secondary-title&gt;&lt;/titles&gt;&lt;periodical&gt;&lt;full-title&gt;Therapeutic Advances in Respiratory Disease&lt;/full-title&gt;&lt;abbr-1&gt;Ther. Adv. Respir. Dis.&lt;/abbr-1&gt;&lt;abbr-2&gt;Ther Adv Respir Dis&lt;/abbr-2&gt;&lt;abbr-3&gt;Ther Adv Respir Dis&lt;/abbr-3&gt;&lt;/periodical&gt;&lt;pages&gt;409-421&lt;/pages&gt;&lt;volume&gt;2&lt;/volume&gt;&lt;number&gt;6&lt;/number&gt;&lt;dates&gt;&lt;year&gt;2008&lt;/year&gt;&lt;/dates&gt;&lt;isbn&gt;1753-4658&lt;/isbn&gt;&lt;urls&gt;&lt;/urls&gt;&lt;/record&gt;&lt;/Cite&gt;&lt;/EndNote&gt;</w:instrText>
      </w:r>
      <w:r w:rsidR="009655FF">
        <w:fldChar w:fldCharType="separate"/>
      </w:r>
      <w:r w:rsidR="00E6646E">
        <w:rPr>
          <w:noProof/>
        </w:rPr>
        <w:t>(Ishizaka and Ishizaka 1967; Pelaia et al. 2008)</w:t>
      </w:r>
      <w:r w:rsidR="009655FF">
        <w:fldChar w:fldCharType="end"/>
      </w:r>
      <w:r>
        <w:t xml:space="preserve">. After allergen-challenge, antigen-activated </w:t>
      </w:r>
      <w:proofErr w:type="spellStart"/>
      <w:r>
        <w:t>IgE</w:t>
      </w:r>
      <w:proofErr w:type="spellEnd"/>
      <w:r>
        <w:t xml:space="preserve"> binds to Fc receptors on mast cells and promotes their activation</w:t>
      </w:r>
      <w:r>
        <w:rPr>
          <w:color w:val="FF0000"/>
        </w:rPr>
        <w:t xml:space="preserve"> </w:t>
      </w:r>
      <w:r w:rsidR="009655FF" w:rsidRPr="009655FF">
        <w:fldChar w:fldCharType="begin"/>
      </w:r>
      <w:r w:rsidR="00E6646E">
        <w:instrText xml:space="preserve"> ADDIN EN.CITE &lt;EndNote&gt;&lt;Cite&gt;&lt;Author&gt;Pelaia&lt;/Author&gt;&lt;Year&gt;2012&lt;/Year&gt;&lt;RecNum&gt;93&lt;/RecNum&gt;&lt;DisplayText&gt;(Pelaia et al. 2012)&lt;/DisplayText&gt;&lt;record&gt;&lt;rec-number&gt;93&lt;/rec-number&gt;&lt;foreign-keys&gt;&lt;key app="EN" db-id="dst5werpwtwza8efze459ppnxd2xvzxtaerv" timestamp="1520681615"&gt;93&lt;/key&gt;&lt;/foreign-keys&gt;&lt;ref-type name="Journal Article"&gt;17&lt;/ref-type&gt;&lt;contributors&gt;&lt;authors&gt;&lt;author&gt;Pelaia, Girolamo&lt;/author&gt;&lt;author&gt;Vatrella, Alessandro&lt;/author&gt;&lt;author&gt;Maselli, Rosario&lt;/author&gt;&lt;/authors&gt;&lt;/contributors&gt;&lt;titles&gt;&lt;title&gt;The potential of biologics for the treatment of asthma&lt;/title&gt;&lt;secondary-title&gt;Nature Reviews: Drug discovery&lt;/secondary-title&gt;&lt;/titles&gt;&lt;periodical&gt;&lt;full-title&gt;Nature Reviews: Drug Discovery&lt;/full-title&gt;&lt;abbr-1&gt;Nat. Rev. Drug Discov.&lt;/abbr-1&gt;&lt;abbr-2&gt;Nat Rev Drug Discov&lt;/abbr-2&gt;&lt;/periodical&gt;&lt;pages&gt;958-972&lt;/pages&gt;&lt;volume&gt;11&lt;/volume&gt;&lt;number&gt;12&lt;/number&gt;&lt;dates&gt;&lt;year&gt;2012&lt;/year&gt;&lt;/dates&gt;&lt;isbn&gt;1474-1776&lt;/isbn&gt;&lt;urls&gt;&lt;/urls&gt;&lt;/record&gt;&lt;/Cite&gt;&lt;/EndNote&gt;</w:instrText>
      </w:r>
      <w:r w:rsidR="009655FF" w:rsidRPr="009655FF">
        <w:fldChar w:fldCharType="separate"/>
      </w:r>
      <w:r w:rsidR="00E6646E">
        <w:rPr>
          <w:noProof/>
        </w:rPr>
        <w:t>(Pelaia et al. 2012)</w:t>
      </w:r>
      <w:r w:rsidR="009655FF" w:rsidRPr="009655FF">
        <w:fldChar w:fldCharType="end"/>
      </w:r>
      <w:r>
        <w:t>. Consequently, mast cells undergo degranulation and release preformed pro-inflammatory mediators</w:t>
      </w:r>
      <w:r w:rsidR="009655FF">
        <w:t xml:space="preserve"> </w:t>
      </w:r>
      <w:r w:rsidR="009655FF">
        <w:fldChar w:fldCharType="begin"/>
      </w:r>
      <w:r w:rsidR="00E6646E">
        <w:instrText xml:space="preserve"> ADDIN EN.CITE &lt;EndNote&gt;&lt;Cite&gt;&lt;Author&gt;Pelaia&lt;/Author&gt;&lt;Year&gt;2012&lt;/Year&gt;&lt;RecNum&gt;93&lt;/RecNum&gt;&lt;DisplayText&gt;(Pelaia et al. 2012)&lt;/DisplayText&gt;&lt;record&gt;&lt;rec-number&gt;93&lt;/rec-number&gt;&lt;foreign-keys&gt;&lt;key app="EN" db-id="dst5werpwtwza8efze459ppnxd2xvzxtaerv" timestamp="1520681615"&gt;93&lt;/key&gt;&lt;/foreign-keys&gt;&lt;ref-type name="Journal Article"&gt;17&lt;/ref-type&gt;&lt;contributors&gt;&lt;authors&gt;&lt;author&gt;Pelaia, Girolamo&lt;/author&gt;&lt;author&gt;Vatrella, Alessandro&lt;/author&gt;&lt;author&gt;Maselli, Rosario&lt;/author&gt;&lt;/authors&gt;&lt;/contributors&gt;&lt;titles&gt;&lt;title&gt;The potential of biologics for the treatment of asthma&lt;/title&gt;&lt;secondary-title&gt;Nature Reviews: Drug discovery&lt;/secondary-title&gt;&lt;/titles&gt;&lt;periodical&gt;&lt;full-title&gt;Nature Reviews: Drug Discovery&lt;/full-title&gt;&lt;abbr-1&gt;Nat. Rev. Drug Discov.&lt;/abbr-1&gt;&lt;abbr-2&gt;Nat Rev Drug Discov&lt;/abbr-2&gt;&lt;/periodical&gt;&lt;pages&gt;958-972&lt;/pages&gt;&lt;volume&gt;11&lt;/volume&gt;&lt;number&gt;12&lt;/number&gt;&lt;dates&gt;&lt;year&gt;2012&lt;/year&gt;&lt;/dates&gt;&lt;isbn&gt;1474-1776&lt;/isbn&gt;&lt;urls&gt;&lt;/urls&gt;&lt;/record&gt;&lt;/Cite&gt;&lt;/EndNote&gt;</w:instrText>
      </w:r>
      <w:r w:rsidR="009655FF">
        <w:fldChar w:fldCharType="separate"/>
      </w:r>
      <w:r w:rsidR="00E6646E">
        <w:rPr>
          <w:noProof/>
        </w:rPr>
        <w:t>(Pelaia et al. 2012)</w:t>
      </w:r>
      <w:r w:rsidR="009655FF">
        <w:fldChar w:fldCharType="end"/>
      </w:r>
      <w:r>
        <w:t>. Omalizumab (anti-</w:t>
      </w:r>
      <w:proofErr w:type="spellStart"/>
      <w:r>
        <w:t>IgE</w:t>
      </w:r>
      <w:proofErr w:type="spellEnd"/>
      <w:r>
        <w:t xml:space="preserve"> </w:t>
      </w:r>
      <w:proofErr w:type="spellStart"/>
      <w:r>
        <w:t>mAb</w:t>
      </w:r>
      <w:proofErr w:type="spellEnd"/>
      <w:r>
        <w:t xml:space="preserve">) reduced asthma exacerbations showing that </w:t>
      </w:r>
      <w:proofErr w:type="spellStart"/>
      <w:r>
        <w:t>IgE</w:t>
      </w:r>
      <w:proofErr w:type="spellEnd"/>
      <w:r>
        <w:t xml:space="preserve"> suppression may be beneficial in asthma. Omalizumab is a recombinant antibody containing a complementarity-determining region, which is obtained from an anti-</w:t>
      </w:r>
      <w:proofErr w:type="spellStart"/>
      <w:r>
        <w:t>IgE</w:t>
      </w:r>
      <w:proofErr w:type="spellEnd"/>
      <w:r>
        <w:t xml:space="preserve"> antibody in mice</w:t>
      </w:r>
      <w:r w:rsidR="009655FF">
        <w:t xml:space="preserve"> </w:t>
      </w:r>
      <w:r w:rsidR="009655FF">
        <w:fldChar w:fldCharType="begin"/>
      </w:r>
      <w:r w:rsidR="00E6646E">
        <w:instrText xml:space="preserve"> ADDIN EN.CITE &lt;EndNote&gt;&lt;Cite&gt;&lt;Author&gt;Presta&lt;/Author&gt;&lt;Year&gt;1993&lt;/Year&gt;&lt;RecNum&gt;107&lt;/RecNum&gt;&lt;DisplayText&gt;(Presta et al. 1993)&lt;/DisplayText&gt;&lt;record&gt;&lt;rec-number&gt;107&lt;/rec-number&gt;&lt;foreign-keys&gt;&lt;key app="EN" db-id="dst5werpwtwza8efze459ppnxd2xvzxtaerv" timestamp="1520681617"&gt;107&lt;/key&gt;&lt;/foreign-keys&gt;&lt;ref-type name="Journal Article"&gt;17&lt;/ref-type&gt;&lt;contributors&gt;&lt;authors&gt;&lt;author&gt;Presta, Leonard G&lt;/author&gt;&lt;author&gt;Lahr, SJ&lt;/author&gt;&lt;author&gt;Shields, RL&lt;/author&gt;&lt;author&gt;Porter, JP&lt;/author&gt;&lt;author&gt;Gorman, CM&lt;/author&gt;&lt;author&gt;Fendly, BM&lt;/author&gt;&lt;author&gt;Jardieu, PM&lt;/author&gt;&lt;/authors&gt;&lt;/contributors&gt;&lt;titles&gt;&lt;title&gt;Humanization of an antibody directed against IgE&lt;/title&gt;&lt;secondary-title&gt;Journal of Immunology&lt;/secondary-title&gt;&lt;/titles&gt;&lt;periodical&gt;&lt;full-title&gt;Journal of Immunology&lt;/full-title&gt;&lt;abbr-1&gt;J. Immunol.&lt;/abbr-1&gt;&lt;abbr-2&gt;J Immunol&lt;/abbr-2&gt;&lt;/periodical&gt;&lt;pages&gt;2623-2632&lt;/pages&gt;&lt;volume&gt;151&lt;/volume&gt;&lt;number&gt;5&lt;/number&gt;&lt;dates&gt;&lt;year&gt;1993&lt;/year&gt;&lt;/dates&gt;&lt;isbn&gt;0022-1767&lt;/isbn&gt;&lt;urls&gt;&lt;/urls&gt;&lt;/record&gt;&lt;/Cite&gt;&lt;/EndNote&gt;</w:instrText>
      </w:r>
      <w:r w:rsidR="009655FF">
        <w:fldChar w:fldCharType="separate"/>
      </w:r>
      <w:r w:rsidR="00E6646E">
        <w:rPr>
          <w:noProof/>
        </w:rPr>
        <w:t>(Presta et al. 1993)</w:t>
      </w:r>
      <w:r w:rsidR="009655FF">
        <w:fldChar w:fldCharType="end"/>
      </w:r>
      <w:r>
        <w:t xml:space="preserve">. High-affinity binding of omalizumab to </w:t>
      </w:r>
      <w:proofErr w:type="spellStart"/>
      <w:r>
        <w:t>IgE</w:t>
      </w:r>
      <w:proofErr w:type="spellEnd"/>
      <w:r>
        <w:t xml:space="preserve"> constrains the interaction of the antibody with mast cells, thus preventing mast cell degranulation </w:t>
      </w:r>
      <w:r w:rsidR="009655FF">
        <w:fldChar w:fldCharType="begin"/>
      </w:r>
      <w:r w:rsidR="00E6646E">
        <w:instrText xml:space="preserve"> ADDIN EN.CITE &lt;EndNote&gt;&lt;Cite&gt;&lt;Author&gt;Shields&lt;/Author&gt;&lt;Year&gt;1995&lt;/Year&gt;&lt;RecNum&gt;108&lt;/RecNum&gt;&lt;DisplayText&gt;(Shields et al. 1995)&lt;/DisplayText&gt;&lt;record&gt;&lt;rec-number&gt;108&lt;/rec-number&gt;&lt;foreign-keys&gt;&lt;key app="EN" db-id="dst5werpwtwza8efze459ppnxd2xvzxtaerv" timestamp="1520681618"&gt;108&lt;/key&gt;&lt;/foreign-keys&gt;&lt;ref-type name="Journal Article"&gt;17&lt;/ref-type&gt;&lt;contributors&gt;&lt;authors&gt;&lt;author&gt;Shields, RL&lt;/author&gt;&lt;author&gt;Whether, WR&lt;/author&gt;&lt;author&gt;Zioncheck, K&lt;/author&gt;&lt;author&gt;O’Connell, L&lt;/author&gt;&lt;author&gt;Fendly, B&lt;/author&gt;&lt;author&gt;Presta, LG&lt;/author&gt;&lt;author&gt;Thomas, D&lt;/author&gt;&lt;author&gt;Saban, R&lt;/author&gt;&lt;author&gt;Jardieu, P&lt;/author&gt;&lt;/authors&gt;&lt;/contributors&gt;&lt;titles&gt;&lt;title&gt;Inhibition of allergic reactions with antibodies to IgE&lt;/title&gt;&lt;secondary-title&gt;International Archives of Allergy and Immunology&lt;/secondary-title&gt;&lt;/titles&gt;&lt;periodical&gt;&lt;full-title&gt;International Archives of Allergy and Immunology&lt;/full-title&gt;&lt;abbr-1&gt;Int. Arch. Allergy Immunol.&lt;/abbr-1&gt;&lt;abbr-2&gt;Int Arch Allergy Immunol&lt;/abbr-2&gt;&lt;/periodical&gt;&lt;pages&gt;308-312&lt;/pages&gt;&lt;volume&gt;107&lt;/volume&gt;&lt;number&gt;1-3&lt;/number&gt;&lt;dates&gt;&lt;year&gt;1995&lt;/year&gt;&lt;/dates&gt;&lt;isbn&gt;1423-0097&lt;/isbn&gt;&lt;urls&gt;&lt;/urls&gt;&lt;/record&gt;&lt;/Cite&gt;&lt;/EndNote&gt;</w:instrText>
      </w:r>
      <w:r w:rsidR="009655FF">
        <w:fldChar w:fldCharType="separate"/>
      </w:r>
      <w:r w:rsidR="00E6646E">
        <w:rPr>
          <w:noProof/>
        </w:rPr>
        <w:t>(Shields et al. 1995)</w:t>
      </w:r>
      <w:r w:rsidR="009655FF">
        <w:fldChar w:fldCharType="end"/>
      </w:r>
      <w:r>
        <w:t xml:space="preserve">. In clinical studies, omalizumab treatment reduced free serum </w:t>
      </w:r>
      <w:proofErr w:type="spellStart"/>
      <w:r>
        <w:t>IgE</w:t>
      </w:r>
      <w:proofErr w:type="spellEnd"/>
      <w:r>
        <w:t xml:space="preserve"> concentrations by 99%, and suppressed new </w:t>
      </w:r>
      <w:proofErr w:type="spellStart"/>
      <w:r>
        <w:t>IgE</w:t>
      </w:r>
      <w:proofErr w:type="spellEnd"/>
      <w:r>
        <w:t xml:space="preserve"> production </w:t>
      </w:r>
      <w:r w:rsidR="009655FF">
        <w:fldChar w:fldCharType="begin"/>
      </w:r>
      <w:r w:rsidR="00E6646E">
        <w:instrText xml:space="preserve"> ADDIN EN.CITE &lt;EndNote&gt;&lt;Cite&gt;&lt;Author&gt;Tomkinson&lt;/Author&gt;&lt;Year&gt;2001&lt;/Year&gt;&lt;RecNum&gt;109&lt;/RecNum&gt;&lt;DisplayText&gt;(Tomkinson et al. 2001)&lt;/DisplayText&gt;&lt;record&gt;&lt;rec-number&gt;109&lt;/rec-number&gt;&lt;foreign-keys&gt;&lt;key app="EN" db-id="dst5werpwtwza8efze459ppnxd2xvzxtaerv" timestamp="1520681618"&gt;109&lt;/key&gt;&lt;/foreign-keys&gt;&lt;ref-type name="Journal Article"&gt;17&lt;/ref-type&gt;&lt;contributors&gt;&lt;authors&gt;&lt;author&gt;Tomkinson, A&lt;/author&gt;&lt;author&gt;Duez, C&lt;/author&gt;&lt;author&gt;Cieslewicz, G&lt;/author&gt;&lt;author&gt;Pratt, JC&lt;/author&gt;&lt;author&gt;Joetham, A&lt;/author&gt;&lt;author&gt;Shanafelt, M-C&lt;/author&gt;&lt;author&gt;Gundel, R&lt;/author&gt;&lt;author&gt;Gelfand, EW&lt;/author&gt;&lt;/authors&gt;&lt;/contributors&gt;&lt;titles&gt;&lt;title&gt;A murine IL-4 receptor antagonist that inhibits IL-4-and IL-13-induced responses prevents antigen-induced airway eosinophilia and airway hyperresponsiveness&lt;/title&gt;&lt;secondary-title&gt;Journal of Immunology&lt;/secondary-title&gt;&lt;/titles&gt;&lt;periodical&gt;&lt;full-title&gt;Journal of Immunology&lt;/full-title&gt;&lt;abbr-1&gt;J. Immunol.&lt;/abbr-1&gt;&lt;abbr-2&gt;J Immunol&lt;/abbr-2&gt;&lt;/periodical&gt;&lt;pages&gt;5792-5800&lt;/pages&gt;&lt;volume&gt;166&lt;/volume&gt;&lt;number&gt;9&lt;/number&gt;&lt;dates&gt;&lt;year&gt;2001&lt;/year&gt;&lt;/dates&gt;&lt;isbn&gt;0022-1767&lt;/isbn&gt;&lt;urls&gt;&lt;/urls&gt;&lt;/record&gt;&lt;/Cite&gt;&lt;/EndNote&gt;</w:instrText>
      </w:r>
      <w:r w:rsidR="009655FF">
        <w:fldChar w:fldCharType="separate"/>
      </w:r>
      <w:r w:rsidR="00E6646E">
        <w:rPr>
          <w:noProof/>
        </w:rPr>
        <w:t>(Tomkinson et al. 2001)</w:t>
      </w:r>
      <w:r w:rsidR="009655FF">
        <w:fldChar w:fldCharType="end"/>
      </w:r>
      <w:r>
        <w:t xml:space="preserve">. Furthermore, it also decreased the efficacy of antigen-presenting cell interactions with naïve Th cells </w:t>
      </w:r>
      <w:r w:rsidR="009655FF">
        <w:fldChar w:fldCharType="begin"/>
      </w:r>
      <w:r w:rsidR="00551437">
        <w:instrText xml:space="preserve"> ADDIN EN.CITE &lt;EndNote&gt;&lt;Cite&gt;&lt;Author&gt;Novak&lt;/Author&gt;&lt;Year&gt;2003&lt;/Year&gt;&lt;RecNum&gt;110&lt;/RecNum&gt;&lt;DisplayText&gt;(Novak et al. 2003)&lt;/DisplayText&gt;&lt;record&gt;&lt;rec-number&gt;110&lt;/rec-number&gt;&lt;foreign-keys&gt;&lt;key app="EN" db-id="dst5werpwtwza8efze459ppnxd2xvzxtaerv" timestamp="1520681618"&gt;110&lt;/key&gt;&lt;/foreign-keys&gt;&lt;ref-type name="Journal Article"&gt;17&lt;/ref-type&gt;&lt;contributors&gt;&lt;authors&gt;&lt;author&gt;Novak, Natalija&lt;/author&gt;&lt;author&gt;Tepel, Carmen&lt;/author&gt;&lt;author&gt;Koch, Susanne&lt;/author&gt;&lt;author&gt;Brix, Klaudia&lt;/author&gt;&lt;/authors&gt;&lt;/contributors&gt;&lt;titles&gt;&lt;title&gt;&lt;style face="normal" font="default" size="100%"&gt;Evidence for a differential expression of the Fc&lt;/style&gt;&lt;style face="normal" font="default" charset="161" size="100%"&gt;εRIγ&lt;/style&gt;&lt;style face="normal" font="default" size="100%"&gt; chain in dendritic cells of atopic and nonatopic donors&lt;/style&gt;&lt;/title&gt;&lt;secondary-title&gt;Journal of Clinical Investigation&lt;/secondary-title&gt;&lt;/titles&gt;&lt;periodical&gt;&lt;full-title&gt;Journal of Clinical Investigation&lt;/full-title&gt;&lt;abbr-1&gt;J. Clin. Invest.&lt;/abbr-1&gt;&lt;abbr-2&gt;J Clin Invest&lt;/abbr-2&gt;&lt;/periodical&gt;&lt;pages&gt;1047-1056&lt;/pages&gt;&lt;volume&gt;111&lt;/volume&gt;&lt;number&gt;7&lt;/number&gt;&lt;dates&gt;&lt;year&gt;2003&lt;/year&gt;&lt;/dates&gt;&lt;isbn&gt;0021-9738&lt;/isbn&gt;&lt;urls&gt;&lt;/urls&gt;&lt;/record&gt;&lt;/Cite&gt;&lt;/EndNote&gt;</w:instrText>
      </w:r>
      <w:r w:rsidR="009655FF">
        <w:fldChar w:fldCharType="separate"/>
      </w:r>
      <w:r w:rsidR="00E6646E">
        <w:rPr>
          <w:noProof/>
        </w:rPr>
        <w:t>(Novak et al. 2003)</w:t>
      </w:r>
      <w:r w:rsidR="009655FF">
        <w:fldChar w:fldCharType="end"/>
      </w:r>
      <w:r>
        <w:t xml:space="preserve">. Recently, omalizumab was found to be effective in reducing asthma exacerbation rates across a wide range of eosinophil levels </w:t>
      </w:r>
      <w:r w:rsidR="009655FF">
        <w:fldChar w:fldCharType="begin"/>
      </w:r>
      <w:r w:rsidR="00E6646E">
        <w:instrText xml:space="preserve"> ADDIN EN.CITE &lt;EndNote&gt;&lt;Cite&gt;&lt;Author&gt;Hanania&lt;/Author&gt;&lt;Year&gt;2018&lt;/Year&gt;&lt;RecNum&gt;206&lt;/RecNum&gt;&lt;DisplayText&gt;(Hanania et al. 2018)&lt;/DisplayText&gt;&lt;record&gt;&lt;rec-number&gt;206&lt;/rec-number&gt;&lt;foreign-keys&gt;&lt;key app="EN" db-id="dst5werpwtwza8efze459ppnxd2xvzxtaerv" timestamp="1528535762"&gt;206&lt;/key&gt;&lt;/foreign-keys&gt;&lt;ref-type name="Journal Article"&gt;17&lt;/ref-type&gt;&lt;contributors&gt;&lt;authors&gt;&lt;author&gt;Hanania, Nicola A&lt;/author&gt;&lt;author&gt;Rosén, Karin&lt;/author&gt;&lt;author&gt;Griffin, Noelle M&lt;/author&gt;&lt;author&gt;Trzaskoma, Benjamin L&lt;/author&gt;&lt;author&gt;Haselkorn, Tmirah&lt;/author&gt;&lt;author&gt;Chipps, Bradley E&lt;/author&gt;&lt;author&gt;Casale, Thomas B&lt;/author&gt;&lt;/authors&gt;&lt;/contributors&gt;&lt;titles&gt;&lt;title&gt;Response to Omalizumab Observed Over Wide Range of Blood Eosinophil Levels&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AB15&lt;/pages&gt;&lt;volume&gt;141&lt;/volume&gt;&lt;number&gt;2&lt;/number&gt;&lt;dates&gt;&lt;year&gt;2018&lt;/year&gt;&lt;/dates&gt;&lt;isbn&gt;0091-6749&lt;/isbn&gt;&lt;urls&gt;&lt;/urls&gt;&lt;/record&gt;&lt;/Cite&gt;&lt;/EndNote&gt;</w:instrText>
      </w:r>
      <w:r w:rsidR="009655FF">
        <w:fldChar w:fldCharType="separate"/>
      </w:r>
      <w:r w:rsidR="00E6646E">
        <w:rPr>
          <w:noProof/>
        </w:rPr>
        <w:t>(Hanania et al. 2018)</w:t>
      </w:r>
      <w:r w:rsidR="009655FF">
        <w:fldChar w:fldCharType="end"/>
      </w:r>
      <w:r>
        <w:t>. Similar beneficial effects were also observed after the administration of omalizumab in children with severe asthma</w:t>
      </w:r>
      <w:r w:rsidR="009655FF">
        <w:t xml:space="preserve"> </w:t>
      </w:r>
      <w:r w:rsidR="009655FF">
        <w:fldChar w:fldCharType="begin"/>
      </w:r>
      <w:r w:rsidR="00551437">
        <w:instrText xml:space="preserve"> ADDIN EN.CITE &lt;EndNote&gt;&lt;Cite&gt;&lt;Author&gt;Szefler&lt;/Author&gt;&lt;Year&gt;2018&lt;/Year&gt;&lt;RecNum&gt;208&lt;/RecNum&gt;&lt;DisplayText&gt;(Szefler et al. 2018)&lt;/DisplayText&gt;&lt;record&gt;&lt;rec-number&gt;208&lt;/rec-number&gt;&lt;foreign-keys&gt;&lt;key app="EN" db-id="dst5werpwtwza8efze459ppnxd2xvzxtaerv" timestamp="1528536050"&gt;208&lt;/key&gt;&lt;/foreign-keys&gt;&lt;ref-type name="Book Section"&gt;5&lt;/ref-type&gt;&lt;contributors&gt;&lt;authors&gt;&lt;author&gt;Szefler, SJ&lt;/author&gt;&lt;author&gt;Kattan, M&lt;/author&gt;&lt;author&gt;Ortiz, B&lt;/author&gt;&lt;author&gt;Trzaskoma, B&lt;/author&gt;&lt;author&gt;Haselkorn, T&lt;/author&gt;&lt;author&gt;Iqbal, A&lt;/author&gt;&lt;author&gt;Busse, WW&lt;/author&gt;&lt;/authors&gt;&lt;/contributors&gt;&lt;titles&gt;&lt;title&gt;Greater Treatment Benefit with Omalizumab in Children with Increased Asthma Severity: Exploratory Analyses from the Preventative Omalizumab or Step-up Therapy for Fall Exacerbations (PROSE) Study&lt;/title&gt;&lt;secondary-title&gt;Pediatric Severe Asthma and Phenotyping&lt;/secondary-title&gt;&lt;/titles&gt;&lt;pages&gt;A1157-A1157&lt;/pages&gt;&lt;dates&gt;&lt;year&gt;2018&lt;/year&gt;&lt;/dates&gt;&lt;publisher&gt;American Thoracic Society&lt;/publisher&gt;&lt;isbn&gt;1073-449X&lt;/isbn&gt;&lt;urls&gt;&lt;/urls&gt;&lt;/record&gt;&lt;/Cite&gt;&lt;/EndNote&gt;</w:instrText>
      </w:r>
      <w:r w:rsidR="009655FF">
        <w:fldChar w:fldCharType="separate"/>
      </w:r>
      <w:r w:rsidR="00E6646E">
        <w:rPr>
          <w:noProof/>
        </w:rPr>
        <w:t>(Szefler et al. 2018)</w:t>
      </w:r>
      <w:r w:rsidR="009655FF">
        <w:fldChar w:fldCharType="end"/>
      </w:r>
      <w:r>
        <w:t>. Interestingly, a recent study demonstrated the efficacy of omalizumab in improving IFN-α and IFN-λ release in patients with influenza A virus- and rhinovirus-induced severe allergic asthma, highlighting the additional potential of omalizumab in exacerbations</w:t>
      </w:r>
      <w:r w:rsidR="009655FF">
        <w:t xml:space="preserve"> </w:t>
      </w:r>
      <w:r w:rsidR="009655FF">
        <w:fldChar w:fldCharType="begin"/>
      </w:r>
      <w:r w:rsidR="00551437">
        <w:instrText xml:space="preserve"> ADDIN EN.CITE &lt;EndNote&gt;&lt;Cite&gt;&lt;Author&gt;Wark&lt;/Author&gt;&lt;Year&gt;2018&lt;/Year&gt;&lt;RecNum&gt;209&lt;/RecNum&gt;&lt;DisplayText&gt;(Wark et al. 2018)&lt;/DisplayText&gt;&lt;record&gt;&lt;rec-number&gt;209&lt;/rec-number&gt;&lt;foreign-keys&gt;&lt;key app="EN" db-id="dst5werpwtwza8efze459ppnxd2xvzxtaerv" timestamp="1528536140"&gt;209&lt;/key&gt;&lt;/foreign-keys&gt;&lt;ref-type name="Book Section"&gt;5&lt;/ref-type&gt;&lt;contributors&gt;&lt;authors&gt;&lt;author&gt;Wark, PAB&lt;/author&gt;&lt;author&gt;Nichol, K&lt;/author&gt;&lt;author&gt;Dorahy, D&lt;/author&gt;&lt;author&gt;Collison, A&lt;/author&gt;&lt;author&gt;Mattes, J&lt;/author&gt;&lt;/authors&gt;&lt;/contributors&gt;&lt;titles&gt;&lt;title&gt;The Effect of Treatment with Omalizumab on Anti-Viral Responses in Adults with Severe Allergic Asthma&lt;/title&gt;&lt;secondary-title&gt;Immunotherapy In Lung Disease&lt;/secondary-title&gt;&lt;/titles&gt;&lt;pages&gt;A6166-A6166&lt;/pages&gt;&lt;dates&gt;&lt;year&gt;2018&lt;/year&gt;&lt;/dates&gt;&lt;publisher&gt;American Thoracic Society&lt;/publisher&gt;&lt;isbn&gt;1073-449X&lt;/isbn&gt;&lt;urls&gt;&lt;/urls&gt;&lt;/record&gt;&lt;/Cite&gt;&lt;/EndNote&gt;</w:instrText>
      </w:r>
      <w:r w:rsidR="009655FF">
        <w:fldChar w:fldCharType="separate"/>
      </w:r>
      <w:r w:rsidR="00E6646E">
        <w:rPr>
          <w:noProof/>
        </w:rPr>
        <w:t>(Wark et al. 2018)</w:t>
      </w:r>
      <w:r w:rsidR="009655FF">
        <w:fldChar w:fldCharType="end"/>
      </w:r>
      <w:r>
        <w:t xml:space="preserve">. Furthermore, data from a recent phase III clinical trial (NCT01328886) showed that long term therapy with </w:t>
      </w:r>
      <w:proofErr w:type="spellStart"/>
      <w:r>
        <w:t>omazulimab</w:t>
      </w:r>
      <w:proofErr w:type="spellEnd"/>
      <w:r>
        <w:t xml:space="preserve"> is safe and effective in children with severe uncontrolled allergic asthma </w:t>
      </w:r>
      <w:r w:rsidR="009655FF">
        <w:fldChar w:fldCharType="begin"/>
      </w:r>
      <w:r w:rsidR="00E6646E">
        <w:instrText xml:space="preserve"> ADDIN EN.CITE &lt;EndNote&gt;&lt;Cite&gt;&lt;Author&gt;Odajima&lt;/Author&gt;&lt;Year&gt;2017&lt;/Year&gt;&lt;RecNum&gt;210&lt;/RecNum&gt;&lt;DisplayText&gt;(Odajima et al. 2017)&lt;/DisplayText&gt;&lt;record&gt;&lt;rec-number&gt;210&lt;/rec-number&gt;&lt;foreign-keys&gt;&lt;key app="EN" db-id="dst5werpwtwza8efze459ppnxd2xvzxtaerv" timestamp="1528536217"&gt;210&lt;/key&gt;&lt;/foreign-keys&gt;&lt;ref-type name="Journal Article"&gt;17&lt;/ref-type&gt;&lt;contributors&gt;&lt;authors&gt;&lt;author&gt;Odajima, Hiroshi&lt;/author&gt;&lt;author&gt;Ebisawa, Motohiro&lt;/author&gt;&lt;author&gt;Nagakura, Toshikazu&lt;/author&gt;&lt;author&gt;Fujisawa, Takao&lt;/author&gt;&lt;author&gt;Akasawa, Akira&lt;/author&gt;&lt;author&gt;Ito, Komei&lt;/author&gt;&lt;author&gt;Doi, Satoru&lt;/author&gt;&lt;author&gt;Yamaguchi, Koichi&lt;/author&gt;&lt;author&gt;Katsunuma, Toshio&lt;/author&gt;&lt;author&gt;Kurihara, Kazuyuki&lt;/author&gt;&lt;/authors&gt;&lt;/contributors&gt;&lt;titles&gt;&lt;title&gt;Long-term safety, efficacy, pharmacokinetics and pharmacodynamics of omalizumab in children with severe uncontrolled asthma&lt;/title&gt;&lt;secondary-title&gt;Allergology International&lt;/secondary-title&gt;&lt;/titles&gt;&lt;periodical&gt;&lt;full-title&gt;Allergology International&lt;/full-title&gt;&lt;abbr-1&gt;Allergol. Int.&lt;/abbr-1&gt;&lt;abbr-2&gt;Allergol Int&lt;/abbr-2&gt;&lt;/periodical&gt;&lt;pages&gt;106-115&lt;/pages&gt;&lt;volume&gt;66&lt;/volume&gt;&lt;number&gt;1&lt;/number&gt;&lt;dates&gt;&lt;year&gt;2017&lt;/year&gt;&lt;/dates&gt;&lt;isbn&gt;1323-8930&lt;/isbn&gt;&lt;urls&gt;&lt;/urls&gt;&lt;/record&gt;&lt;/Cite&gt;&lt;/EndNote&gt;</w:instrText>
      </w:r>
      <w:r w:rsidR="009655FF">
        <w:fldChar w:fldCharType="separate"/>
      </w:r>
      <w:r w:rsidR="00E6646E">
        <w:rPr>
          <w:noProof/>
        </w:rPr>
        <w:t>(Odajima et al. 2017)</w:t>
      </w:r>
      <w:r w:rsidR="009655FF">
        <w:fldChar w:fldCharType="end"/>
      </w:r>
      <w:r>
        <w:t xml:space="preserve">. </w:t>
      </w:r>
    </w:p>
    <w:p w14:paraId="59D45C61" w14:textId="12FCF3C1" w:rsidR="00FF665E" w:rsidRPr="000E63D0" w:rsidRDefault="000E63D0">
      <w:pPr>
        <w:spacing w:line="480" w:lineRule="auto"/>
        <w:jc w:val="both"/>
        <w:rPr>
          <w:b/>
          <w:bCs/>
          <w:color w:val="FF0000"/>
        </w:rPr>
      </w:pPr>
      <w:r w:rsidRPr="00A23EC9">
        <w:rPr>
          <w:b/>
          <w:bCs/>
          <w:color w:val="FF0000"/>
        </w:rPr>
        <w:lastRenderedPageBreak/>
        <w:t>Inhibition of type 2 responses</w:t>
      </w:r>
    </w:p>
    <w:p w14:paraId="3C24CD24" w14:textId="45C1A441" w:rsidR="00D670B7" w:rsidRPr="000E63D0" w:rsidRDefault="00A01CFA">
      <w:pPr>
        <w:spacing w:line="480" w:lineRule="auto"/>
        <w:jc w:val="both"/>
        <w:outlineLvl w:val="0"/>
        <w:rPr>
          <w:bCs/>
          <w:color w:val="FF0000"/>
        </w:rPr>
      </w:pPr>
      <w:r w:rsidRPr="000E63D0">
        <w:rPr>
          <w:bCs/>
          <w:color w:val="FF0000"/>
        </w:rPr>
        <w:t xml:space="preserve">TSLP and IL-33 </w:t>
      </w:r>
      <w:r w:rsidR="00C76129" w:rsidRPr="000E63D0">
        <w:rPr>
          <w:bCs/>
          <w:color w:val="FF0000"/>
        </w:rPr>
        <w:t>blockade</w:t>
      </w:r>
    </w:p>
    <w:p w14:paraId="3C24CD26" w14:textId="53369653" w:rsidR="00D670B7" w:rsidRDefault="00A01CFA" w:rsidP="00682F59">
      <w:pPr>
        <w:pStyle w:val="NoSpacing"/>
        <w:spacing w:line="480" w:lineRule="auto"/>
        <w:jc w:val="both"/>
        <w:rPr>
          <w:rStyle w:val="text"/>
        </w:rPr>
      </w:pPr>
      <w:r w:rsidRPr="00682F59">
        <w:t xml:space="preserve">TSLP and IL-33 are produced by AECs in response to exogenous pro-inflammatory stimuli and are involved in the activation of DCs and the associated cascade of inflammatory events </w:t>
      </w:r>
      <w:r w:rsidR="00682F59">
        <w:fldChar w:fldCharType="begin"/>
      </w:r>
      <w:r w:rsidR="00E6646E">
        <w:instrText xml:space="preserve"> ADDIN EN.CITE &lt;EndNote&gt;&lt;Cite&gt;&lt;Author&gt;Hallstrand&lt;/Author&gt;&lt;Year&gt;2014&lt;/Year&gt;&lt;RecNum&gt;37&lt;/RecNum&gt;&lt;DisplayText&gt;(Hallstrand et al. 2014)&lt;/DisplayText&gt;&lt;record&gt;&lt;rec-number&gt;37&lt;/rec-number&gt;&lt;foreign-keys&gt;&lt;key app="EN" db-id="dst5werpwtwza8efze459ppnxd2xvzxtaerv" timestamp="1520681601"&gt;37&lt;/key&gt;&lt;/foreign-keys&gt;&lt;ref-type name="Journal Article"&gt;17&lt;/ref-type&gt;&lt;contributors&gt;&lt;authors&gt;&lt;author&gt;Hallstrand, Teal S&lt;/author&gt;&lt;author&gt;Hackett, Tillie L&lt;/author&gt;&lt;author&gt;Altemeier, William A&lt;/author&gt;&lt;author&gt;Matute-Bello, Gustavo&lt;/author&gt;&lt;author&gt;Hansbro, Philip M&lt;/author&gt;&lt;author&gt;Knight, Darryl A&lt;/author&gt;&lt;/authors&gt;&lt;/contributors&gt;&lt;titles&gt;&lt;title&gt;Airway epithelial regulation of pulmonary immune homeostasis and inflammation&lt;/title&gt;&lt;secondary-title&gt;Clinical immunology&lt;/secondary-title&gt;&lt;/titles&gt;&lt;periodical&gt;&lt;full-title&gt;Clinical Immunology&lt;/full-title&gt;&lt;abbr-1&gt;Clin. Immunol.&lt;/abbr-1&gt;&lt;abbr-2&gt;Clin Immunol&lt;/abbr-2&gt;&lt;/periodical&gt;&lt;pages&gt;1-15&lt;/pages&gt;&lt;volume&gt;151&lt;/volume&gt;&lt;number&gt;1&lt;/number&gt;&lt;dates&gt;&lt;year&gt;2014&lt;/year&gt;&lt;/dates&gt;&lt;isbn&gt;1521-6616&lt;/isbn&gt;&lt;urls&gt;&lt;/urls&gt;&lt;/record&gt;&lt;/Cite&gt;&lt;/EndNote&gt;</w:instrText>
      </w:r>
      <w:r w:rsidR="00682F59">
        <w:fldChar w:fldCharType="separate"/>
      </w:r>
      <w:r w:rsidR="00E6646E">
        <w:rPr>
          <w:noProof/>
        </w:rPr>
        <w:t>(Hallstrand et al. 2014)</w:t>
      </w:r>
      <w:r w:rsidR="00682F59">
        <w:fldChar w:fldCharType="end"/>
      </w:r>
      <w:r w:rsidRPr="00682F59">
        <w:t xml:space="preserve">. Gauvreau </w:t>
      </w:r>
      <w:r w:rsidRPr="00682F59">
        <w:rPr>
          <w:i/>
        </w:rPr>
        <w:t>et al</w:t>
      </w:r>
      <w:r w:rsidRPr="00682F59">
        <w:t xml:space="preserve">., revealed that a human anti-TSLP </w:t>
      </w:r>
      <w:proofErr w:type="spellStart"/>
      <w:r w:rsidRPr="00682F59">
        <w:t>mAb</w:t>
      </w:r>
      <w:proofErr w:type="spellEnd"/>
      <w:r w:rsidRPr="00682F59">
        <w:t xml:space="preserve"> (AMG157/MEDI19929; also known as </w:t>
      </w:r>
      <w:proofErr w:type="spellStart"/>
      <w:r w:rsidRPr="00682F59">
        <w:t>tezepelumab</w:t>
      </w:r>
      <w:proofErr w:type="spellEnd"/>
      <w:r w:rsidRPr="00682F59">
        <w:t>) reduced airway inflammation</w:t>
      </w:r>
      <w:r w:rsidR="00EB4054" w:rsidRPr="00682F59">
        <w:t xml:space="preserve"> and relieved allergen-induced bronchoconstriction</w:t>
      </w:r>
      <w:r w:rsidRPr="00682F59">
        <w:t xml:space="preserve"> in patients with mild asthma in a phase I study (NCT01405963) </w:t>
      </w:r>
      <w:r w:rsidR="00682F59">
        <w:fldChar w:fldCharType="begin"/>
      </w:r>
      <w:r w:rsidR="00551437">
        <w:instrText xml:space="preserve"> ADDIN EN.CITE &lt;EndNote&gt;&lt;Cite&gt;&lt;Author&gt;Gauvreau&lt;/Author&gt;&lt;Year&gt;2014&lt;/Year&gt;&lt;RecNum&gt;111&lt;/RecNum&gt;&lt;DisplayText&gt;(Gauvreau et al. 2014)&lt;/DisplayText&gt;&lt;record&gt;&lt;rec-number&gt;111&lt;/rec-number&gt;&lt;foreign-keys&gt;&lt;key app="EN" db-id="dst5werpwtwza8efze459ppnxd2xvzxtaerv" timestamp="1520681618"&gt;111&lt;/key&gt;&lt;/foreign-keys&gt;&lt;ref-type name="Journal Article"&gt;17&lt;/ref-type&gt;&lt;contributors&gt;&lt;authors&gt;&lt;author&gt;Gauvreau, Gail M&lt;/author&gt;&lt;author&gt;O&amp;apos;byrne, Paul M&lt;/author&gt;&lt;author&gt;Boulet, Louis-Philippe&lt;/author&gt;&lt;author&gt;Wang, Ying&lt;/author&gt;&lt;author&gt;Cockcroft, Donald&lt;/author&gt;&lt;author&gt;Bigler, Jeannette&lt;/author&gt;&lt;author&gt;FitzGerald, J Mark&lt;/author&gt;&lt;author&gt;Boedigheimer, Michael&lt;/author&gt;&lt;author&gt;Davis, Beth E&lt;/author&gt;&lt;author&gt;Dias, Clapton&lt;/author&gt;&lt;/authors&gt;&lt;/contributors&gt;&lt;titles&gt;&lt;title&gt;Effects of an anti-TSLP antibody on allergen-induced asthmatic responses&lt;/title&gt;&lt;secondary-title&gt;New England Journal of Medicine&lt;/secondary-title&gt;&lt;/titles&gt;&lt;periodical&gt;&lt;full-title&gt;New England Journal of Medicine&lt;/full-title&gt;&lt;abbr-1&gt;N. Engl. J. Med.&lt;/abbr-1&gt;&lt;abbr-2&gt;N Engl J Med&lt;/abbr-2&gt;&lt;/periodical&gt;&lt;pages&gt;2102-2110&lt;/pages&gt;&lt;volume&gt;370&lt;/volume&gt;&lt;number&gt;22&lt;/number&gt;&lt;dates&gt;&lt;year&gt;2014&lt;/year&gt;&lt;/dates&gt;&lt;isbn&gt;0028-4793&lt;/isbn&gt;&lt;urls&gt;&lt;/urls&gt;&lt;/record&gt;&lt;/Cite&gt;&lt;/EndNote&gt;</w:instrText>
      </w:r>
      <w:r w:rsidR="00682F59">
        <w:fldChar w:fldCharType="separate"/>
      </w:r>
      <w:r w:rsidR="00E6646E">
        <w:rPr>
          <w:noProof/>
        </w:rPr>
        <w:t>(Gauvreau et al. 2014)</w:t>
      </w:r>
      <w:r w:rsidR="00682F59">
        <w:fldChar w:fldCharType="end"/>
      </w:r>
      <w:r w:rsidRPr="00682F59">
        <w:t xml:space="preserve">. In a Phase II trial (NCT02054130), </w:t>
      </w:r>
      <w:proofErr w:type="spellStart"/>
      <w:r w:rsidRPr="00682F59">
        <w:t>tezepelumab</w:t>
      </w:r>
      <w:proofErr w:type="spellEnd"/>
      <w:r w:rsidRPr="00682F59">
        <w:t xml:space="preserve"> reduced the exacerbation rate in patients with uncontrolled asthma </w:t>
      </w:r>
      <w:r w:rsidR="00682F59">
        <w:fldChar w:fldCharType="begin"/>
      </w:r>
      <w:r w:rsidR="00E6646E">
        <w:instrText xml:space="preserve"> ADDIN EN.CITE &lt;EndNote&gt;&lt;Cite&gt;&lt;Author&gt;Corren&lt;/Author&gt;&lt;Year&gt;2018&lt;/Year&gt;&lt;RecNum&gt;212&lt;/RecNum&gt;&lt;DisplayText&gt;(Corren et al. 2018)&lt;/DisplayText&gt;&lt;record&gt;&lt;rec-number&gt;212&lt;/rec-number&gt;&lt;foreign-keys&gt;&lt;key app="EN" db-id="dst5werpwtwza8efze459ppnxd2xvzxtaerv" timestamp="1528536886"&gt;212&lt;/key&gt;&lt;/foreign-keys&gt;&lt;ref-type name="Journal Article"&gt;17&lt;/ref-type&gt;&lt;contributors&gt;&lt;authors&gt;&lt;author&gt;Corren, Jonathan&lt;/author&gt;&lt;author&gt;Parnes, Jane R&lt;/author&gt;&lt;author&gt;Wang, Liangwei&lt;/author&gt;&lt;author&gt;May, Mo&lt;/author&gt;&lt;author&gt;Roseti, Stephanie L&lt;/author&gt;&lt;author&gt;Griffiths, Janet M&lt;/author&gt;&lt;author&gt;O&amp;apos;Quinn, Sean&lt;/author&gt;&lt;author&gt;van der Merwe, Rene&lt;/author&gt;&lt;/authors&gt;&lt;/contributors&gt;&lt;titles&gt;&lt;title&gt;Tezepelumab demonstrates clinically meaningful improvements in asthma control (ACQ-6) in patients with uncontrolled asthma: results from a phase 2b clinical trial&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AB80&lt;/pages&gt;&lt;volume&gt;141&lt;/volume&gt;&lt;number&gt;2&lt;/number&gt;&lt;dates&gt;&lt;year&gt;2018&lt;/year&gt;&lt;/dates&gt;&lt;isbn&gt;0091-6749&lt;/isbn&gt;&lt;urls&gt;&lt;/urls&gt;&lt;/record&gt;&lt;/Cite&gt;&lt;/EndNote&gt;</w:instrText>
      </w:r>
      <w:r w:rsidR="00682F59">
        <w:fldChar w:fldCharType="separate"/>
      </w:r>
      <w:r w:rsidR="00E6646E">
        <w:rPr>
          <w:noProof/>
        </w:rPr>
        <w:t>(Corren et al. 2018)</w:t>
      </w:r>
      <w:r w:rsidR="00682F59">
        <w:fldChar w:fldCharType="end"/>
      </w:r>
      <w:r w:rsidRPr="00682F59">
        <w:t xml:space="preserve">. Another antibody, ANB020 (anti-IL-33 </w:t>
      </w:r>
      <w:proofErr w:type="spellStart"/>
      <w:r w:rsidRPr="00682F59">
        <w:t>mAb</w:t>
      </w:r>
      <w:proofErr w:type="spellEnd"/>
      <w:r w:rsidRPr="00682F59">
        <w:t xml:space="preserve">) cleared Phase I trials and showed a good pharmacokinetic, pharmacodynamic, tolerability and safety profile in healthy volunteers receiving one or multiple doses </w:t>
      </w:r>
      <w:r w:rsidR="00682F59">
        <w:fldChar w:fldCharType="begin"/>
      </w:r>
      <w:r w:rsidR="00E6646E">
        <w:instrText xml:space="preserve"> ADDIN EN.CITE &lt;EndNote&gt;&lt;Cite&gt;&lt;Author&gt;Londei&lt;/Author&gt;&lt;Year&gt;2017&lt;/Year&gt;&lt;RecNum&gt;113&lt;/RecNum&gt;&lt;DisplayText&gt;(Londei et al. 2017)&lt;/DisplayText&gt;&lt;record&gt;&lt;rec-number&gt;113&lt;/rec-number&gt;&lt;foreign-keys&gt;&lt;key app="EN" db-id="dst5werpwtwza8efze459ppnxd2xvzxtaerv" timestamp="1520681619"&gt;113&lt;/key&gt;&lt;/foreign-keys&gt;&lt;ref-type name="Journal Article"&gt;17&lt;/ref-type&gt;&lt;contributors&gt;&lt;authors&gt;&lt;author&gt;Londei, Marco&lt;/author&gt;&lt;author&gt;Kenney, Brian&lt;/author&gt;&lt;author&gt;Los, Gerrit&lt;/author&gt;&lt;author&gt;Marino, Margaret H&lt;/author&gt;&lt;/authors&gt;&lt;/contributors&gt;&lt;titles&gt;&lt;title&gt;A Phase 1 Study of ANB020, an anti-IL-33 monoclonal Antibody in Healthy Volunteers&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AB73&lt;/pages&gt;&lt;volume&gt;139&lt;/volume&gt;&lt;number&gt;2&lt;/number&gt;&lt;dates&gt;&lt;year&gt;2017&lt;/year&gt;&lt;/dates&gt;&lt;isbn&gt;0091-6749&lt;/isbn&gt;&lt;urls&gt;&lt;/urls&gt;&lt;/record&gt;&lt;/Cite&gt;&lt;/EndNote&gt;</w:instrText>
      </w:r>
      <w:r w:rsidR="00682F59">
        <w:fldChar w:fldCharType="separate"/>
      </w:r>
      <w:r w:rsidR="00E6646E">
        <w:rPr>
          <w:noProof/>
        </w:rPr>
        <w:t>(Londei et al. 2017)</w:t>
      </w:r>
      <w:r w:rsidR="00682F59">
        <w:fldChar w:fldCharType="end"/>
      </w:r>
      <w:r w:rsidRPr="00682F59">
        <w:t>. Results from Phase II trials are anticipated soon.</w:t>
      </w:r>
      <w:r w:rsidR="00EB4054" w:rsidRPr="00682F59">
        <w:t xml:space="preserve"> </w:t>
      </w:r>
      <w:r w:rsidRPr="00682F59">
        <w:t>Although anti-TSLP and anti-IL-33 antibodies have clinical potential,</w:t>
      </w:r>
      <w:r w:rsidR="009655FF" w:rsidRPr="00682F59">
        <w:t xml:space="preserve"> carefully controlled trials are needed to evaluate their true pharmacological applicability and efficacy in asthma. carefully controlled trials are needed to evaluate their true pharmacological </w:t>
      </w:r>
      <w:r w:rsidR="00682F59" w:rsidRPr="00682F59">
        <w:rPr>
          <w:rStyle w:val="text"/>
        </w:rPr>
        <w:t>applicability and</w:t>
      </w:r>
      <w:r w:rsidR="009655FF" w:rsidRPr="00682F59">
        <w:rPr>
          <w:rStyle w:val="text"/>
        </w:rPr>
        <w:t xml:space="preserve"> efficacy in asthma</w:t>
      </w:r>
    </w:p>
    <w:p w14:paraId="7031C105" w14:textId="77777777" w:rsidR="00FF665E" w:rsidRPr="00F21A0C" w:rsidRDefault="00FF665E" w:rsidP="00682F59">
      <w:pPr>
        <w:pStyle w:val="NoSpacing"/>
        <w:spacing w:line="480" w:lineRule="auto"/>
        <w:jc w:val="both"/>
        <w:rPr>
          <w:color w:val="FF0000"/>
        </w:rPr>
      </w:pPr>
    </w:p>
    <w:p w14:paraId="3C24CD27" w14:textId="5D95CB59" w:rsidR="00D670B7" w:rsidRPr="000E63D0" w:rsidRDefault="00C76129">
      <w:pPr>
        <w:spacing w:line="480" w:lineRule="auto"/>
        <w:jc w:val="both"/>
        <w:outlineLvl w:val="0"/>
        <w:rPr>
          <w:bCs/>
          <w:color w:val="FF0000"/>
        </w:rPr>
      </w:pPr>
      <w:r w:rsidRPr="000E63D0">
        <w:rPr>
          <w:bCs/>
          <w:color w:val="FF0000"/>
        </w:rPr>
        <w:t>Anti-</w:t>
      </w:r>
      <w:r w:rsidR="00A01CFA" w:rsidRPr="000E63D0">
        <w:rPr>
          <w:bCs/>
          <w:color w:val="FF0000"/>
        </w:rPr>
        <w:t>IL-4</w:t>
      </w:r>
    </w:p>
    <w:p w14:paraId="3C24CD28" w14:textId="4A0978B5" w:rsidR="00D670B7" w:rsidRDefault="00A01CFA">
      <w:pPr>
        <w:spacing w:line="480" w:lineRule="auto"/>
        <w:jc w:val="both"/>
      </w:pPr>
      <w:r w:rsidRPr="00682F59">
        <w:t>IL-4 contributes significantly to asthma pathophysiology, primarily in the early development of allergy</w:t>
      </w:r>
      <w:r w:rsidR="00E92792">
        <w:t xml:space="preserve"> </w:t>
      </w:r>
      <w:r w:rsidR="00E92792">
        <w:fldChar w:fldCharType="begin">
          <w:fldData xml:space="preserve">PEVuZE5vdGU+PENpdGU+PEF1dGhvcj5IdW1iZXJ0PC9BdXRob3I+PFllYXI+MTk5NzwvWWVhcj48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</w:fldData>
        </w:fldChar>
      </w:r>
      <w:r w:rsidR="00E92792">
        <w:instrText xml:space="preserve"> ADDIN EN.CITE </w:instrText>
      </w:r>
      <w:r w:rsidR="00E92792">
        <w:fldChar w:fldCharType="begin">
          <w:fldData xml:space="preserve">PEVuZE5vdGU+PENpdGU+PEF1dGhvcj5IdW1iZXJ0PC9BdXRob3I+PFllYXI+MTk5NzwvWWVhcj48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</w:fldData>
        </w:fldChar>
      </w:r>
      <w:r w:rsidR="00E92792">
        <w:instrText xml:space="preserve"> ADDIN EN.CITE.DATA </w:instrText>
      </w:r>
      <w:r w:rsidR="00E92792">
        <w:fldChar w:fldCharType="end"/>
      </w:r>
      <w:r w:rsidR="00E92792">
        <w:fldChar w:fldCharType="separate"/>
      </w:r>
      <w:r w:rsidR="00E92792">
        <w:rPr>
          <w:noProof/>
        </w:rPr>
        <w:t>(Humbert et al. 1997; Kotsimbos et al. 1996)</w:t>
      </w:r>
      <w:r w:rsidR="00E92792">
        <w:fldChar w:fldCharType="end"/>
      </w:r>
      <w:r w:rsidRPr="00682F59">
        <w:t>. It promotes differentiation of naive Th</w:t>
      </w:r>
      <w:r>
        <w:t xml:space="preserve"> cells into Th2 cells and their proliferation, and also contributes to airway tissue remodelling </w:t>
      </w:r>
      <w:r w:rsidR="00682F59">
        <w:fldChar w:fldCharType="begin">
          <w:fldData xml:space="preserve">PEVuZE5vdGU+PENpdGU+PEF1dGhvcj5CYXJuZXM8L0F1dGhvcj48WWVhcj4yMDA2PC9ZZWFyPjxS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</w:fldData>
        </w:fldChar>
      </w:r>
      <w:r w:rsidR="00E92792">
        <w:instrText xml:space="preserve"> ADDIN EN.CITE </w:instrText>
      </w:r>
      <w:r w:rsidR="00E92792">
        <w:fldChar w:fldCharType="begin">
          <w:fldData xml:space="preserve">PEVuZE5vdGU+PENpdGU+PEF1dGhvcj5CYXJuZXM8L0F1dGhvcj48WWVhcj4yMDA2PC9ZZWFyPjxS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</w:fldData>
        </w:fldChar>
      </w:r>
      <w:r w:rsidR="00E92792">
        <w:instrText xml:space="preserve"> ADDIN EN.CITE.DATA </w:instrText>
      </w:r>
      <w:r w:rsidR="00E92792">
        <w:fldChar w:fldCharType="end"/>
      </w:r>
      <w:r w:rsidR="00682F59">
        <w:fldChar w:fldCharType="separate"/>
      </w:r>
      <w:r w:rsidR="00E92792">
        <w:rPr>
          <w:noProof/>
        </w:rPr>
        <w:t>(Barnes 2006; Barnes 2008; Schipf et al. 2003)</w:t>
      </w:r>
      <w:r w:rsidR="00682F59">
        <w:fldChar w:fldCharType="end"/>
      </w:r>
      <w:r>
        <w:t xml:space="preserve">. Most anti-IL-4 therapies, such as </w:t>
      </w:r>
      <w:proofErr w:type="spellStart"/>
      <w:r>
        <w:t>pascolizumab</w:t>
      </w:r>
      <w:proofErr w:type="spellEnd"/>
      <w:r>
        <w:t xml:space="preserve"> (anti-IL-4 </w:t>
      </w:r>
      <w:proofErr w:type="spellStart"/>
      <w:r>
        <w:t>mAb</w:t>
      </w:r>
      <w:proofErr w:type="spellEnd"/>
      <w:r>
        <w:t xml:space="preserve">), are highly effective in suppressing asthma features </w:t>
      </w:r>
      <w:r>
        <w:rPr>
          <w:i/>
          <w:iCs/>
        </w:rPr>
        <w:t>in vitro</w:t>
      </w:r>
      <w:r>
        <w:t xml:space="preserve"> and in animal models</w:t>
      </w:r>
      <w:r w:rsidR="000569DD">
        <w:t xml:space="preserve"> </w:t>
      </w:r>
      <w:r w:rsidR="000569DD">
        <w:fldChar w:fldCharType="begin"/>
      </w:r>
      <w:r w:rsidR="000569DD">
        <w:instrText xml:space="preserve"> ADDIN EN.CITE &lt;EndNote&gt;&lt;Cite&gt;&lt;Author&gt;Hansbro&lt;/Author&gt;&lt;Year&gt;2013&lt;/Year&gt;&lt;RecNum&gt;16&lt;/RecNum&gt;&lt;DisplayText&gt;(Hansbro et al. 2013)&lt;/DisplayText&gt;&lt;record&gt;&lt;rec-number&gt;16&lt;/rec-number&gt;&lt;foreign-keys&gt;&lt;key app="EN" db-id="dst5werpwtwza8efze459ppnxd2xvzxtaerv" timestamp="1520681594"&gt;16&lt;/key&gt;&lt;/foreign-keys&gt;&lt;ref-type name="Journal Article"&gt;17&lt;/ref-type&gt;&lt;contributors&gt;&lt;authors&gt;&lt;author&gt;Hansbro, Philip M&lt;/author&gt;&lt;author&gt;Scott, Grace V&lt;/author&gt;&lt;author&gt;Essilfie, Ama-Tawiah&lt;/author&gt;&lt;author&gt;Kim, Richard Y&lt;/author&gt;&lt;author&gt;Starkey, Malcolm R&lt;/author&gt;&lt;author&gt;Nguyen, Duc H&lt;/author&gt;&lt;author&gt;Allen, Paul D&lt;/author&gt;&lt;author&gt;Kaiko, Gerard E&lt;/author&gt;&lt;author&gt;Yang, Ming&lt;/author&gt;&lt;author&gt;Horvat, Jay C&lt;/author&gt;&lt;/authors&gt;&lt;/contributors&gt;&lt;titles&gt;&lt;title&gt;Th2 cytokine antagonists: potential treatments for severe asthma&lt;/title&gt;&lt;secondary-title&gt;Expert opinion on investigational drugs&lt;/secondary-title&gt;&lt;/titles&gt;&lt;periodical&gt;&lt;full-title&gt;Expert Opinion on Investigational Drugs&lt;/full-title&gt;&lt;abbr-1&gt;Expert Opin. Investig. Drugs&lt;/abbr-1&gt;&lt;abbr-2&gt;Expert Opin Investig Drugs&lt;/abbr-2&gt;&lt;/periodical&gt;&lt;pages&gt;49-69&lt;/pages&gt;&lt;volume&gt;22&lt;/volume&gt;&lt;number&gt;1&lt;/number&gt;&lt;dates&gt;&lt;year&gt;2013&lt;/year&gt;&lt;/dates&gt;&lt;isbn&gt;1354-3784&lt;/isbn&gt;&lt;urls&gt;&lt;/urls&gt;&lt;/record&gt;&lt;/Cite&gt;&lt;/EndNote&gt;</w:instrText>
      </w:r>
      <w:r w:rsidR="000569DD">
        <w:fldChar w:fldCharType="separate"/>
      </w:r>
      <w:r w:rsidR="000569DD">
        <w:rPr>
          <w:noProof/>
        </w:rPr>
        <w:t>(Hansbro et al. 2013)</w:t>
      </w:r>
      <w:r w:rsidR="000569DD">
        <w:fldChar w:fldCharType="end"/>
      </w:r>
      <w:r>
        <w:t xml:space="preserve">. However, these antibodies are typically found to be clinically ineffective in established asthma in humans </w:t>
      </w:r>
      <w:r w:rsidR="00682F59">
        <w:fldChar w:fldCharType="begin"/>
      </w:r>
      <w:r w:rsidR="00E6646E">
        <w:instrText xml:space="preserve"> ADDIN EN.CITE &lt;EndNote&gt;&lt;Cite&gt;&lt;Author&gt;Corry&lt;/Author&gt;&lt;Year&gt;1996&lt;/Year&gt;&lt;RecNum&gt;115&lt;/RecNum&gt;&lt;DisplayText&gt;(Corry et al. 1996; Zhou et al. 1997)&lt;/DisplayText&gt;&lt;record&gt;&lt;rec-number&gt;115&lt;/rec-number&gt;&lt;foreign-keys&gt;&lt;key app="EN" db-id="dst5werpwtwza8efze459ppnxd2xvzxtaerv" timestamp="1520681619"&gt;115&lt;/key&gt;&lt;/foreign-keys&gt;&lt;ref-type name="Journal Article"&gt;17&lt;/ref-type&gt;&lt;contributors&gt;&lt;authors&gt;&lt;author&gt;Corry, David B&lt;/author&gt;&lt;author&gt;Folkesson, Hans G&lt;/author&gt;&lt;author&gt;Warnock, Martha L&lt;/author&gt;&lt;author&gt;Erle, David J&lt;/author&gt;&lt;author&gt;Matthay, Michael A&lt;/author&gt;&lt;author&gt;Wiener-Kronish, Jeanine P&lt;/author&gt;&lt;author&gt;Locksley, Richard M&lt;/author&gt;&lt;/authors&gt;&lt;/contributors&gt;&lt;titles&gt;&lt;title&gt;Interleukin 4, but not interleukin 5 or eosinophils, is required in a murine model of acute airway hyperreactivity&lt;/title&gt;&lt;secondary-title&gt;Journal of Experimental Medicine&lt;/secondary-title&gt;&lt;/titles&gt;&lt;periodical&gt;&lt;full-title&gt;Journal of Experimental Medicine&lt;/full-title&gt;&lt;abbr-1&gt;J. Exp. Med.&lt;/abbr-1&gt;&lt;abbr-2&gt;J Exp Med&lt;/abbr-2&gt;&lt;/periodical&gt;&lt;pages&gt;109-117&lt;/pages&gt;&lt;volume&gt;183&lt;/volume&gt;&lt;number&gt;1&lt;/number&gt;&lt;dates&gt;&lt;year&gt;1996&lt;/year&gt;&lt;/dates&gt;&lt;isbn&gt;0022-1007&lt;/isbn&gt;&lt;urls&gt;&lt;/urls&gt;&lt;/record&gt;&lt;/Cite&gt;&lt;Cite&gt;&lt;Author&gt;Zhou&lt;/Author&gt;&lt;Year&gt;1997&lt;/Year&gt;&lt;RecNum&gt;116&lt;/RecNum&gt;&lt;record&gt;&lt;rec-number&gt;116&lt;/rec-number&gt;&lt;foreign-keys&gt;&lt;key app="EN" db-id="dst5werpwtwza8efze459ppnxd2xvzxtaerv" timestamp="1520681620"&gt;116&lt;/key&gt;&lt;/foreign-keys&gt;&lt;ref-type name="Journal Article"&gt;17&lt;/ref-type&gt;&lt;contributors&gt;&lt;authors&gt;&lt;author&gt;Zhou, Chang-Yi&lt;/author&gt;&lt;author&gt;Crocker, I Caroline&lt;/author&gt;&lt;author&gt;Koenig, Gary&lt;/author&gt;&lt;author&gt;Romero, F Antonio&lt;/author&gt;&lt;author&gt;Townley, Robert G&lt;/author&gt;&lt;/authors&gt;&lt;/contributors&gt;&lt;titles&gt;&lt;title&gt;Anti-interleukin-4 inhibits immunoglobulin E production in a murine model of atopic asthma&lt;/title&gt;&lt;secondary-title&gt;Journal of Asthma&lt;/secondary-title&gt;&lt;/titles&gt;&lt;periodical&gt;&lt;full-title&gt;Journal of Asthma&lt;/full-title&gt;&lt;abbr-1&gt;J. Asthma&lt;/abbr-1&gt;&lt;abbr-2&gt;J Asthma&lt;/abbr-2&gt;&lt;/periodical&gt;&lt;pages&gt;195-201&lt;/pages&gt;&lt;volume&gt;34&lt;/volume&gt;&lt;number&gt;3&lt;/number&gt;&lt;dates&gt;&lt;year&gt;1997&lt;/year&gt;&lt;/dates&gt;&lt;isbn&gt;0277-0903&lt;/isbn&gt;&lt;urls&gt;&lt;/urls&gt;&lt;/record&gt;&lt;/Cite&gt;&lt;/EndNote&gt;</w:instrText>
      </w:r>
      <w:r w:rsidR="00682F59">
        <w:fldChar w:fldCharType="separate"/>
      </w:r>
      <w:r w:rsidR="00E6646E">
        <w:rPr>
          <w:noProof/>
        </w:rPr>
        <w:t>(Corry et al. 1996; Zhou et al. 1997)</w:t>
      </w:r>
      <w:r w:rsidR="00682F59">
        <w:fldChar w:fldCharType="end"/>
      </w:r>
      <w:r>
        <w:t xml:space="preserve">. Altrakincept </w:t>
      </w:r>
      <w:r>
        <w:lastRenderedPageBreak/>
        <w:t xml:space="preserve">(soluble humanised IL-4 inhibitor) blocked airway eosinophil infiltration and mucus hypersecretion in allergen-challenged mice </w:t>
      </w:r>
      <w:r w:rsidR="00682F59">
        <w:fldChar w:fldCharType="begin"/>
      </w:r>
      <w:r w:rsidR="00E6646E">
        <w:instrText xml:space="preserve"> ADDIN EN.CITE &lt;EndNote&gt;&lt;Cite&gt;&lt;Author&gt;Henderson&lt;/Author&gt;&lt;Year&gt;2000&lt;/Year&gt;&lt;RecNum&gt;117&lt;/RecNum&gt;&lt;DisplayText&gt;(Henderson et al. 2000)&lt;/DisplayText&gt;&lt;record&gt;&lt;rec-number&gt;117&lt;/rec-number&gt;&lt;foreign-keys&gt;&lt;key app="EN" db-id="dst5werpwtwza8efze459ppnxd2xvzxtaerv" timestamp="1520681620"&gt;117&lt;/key&gt;&lt;/foreign-keys&gt;&lt;ref-type name="Journal Article"&gt;17&lt;/ref-type&gt;&lt;contributors&gt;&lt;authors&gt;&lt;author&gt;Henderson, William R&lt;/author&gt;&lt;author&gt;Chi, Emil Y&lt;/author&gt;&lt;author&gt;Maliszewski, Charles R&lt;/author&gt;&lt;/authors&gt;&lt;/contributors&gt;&lt;titles&gt;&lt;title&gt;Soluble IL-4 receptor inhibits airway inflammation following allergen challenge in a mouse model of asthma&lt;/title&gt;&lt;secondary-title&gt;Journal of Immunology&lt;/secondary-title&gt;&lt;/titles&gt;&lt;periodical&gt;&lt;full-title&gt;Journal of Immunology&lt;/full-title&gt;&lt;abbr-1&gt;J. Immunol.&lt;/abbr-1&gt;&lt;abbr-2&gt;J Immunol&lt;/abbr-2&gt;&lt;/periodical&gt;&lt;pages&gt;1086-1095&lt;/pages&gt;&lt;volume&gt;164&lt;/volume&gt;&lt;number&gt;2&lt;/number&gt;&lt;dates&gt;&lt;year&gt;2000&lt;/year&gt;&lt;/dates&gt;&lt;isbn&gt;0022-1767&lt;/isbn&gt;&lt;urls&gt;&lt;/urls&gt;&lt;/record&gt;&lt;/Cite&gt;&lt;/EndNote&gt;</w:instrText>
      </w:r>
      <w:r w:rsidR="00682F59">
        <w:fldChar w:fldCharType="separate"/>
      </w:r>
      <w:r w:rsidR="00E6646E">
        <w:rPr>
          <w:noProof/>
        </w:rPr>
        <w:t>(Henderson et al. 2000)</w:t>
      </w:r>
      <w:r w:rsidR="00682F59">
        <w:fldChar w:fldCharType="end"/>
      </w:r>
      <w:r>
        <w:t xml:space="preserve">. It is safe in moderate asthma patients and reduces inflammation </w:t>
      </w:r>
      <w:r w:rsidR="00682F59">
        <w:fldChar w:fldCharType="begin">
          <w:fldData xml:space="preserve">PEVuZE5vdGU+PENpdGU+PEF1dGhvcj5Cb3Jpc2g8L0F1dGhvcj48WWVhcj4yMDAxPC9ZZWFyPjxS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</w:fldData>
        </w:fldChar>
      </w:r>
      <w:r w:rsidR="00E6646E">
        <w:instrText xml:space="preserve"> ADDIN EN.CITE </w:instrText>
      </w:r>
      <w:r w:rsidR="00E6646E">
        <w:fldChar w:fldCharType="begin">
          <w:fldData xml:space="preserve">PEVuZE5vdGU+PENpdGU+PEF1dGhvcj5Cb3Jpc2g8L0F1dGhvcj48WWVhcj4yMDAxPC9ZZWFyPjxS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</w:fldData>
        </w:fldChar>
      </w:r>
      <w:r w:rsidR="00E6646E">
        <w:instrText xml:space="preserve"> ADDIN EN.CITE.DATA </w:instrText>
      </w:r>
      <w:r w:rsidR="00E6646E">
        <w:fldChar w:fldCharType="end"/>
      </w:r>
      <w:r w:rsidR="00682F59">
        <w:fldChar w:fldCharType="separate"/>
      </w:r>
      <w:r w:rsidR="00E6646E">
        <w:rPr>
          <w:noProof/>
        </w:rPr>
        <w:t>(Borish et al. 2001; Borish et al. 1999)</w:t>
      </w:r>
      <w:r w:rsidR="00682F59">
        <w:fldChar w:fldCharType="end"/>
      </w:r>
      <w:r>
        <w:t xml:space="preserve">. However, again the respiratory function of asthma patients was not improved </w:t>
      </w:r>
      <w:r w:rsidR="00682F59">
        <w:fldChar w:fldCharType="begin">
          <w:fldData xml:space="preserve">PEVuZE5vdGU+PENpdGU+PEF1dGhvcj5Cb3Jpc2g8L0F1dGhvcj48WWVhcj4yMDAxPC9ZZWFyPjxS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</w:fldData>
        </w:fldChar>
      </w:r>
      <w:r w:rsidR="00E6646E">
        <w:instrText xml:space="preserve"> ADDIN EN.CITE </w:instrText>
      </w:r>
      <w:r w:rsidR="00E6646E">
        <w:fldChar w:fldCharType="begin">
          <w:fldData xml:space="preserve">PEVuZE5vdGU+PENpdGU+PEF1dGhvcj5Cb3Jpc2g8L0F1dGhvcj48WWVhcj4yMDAxPC9ZZWFyPjxS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</w:fldData>
        </w:fldChar>
      </w:r>
      <w:r w:rsidR="00E6646E">
        <w:instrText xml:space="preserve"> ADDIN EN.CITE.DATA </w:instrText>
      </w:r>
      <w:r w:rsidR="00E6646E">
        <w:fldChar w:fldCharType="end"/>
      </w:r>
      <w:r w:rsidR="00682F59">
        <w:fldChar w:fldCharType="separate"/>
      </w:r>
      <w:r w:rsidR="00E6646E">
        <w:rPr>
          <w:noProof/>
        </w:rPr>
        <w:t>(Borish et al. 2001; Borish et al. 1999)</w:t>
      </w:r>
      <w:r w:rsidR="00682F59">
        <w:fldChar w:fldCharType="end"/>
      </w:r>
      <w:r>
        <w:t>.  Further studies are warranted to improve the anti-IL-4 medications for asthma, but it is likely more effective as a preventative rather than a treatment.</w:t>
      </w:r>
    </w:p>
    <w:p w14:paraId="3C24CD29" w14:textId="036C8DE4" w:rsidR="00D670B7" w:rsidRDefault="00D670B7">
      <w:pPr>
        <w:spacing w:line="480" w:lineRule="auto"/>
        <w:jc w:val="both"/>
      </w:pPr>
    </w:p>
    <w:p w14:paraId="3C24CD2A" w14:textId="5B1B8E6A" w:rsidR="00D670B7" w:rsidRPr="00A23EC9" w:rsidRDefault="00C76129">
      <w:pPr>
        <w:spacing w:line="480" w:lineRule="auto"/>
        <w:jc w:val="both"/>
        <w:outlineLvl w:val="0"/>
        <w:rPr>
          <w:bCs/>
          <w:color w:val="FF0000"/>
        </w:rPr>
      </w:pPr>
      <w:r w:rsidRPr="00A23EC9">
        <w:rPr>
          <w:bCs/>
          <w:color w:val="FF0000"/>
        </w:rPr>
        <w:t>Anti-</w:t>
      </w:r>
      <w:r w:rsidR="00A01CFA" w:rsidRPr="00A23EC9">
        <w:rPr>
          <w:bCs/>
          <w:color w:val="FF0000"/>
        </w:rPr>
        <w:t>IL-5</w:t>
      </w:r>
    </w:p>
    <w:p w14:paraId="3C24CD2B" w14:textId="333E3ECC" w:rsidR="00D670B7" w:rsidRDefault="00A01CFA">
      <w:pPr>
        <w:spacing w:line="480" w:lineRule="auto"/>
        <w:jc w:val="both"/>
      </w:pPr>
      <w:r>
        <w:t xml:space="preserve">IL-5 </w:t>
      </w:r>
      <w:r w:rsidR="003136E7">
        <w:t>ha</w:t>
      </w:r>
      <w:r>
        <w:t xml:space="preserve">s important roles in allergen-induced asthma as a mediator of the activation, proliferation, and maturation of eosinophils </w:t>
      </w:r>
      <w:r w:rsidR="00682F59">
        <w:fldChar w:fldCharType="begin"/>
      </w:r>
      <w:r w:rsidR="00A76D4A">
        <w:instrText xml:space="preserve"> ADDIN EN.CITE &lt;EndNote&gt;&lt;Cite&gt;&lt;Author&gt;Stirling&lt;/Author&gt;&lt;Year&gt;2001&lt;/Year&gt;&lt;RecNum&gt;120&lt;/RecNum&gt;&lt;DisplayText&gt;(Stirling et al. 2001)&lt;/DisplayText&gt;&lt;record&gt;&lt;rec-number&gt;120&lt;/rec-number&gt;&lt;foreign-keys&gt;&lt;key app="EN" db-id="dst5werpwtwza8efze459ppnxd2xvzxtaerv" timestamp="1520681620"&gt;120&lt;/key&gt;&lt;/foreign-keys&gt;&lt;ref-type name="Journal Article"&gt;17&lt;/ref-type&gt;&lt;contributors&gt;&lt;authors&gt;&lt;author&gt;Stirling, Robert G&lt;/author&gt;&lt;author&gt;Van Rensen, Elizabeth LJ&lt;/author&gt;&lt;author&gt;Barnes, Peter J&lt;/author&gt;&lt;author&gt;Fan Chung, K&lt;/author&gt;&lt;/authors&gt;&lt;/contributors&gt;&lt;titles&gt;&lt;title&gt;Interleukin-5 induces CD34+ eosinophil progenitor mobilization and eosinophil CCR3 expression in asthma&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periodical&gt;&lt;pages&gt;1403-1409&lt;/pages&gt;&lt;volume&gt;164&lt;/volume&gt;&lt;number&gt;8&lt;/number&gt;&lt;dates&gt;&lt;year&gt;2001&lt;/year&gt;&lt;/dates&gt;&lt;isbn&gt;1535-4970&lt;/isbn&gt;&lt;urls&gt;&lt;/urls&gt;&lt;/record&gt;&lt;/Cite&gt;&lt;/EndNote&gt;</w:instrText>
      </w:r>
      <w:r w:rsidR="00682F59">
        <w:fldChar w:fldCharType="separate"/>
      </w:r>
      <w:r w:rsidR="00A76D4A">
        <w:rPr>
          <w:noProof/>
        </w:rPr>
        <w:t>(Stirling et al. 2001)</w:t>
      </w:r>
      <w:r w:rsidR="00682F59">
        <w:fldChar w:fldCharType="end"/>
      </w:r>
      <w:r>
        <w:t xml:space="preserve">. Animal studies </w:t>
      </w:r>
      <w:r w:rsidR="003136E7">
        <w:t xml:space="preserve">show </w:t>
      </w:r>
      <w:r>
        <w:t xml:space="preserve">that anti-IL-5 </w:t>
      </w:r>
      <w:proofErr w:type="spellStart"/>
      <w:r>
        <w:t>mAb</w:t>
      </w:r>
      <w:proofErr w:type="spellEnd"/>
      <w:r>
        <w:t xml:space="preserve">, TRFK-5, reduced eosinophil influx into mouse airways after allergen challenge </w:t>
      </w:r>
      <w:r w:rsidR="00682F59">
        <w:fldChar w:fldCharType="begin"/>
      </w:r>
      <w:r w:rsidR="00E6646E">
        <w:instrText xml:space="preserve"> ADDIN EN.CITE &lt;EndNote&gt;&lt;Cite&gt;&lt;Author&gt;Garlisi&lt;/Author&gt;&lt;Year&gt;1999&lt;/Year&gt;&lt;RecNum&gt;121&lt;/RecNum&gt;&lt;DisplayText&gt;(Garlisi et al. 1999)&lt;/DisplayText&gt;&lt;record&gt;&lt;rec-number&gt;121&lt;/rec-number&gt;&lt;foreign-keys&gt;&lt;key app="EN" db-id="dst5werpwtwza8efze459ppnxd2xvzxtaerv" timestamp="1520681620"&gt;121&lt;/key&gt;&lt;/foreign-keys&gt;&lt;ref-type name="Journal Article"&gt;17&lt;/ref-type&gt;&lt;contributors&gt;&lt;authors&gt;&lt;author&gt;Garlisi, Charles G&lt;/author&gt;&lt;author&gt;Kung, Ted T&lt;/author&gt;&lt;author&gt;Wang, Peng&lt;/author&gt;&lt;author&gt;Minnicozzi, Michael&lt;/author&gt;&lt;author&gt;Umland, Shelby P&lt;/author&gt;&lt;author&gt;Chapman, Richard W&lt;/author&gt;&lt;author&gt;Stelts, Dawn&lt;/author&gt;&lt;author&gt;Crawley, Yvette&lt;/author&gt;&lt;author&gt;Falcone, Angela&lt;/author&gt;&lt;author&gt;Myers, Joyce G&lt;/author&gt;&lt;/authors&gt;&lt;/contributors&gt;&lt;titles&gt;&lt;title&gt;Effects of chronic anti-interleukin-5 monoclonal antibody treatment in a murine model of pulmonary inflammation&lt;/title&gt;&lt;secondary-title&gt;American Journal of Respiratory Cell and Molecular Biology&lt;/secondary-title&gt;&lt;/titles&gt;&lt;periodical&gt;&lt;full-title&gt;American Journal of Respiratory Cell and Molecular Biology&lt;/full-title&gt;&lt;abbr-1&gt;Am. J. Respir. Cell Mol. Biol.&lt;/abbr-1&gt;&lt;abbr-2&gt;Am J Respir Cell Mol Biol&lt;/abbr-2&gt;&lt;/periodical&gt;&lt;pages&gt;248-255&lt;/pages&gt;&lt;volume&gt;20&lt;/volume&gt;&lt;number&gt;2&lt;/number&gt;&lt;dates&gt;&lt;year&gt;1999&lt;/year&gt;&lt;/dates&gt;&lt;isbn&gt;1535-4989&lt;/isbn&gt;&lt;urls&gt;&lt;/urls&gt;&lt;/record&gt;&lt;/Cite&gt;&lt;/EndNote&gt;</w:instrText>
      </w:r>
      <w:r w:rsidR="00682F59">
        <w:fldChar w:fldCharType="separate"/>
      </w:r>
      <w:r w:rsidR="00E6646E">
        <w:rPr>
          <w:noProof/>
        </w:rPr>
        <w:t>(Garlisi et al. 1999)</w:t>
      </w:r>
      <w:r w:rsidR="00682F59">
        <w:fldChar w:fldCharType="end"/>
      </w:r>
      <w:r>
        <w:t xml:space="preserve">, and suppressed AHR in mouse models of asthma </w:t>
      </w:r>
      <w:r w:rsidR="00682F59">
        <w:fldChar w:fldCharType="begin"/>
      </w:r>
      <w:r w:rsidR="000569DD">
        <w:instrText xml:space="preserve"> ADDIN EN.CITE &lt;EndNote&gt;&lt;Cite&gt;&lt;Author&gt;Mauser&lt;/Author&gt;&lt;Year&gt;1995&lt;/Year&gt;&lt;RecNum&gt;122&lt;/RecNum&gt;&lt;DisplayText&gt;(Mauser et al. 1995)&lt;/DisplayText&gt;&lt;record&gt;&lt;rec-number&gt;122&lt;/rec-number&gt;&lt;foreign-keys&gt;&lt;key app="EN" db-id="dst5werpwtwza8efze459ppnxd2xvzxtaerv" timestamp="1520681621"&gt;122&lt;/key&gt;&lt;/foreign-keys&gt;&lt;ref-type name="Journal Article"&gt;17&lt;/ref-type&gt;&lt;contributors&gt;&lt;authors&gt;&lt;author&gt;Mauser, Peter J&lt;/author&gt;&lt;author&gt;Pitman, Aileen M&lt;/author&gt;&lt;author&gt;Fernandez, Xiomara&lt;/author&gt;&lt;author&gt;Foran, Sheila K&lt;/author&gt;&lt;author&gt;Adams 3rd, GK&lt;/author&gt;&lt;author&gt;Kreutner, William&lt;/author&gt;&lt;author&gt;Egan, Robert W&lt;/author&gt;&lt;author&gt;Chapman, Richard W&lt;/author&gt;&lt;/authors&gt;&lt;/contributors&gt;&lt;titles&gt;&lt;title&gt;Effects of an antibody to interleukin-5 in a monkey model of asthma&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periodical&gt;&lt;pages&gt;467-472&lt;/pages&gt;&lt;volume&gt;152&lt;/volume&gt;&lt;number&gt;2&lt;/number&gt;&lt;dates&gt;&lt;year&gt;1995&lt;/year&gt;&lt;/dates&gt;&lt;isbn&gt;1073-449X&lt;/isbn&gt;&lt;urls&gt;&lt;/urls&gt;&lt;/record&gt;&lt;/Cite&gt;&lt;/EndNote&gt;</w:instrText>
      </w:r>
      <w:r w:rsidR="00682F59">
        <w:fldChar w:fldCharType="separate"/>
      </w:r>
      <w:r w:rsidR="000569DD">
        <w:rPr>
          <w:noProof/>
        </w:rPr>
        <w:t>(Mauser et al. 1995)</w:t>
      </w:r>
      <w:r w:rsidR="00682F59">
        <w:fldChar w:fldCharType="end"/>
      </w:r>
      <w:r>
        <w:t xml:space="preserve">. </w:t>
      </w:r>
      <w:r w:rsidR="003136E7">
        <w:t>Early c</w:t>
      </w:r>
      <w:r>
        <w:t xml:space="preserve">linical trials in mild and chronic asthma with a similar anti-IL-5 </w:t>
      </w:r>
      <w:proofErr w:type="spellStart"/>
      <w:r>
        <w:t>mAb</w:t>
      </w:r>
      <w:proofErr w:type="spellEnd"/>
      <w:r>
        <w:t xml:space="preserve">, mepolizumab showed that it is safe </w:t>
      </w:r>
      <w:r w:rsidR="00682F59">
        <w:fldChar w:fldCharType="begin">
          <w:fldData xml:space="preserve">PEVuZE5vdGU+PENpdGU+PEF1dGhvcj5Ib2xnYXRlPC9BdXRob3I+PFllYXI+MjAwODwvWWVhcj48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</w:fldData>
        </w:fldChar>
      </w:r>
      <w:r w:rsidR="00E6646E">
        <w:instrText xml:space="preserve"> ADDIN EN.CITE </w:instrText>
      </w:r>
      <w:r w:rsidR="00E6646E">
        <w:fldChar w:fldCharType="begin">
          <w:fldData xml:space="preserve">PEVuZE5vdGU+PENpdGU+PEF1dGhvcj5Ib2xnYXRlPC9BdXRob3I+PFllYXI+MjAwODwvWWVhcj48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</w:fldData>
        </w:fldChar>
      </w:r>
      <w:r w:rsidR="00E6646E">
        <w:instrText xml:space="preserve"> ADDIN EN.CITE.DATA </w:instrText>
      </w:r>
      <w:r w:rsidR="00E6646E">
        <w:fldChar w:fldCharType="end"/>
      </w:r>
      <w:r w:rsidR="00682F59">
        <w:fldChar w:fldCharType="separate"/>
      </w:r>
      <w:r w:rsidR="00E6646E">
        <w:rPr>
          <w:noProof/>
        </w:rPr>
        <w:t>(Holgate 2008; Leckie et al. 2000; Tanaka et al. 2004)</w:t>
      </w:r>
      <w:r w:rsidR="00682F59">
        <w:fldChar w:fldCharType="end"/>
      </w:r>
      <w:r>
        <w:t xml:space="preserve">, but therapeutic efficacy was inconsistent </w:t>
      </w:r>
      <w:r w:rsidR="00682F59">
        <w:fldChar w:fldCharType="begin">
          <w:fldData xml:space="preserve">PEVuZE5vdGU+PENpdGU+PEF1dGhvcj5MZWNraWU8L0F1dGhvcj48WWVhcj4yMDAwPC9ZZWFyPjxS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</w:fldData>
        </w:fldChar>
      </w:r>
      <w:r w:rsidR="00E6646E">
        <w:instrText xml:space="preserve"> ADDIN EN.CITE </w:instrText>
      </w:r>
      <w:r w:rsidR="00E6646E">
        <w:fldChar w:fldCharType="begin">
          <w:fldData xml:space="preserve">PEVuZE5vdGU+PENpdGU+PEF1dGhvcj5MZWNraWU8L0F1dGhvcj48WWVhcj4yMDAwPC9ZZWFyPjxS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</w:fldData>
        </w:fldChar>
      </w:r>
      <w:r w:rsidR="00E6646E">
        <w:instrText xml:space="preserve"> ADDIN EN.CITE.DATA </w:instrText>
      </w:r>
      <w:r w:rsidR="00E6646E">
        <w:fldChar w:fldCharType="end"/>
      </w:r>
      <w:r w:rsidR="00682F59">
        <w:fldChar w:fldCharType="separate"/>
      </w:r>
      <w:r w:rsidR="00E6646E">
        <w:rPr>
          <w:noProof/>
        </w:rPr>
        <w:t>(Leckie et al. 2000; Mauser et al. 1995; Tanaka et al. 2004)</w:t>
      </w:r>
      <w:r w:rsidR="00682F59">
        <w:fldChar w:fldCharType="end"/>
      </w:r>
      <w:r>
        <w:t xml:space="preserve">. Some patients responded well, those with elevated IL-5/eosinophils, and the levels of eosinophils were significantly reduced, but likely not sufficiently so, and overall it did not improve functional endpoints, such as lung function and asthma symptoms. Interestingly, in a phase II trial (NCT00292877) intravenous administration of mepolizumab to chronic corticosteroid-resistant asthma patients demonstrated clinically reduced blood and sputum levels of eosinophils, and improved asthma symptoms </w:t>
      </w:r>
      <w:r w:rsidR="00682F59">
        <w:fldChar w:fldCharType="begin">
          <w:fldData xml:space="preserve">PEVuZE5vdGU+PENpdGU+PEF1dGhvcj5IYWxkYXI8L0F1dGhvcj48WWVhcj4yMDA5PC9ZZWFyPjxS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</w:fldData>
        </w:fldChar>
      </w:r>
      <w:r w:rsidR="00551437">
        <w:instrText xml:space="preserve"> ADDIN EN.CITE </w:instrText>
      </w:r>
      <w:r w:rsidR="00551437">
        <w:fldChar w:fldCharType="begin">
          <w:fldData xml:space="preserve">PEVuZE5vdGU+PENpdGU+PEF1dGhvcj5IYWxkYXI8L0F1dGhvcj48WWVhcj4yMDA5PC9ZZWFyPjxS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</w:fldData>
        </w:fldChar>
      </w:r>
      <w:r w:rsidR="00551437">
        <w:instrText xml:space="preserve"> ADDIN EN.CITE.DATA </w:instrText>
      </w:r>
      <w:r w:rsidR="00551437">
        <w:fldChar w:fldCharType="end"/>
      </w:r>
      <w:r w:rsidR="00682F59">
        <w:fldChar w:fldCharType="separate"/>
      </w:r>
      <w:r w:rsidR="00E6646E">
        <w:rPr>
          <w:noProof/>
        </w:rPr>
        <w:t>(Haldar et al. 2009; Nair et al. 2009)</w:t>
      </w:r>
      <w:r w:rsidR="00682F59">
        <w:fldChar w:fldCharType="end"/>
      </w:r>
      <w:r>
        <w:t>. A later phase III clinical trial (NCT01000506) in patients with severe, uncontrolled asthma with eosinophilic inflammation, mepolizumab met its primary and secondary endpoints by reducing the number of exacerbations, increasing the time to first exacerbation, and improving FEV</w:t>
      </w:r>
      <w:r>
        <w:rPr>
          <w:vertAlign w:val="subscript"/>
        </w:rPr>
        <w:t>1</w:t>
      </w:r>
      <w:r>
        <w:t xml:space="preserve"> </w:t>
      </w:r>
      <w:r>
        <w:lastRenderedPageBreak/>
        <w:t xml:space="preserve">and ACQ scores </w:t>
      </w:r>
      <w:r w:rsidR="005D584F">
        <w:fldChar w:fldCharType="begin"/>
      </w:r>
      <w:r w:rsidR="00E6646E">
        <w:instrText xml:space="preserve"> ADDIN EN.CITE &lt;EndNote&gt;&lt;Cite&gt;&lt;Author&gt;Pavord&lt;/Author&gt;&lt;Year&gt;2012&lt;/Year&gt;&lt;RecNum&gt;127&lt;/RecNum&gt;&lt;DisplayText&gt;(Pavord et al. 2012)&lt;/DisplayText&gt;&lt;record&gt;&lt;rec-number&gt;127&lt;/rec-number&gt;&lt;foreign-keys&gt;&lt;key app="EN" db-id="dst5werpwtwza8efze459ppnxd2xvzxtaerv" timestamp="1520681622"&gt;127&lt;/key&gt;&lt;/foreign-keys&gt;&lt;ref-type name="Journal Article"&gt;17&lt;/ref-type&gt;&lt;contributors&gt;&lt;authors&gt;&lt;author&gt;Pavord, Ian D&lt;/author&gt;&lt;author&gt;Korn, Stephanie&lt;/author&gt;&lt;author&gt;Howarth, Peter&lt;/author&gt;&lt;author&gt;Bleecker, Eugene R&lt;/author&gt;&lt;author&gt;Buhl, Roland&lt;/author&gt;&lt;author&gt;Keene, Oliver N&lt;/author&gt;&lt;author&gt;Ortega, Hector&lt;/author&gt;&lt;author&gt;Chanez, Pascal&lt;/author&gt;&lt;/authors&gt;&lt;/contributors&gt;&lt;titles&gt;&lt;title&gt;Mepolizumab for severe eosinophilic asthma (DREAM): a multicentre, double-blind, placebo-controlled trial&lt;/title&gt;&lt;secondary-title&gt;Lancet&lt;/secondary-title&gt;&lt;/titles&gt;&lt;periodical&gt;&lt;full-title&gt;Lancet&lt;/full-title&gt;&lt;abbr-1&gt;Lancet&lt;/abbr-1&gt;&lt;abbr-2&gt;Lancet&lt;/abbr-2&gt;&lt;/periodical&gt;&lt;pages&gt;651-659&lt;/pages&gt;&lt;volume&gt;380&lt;/volume&gt;&lt;number&gt;9842&lt;/number&gt;&lt;dates&gt;&lt;year&gt;2012&lt;/year&gt;&lt;/dates&gt;&lt;isbn&gt;0140-6736&lt;/isbn&gt;&lt;urls&gt;&lt;/urls&gt;&lt;/record&gt;&lt;/Cite&gt;&lt;/EndNote&gt;</w:instrText>
      </w:r>
      <w:r w:rsidR="005D584F">
        <w:fldChar w:fldCharType="separate"/>
      </w:r>
      <w:r w:rsidR="00E6646E">
        <w:rPr>
          <w:noProof/>
        </w:rPr>
        <w:t>(Pavord et al. 2012)</w:t>
      </w:r>
      <w:r w:rsidR="005D584F">
        <w:fldChar w:fldCharType="end"/>
      </w:r>
      <w:r>
        <w:t xml:space="preserve">. The drug is now approved by FDA and EMA as an add-on maintenance treatment. </w:t>
      </w:r>
    </w:p>
    <w:p w14:paraId="3C24CD2C" w14:textId="77777777" w:rsidR="00D670B7" w:rsidRDefault="00D670B7">
      <w:pPr>
        <w:spacing w:line="480" w:lineRule="auto"/>
        <w:jc w:val="both"/>
      </w:pPr>
    </w:p>
    <w:p w14:paraId="3C24CD2D" w14:textId="490A5F88" w:rsidR="00D670B7" w:rsidRDefault="00A01CFA">
      <w:pPr>
        <w:spacing w:line="480" w:lineRule="auto"/>
        <w:jc w:val="both"/>
      </w:pPr>
      <w:r>
        <w:t xml:space="preserve">Another anti-IL-5 </w:t>
      </w:r>
      <w:proofErr w:type="spellStart"/>
      <w:r>
        <w:t>mAb</w:t>
      </w:r>
      <w:proofErr w:type="spellEnd"/>
      <w:r>
        <w:t xml:space="preserve">, </w:t>
      </w:r>
      <w:proofErr w:type="spellStart"/>
      <w:r>
        <w:t>benralizumab</w:t>
      </w:r>
      <w:proofErr w:type="spellEnd"/>
      <w:r>
        <w:t>, had a good therapeutic profile in treating asthma. Recently, a Phase III trial (NCT02417961), show</w:t>
      </w:r>
      <w:r w:rsidR="003136E7">
        <w:t>ed that it</w:t>
      </w:r>
      <w:r>
        <w:t xml:space="preserve"> significantly reduce eosinophil levels as well as exacerbation rates in asthmatic patients </w:t>
      </w:r>
      <w:r w:rsidR="005D584F">
        <w:fldChar w:fldCharType="begin"/>
      </w:r>
      <w:r w:rsidR="00551437">
        <w:instrText xml:space="preserve"> ADDIN EN.CITE &lt;EndNote&gt;&lt;Cite&gt;&lt;Author&gt;Ferguson&lt;/Author&gt;&lt;Year&gt;2018&lt;/Year&gt;&lt;RecNum&gt;218&lt;/RecNum&gt;&lt;DisplayText&gt;(Ferguson et al. 2018)&lt;/DisplayText&gt;&lt;record&gt;&lt;rec-number&gt;218&lt;/rec-number&gt;&lt;foreign-keys&gt;&lt;key app="EN" db-id="dst5werpwtwza8efze459ppnxd2xvzxtaerv" timestamp="1528711114"&gt;218&lt;/key&gt;&lt;/foreign-keys&gt;&lt;ref-type name="Journal Article"&gt;17&lt;/ref-type&gt;&lt;contributors&gt;&lt;authors&gt;&lt;author&gt;Ferguson, Gary T&lt;/author&gt;&lt;author&gt;Mansur, Adel H&lt;/author&gt;&lt;author&gt;Jacobs, Joshua S&lt;/author&gt;&lt;author&gt;Hebert, Jacques&lt;/author&gt;&lt;author&gt;Clawson, Corbin&lt;/author&gt;&lt;author&gt;Tao, Wenli&lt;/author&gt;&lt;author&gt;Wu, Yanping&lt;/author&gt;&lt;author&gt;Goldman, Mitchell&lt;/author&gt;&lt;/authors&gt;&lt;/contributors&gt;&lt;titles&gt;&lt;title&gt;Assessment of an accessorized pre-filled syringe for home-administered benralizumab in severe asthma&lt;/title&gt;&lt;secondary-title&gt;Journal of Asthma and allergy&lt;/secondary-title&gt;&lt;/titles&gt;&lt;periodical&gt;&lt;full-title&gt;Journal of asthma and allergy&lt;/full-title&gt;&lt;abbr-1&gt;J. Asthma Allergy&lt;/abbr-1&gt;&lt;abbr-2&gt;J Asthma Allergy&lt;/abbr-2&gt;&lt;/periodical&gt;&lt;pages&gt;63-72&lt;/pages&gt;&lt;volume&gt;11&lt;/volume&gt;&lt;dates&gt;&lt;year&gt;2018&lt;/year&gt;&lt;/dates&gt;&lt;urls&gt;&lt;/urls&gt;&lt;/record&gt;&lt;/Cite&gt;&lt;/EndNote&gt;</w:instrText>
      </w:r>
      <w:r w:rsidR="005D584F">
        <w:fldChar w:fldCharType="separate"/>
      </w:r>
      <w:r w:rsidR="00E6646E">
        <w:rPr>
          <w:noProof/>
        </w:rPr>
        <w:t>(Ferguson et al. 2018)</w:t>
      </w:r>
      <w:r w:rsidR="005D584F">
        <w:fldChar w:fldCharType="end"/>
      </w:r>
      <w:r>
        <w:t xml:space="preserve">. Another Phase III study (NCT01928771) revealed that it also significantly improved lung function in patients with uncontrolled asthma receiving high-doses of inhaled corticosteroids and long-acting β2-agonists </w:t>
      </w:r>
      <w:r w:rsidR="005D584F">
        <w:fldChar w:fldCharType="begin"/>
      </w:r>
      <w:r w:rsidR="00E6646E">
        <w:instrText xml:space="preserve"> ADDIN EN.CITE &lt;EndNote&gt;&lt;Cite&gt;&lt;Author&gt;Bleecker&lt;/Author&gt;&lt;Year&gt;2016&lt;/Year&gt;&lt;RecNum&gt;219&lt;/RecNum&gt;&lt;DisplayText&gt;(Bleecker et al. 2016)&lt;/DisplayText&gt;&lt;record&gt;&lt;rec-number&gt;219&lt;/rec-number&gt;&lt;foreign-keys&gt;&lt;key app="EN" db-id="dst5werpwtwza8efze459ppnxd2xvzxtaerv" timestamp="1528711828"&gt;219&lt;/key&gt;&lt;/foreign-keys&gt;&lt;ref-type name="Journal Article"&gt;17&lt;/ref-type&gt;&lt;contributors&gt;&lt;authors&gt;&lt;author&gt;Bleecker, Eugene R&lt;/author&gt;&lt;author&gt;FitzGerald, J Mark&lt;/author&gt;&lt;author&gt;Chanez, Pascal&lt;/author&gt;&lt;author&gt;Papi, Alberto&lt;/author&gt;&lt;author&gt;Weinstein, Steven F&lt;/author&gt;&lt;author&gt;Barker, Peter&lt;/author&gt;&lt;author&gt;Sproule, Stephanie&lt;/author&gt;&lt;author&gt;Gilmartin, Geoffrey&lt;/author&gt;&lt;author&gt;Aurivillius, Magnus&lt;/author&gt;&lt;author&gt;Werkström, Viktoria&lt;/author&gt;&lt;/authors&gt;&lt;/contributors&gt;&lt;titles&gt;&lt;title&gt;Efficacy and safety of benralizumab for patients with severe asthma uncontrolled with high-dosage inhaled corticosteroids and long-acting β2-agonists (SIROCCO): a randomised, multicentre, placebo-controlled phase 3 trial&lt;/title&gt;&lt;secondary-title&gt;Lancet&lt;/secondary-title&gt;&lt;/titles&gt;&lt;periodical&gt;&lt;full-title&gt;Lancet&lt;/full-title&gt;&lt;abbr-1&gt;Lancet&lt;/abbr-1&gt;&lt;abbr-2&gt;Lancet&lt;/abbr-2&gt;&lt;/periodical&gt;&lt;pages&gt;2115-2127&lt;/pages&gt;&lt;volume&gt;388&lt;/volume&gt;&lt;number&gt;10056&lt;/number&gt;&lt;dates&gt;&lt;year&gt;2016&lt;/year&gt;&lt;/dates&gt;&lt;isbn&gt;0140-6736&lt;/isbn&gt;&lt;urls&gt;&lt;/urls&gt;&lt;/record&gt;&lt;/Cite&gt;&lt;/EndNote&gt;</w:instrText>
      </w:r>
      <w:r w:rsidR="005D584F">
        <w:fldChar w:fldCharType="separate"/>
      </w:r>
      <w:r w:rsidR="00E6646E">
        <w:rPr>
          <w:noProof/>
        </w:rPr>
        <w:t>(Bleecker et al. 2016)</w:t>
      </w:r>
      <w:r w:rsidR="005D584F">
        <w:fldChar w:fldCharType="end"/>
      </w:r>
      <w:r>
        <w:t>. Together these studies show that long-term administration of anti-IL-5 therapies may be beneficial in asthma.</w:t>
      </w:r>
    </w:p>
    <w:p w14:paraId="3C24CD2E" w14:textId="77777777" w:rsidR="00D670B7" w:rsidRDefault="00D670B7">
      <w:pPr>
        <w:spacing w:line="480" w:lineRule="auto"/>
        <w:jc w:val="both"/>
      </w:pPr>
    </w:p>
    <w:p w14:paraId="3C24CD2F" w14:textId="5AE36B65" w:rsidR="00D670B7" w:rsidRPr="00A23EC9" w:rsidRDefault="00C76129">
      <w:pPr>
        <w:spacing w:line="480" w:lineRule="auto"/>
        <w:jc w:val="both"/>
        <w:outlineLvl w:val="0"/>
        <w:rPr>
          <w:bCs/>
          <w:color w:val="FF0000"/>
        </w:rPr>
      </w:pPr>
      <w:r w:rsidRPr="00A23EC9">
        <w:rPr>
          <w:bCs/>
          <w:color w:val="FF0000"/>
        </w:rPr>
        <w:t>Anti-</w:t>
      </w:r>
      <w:r w:rsidR="00A01CFA" w:rsidRPr="00A23EC9">
        <w:rPr>
          <w:bCs/>
          <w:color w:val="FF0000"/>
        </w:rPr>
        <w:t xml:space="preserve">IL-13 and </w:t>
      </w:r>
      <w:r w:rsidRPr="00A23EC9">
        <w:rPr>
          <w:bCs/>
          <w:color w:val="FF0000"/>
        </w:rPr>
        <w:t>Anti-</w:t>
      </w:r>
      <w:r w:rsidR="00A01CFA" w:rsidRPr="00A23EC9">
        <w:rPr>
          <w:bCs/>
          <w:color w:val="FF0000"/>
        </w:rPr>
        <w:t>IL-4Rα</w:t>
      </w:r>
    </w:p>
    <w:p w14:paraId="3C24CD30" w14:textId="51EE2436" w:rsidR="00D670B7" w:rsidRDefault="00A01CFA">
      <w:pPr>
        <w:spacing w:line="480" w:lineRule="auto"/>
        <w:jc w:val="both"/>
      </w:pPr>
      <w:r>
        <w:t xml:space="preserve">IL-13 is an important inducer of airway tissue remodelling, mucus hypersecretion, and B-cell proliferation </w:t>
      </w:r>
      <w:r w:rsidR="00E92792">
        <w:fldChar w:fldCharType="begin">
          <w:fldData xml:space="preserve">PEVuZE5vdGU+PENpdGU+PEF1dGhvcj5Eb3VjZXQ8L0F1dGhvcj48WWVhcj4xOTk4PC9ZZWFyPjxS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</w:fldData>
        </w:fldChar>
      </w:r>
      <w:r w:rsidR="00E92792">
        <w:instrText xml:space="preserve"> ADDIN EN.CITE </w:instrText>
      </w:r>
      <w:r w:rsidR="00E92792">
        <w:fldChar w:fldCharType="begin">
          <w:fldData xml:space="preserve">PEVuZE5vdGU+PENpdGU+PEF1dGhvcj5Eb3VjZXQ8L0F1dGhvcj48WWVhcj4xOTk4PC9ZZWFyPjxS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</w:fldData>
        </w:fldChar>
      </w:r>
      <w:r w:rsidR="00E92792">
        <w:instrText xml:space="preserve"> ADDIN EN.CITE.DATA </w:instrText>
      </w:r>
      <w:r w:rsidR="00E92792">
        <w:fldChar w:fldCharType="end"/>
      </w:r>
      <w:r w:rsidR="00E92792">
        <w:fldChar w:fldCharType="separate"/>
      </w:r>
      <w:r w:rsidR="00E92792">
        <w:rPr>
          <w:noProof/>
        </w:rPr>
        <w:t>(Doucet et al. 1998; Grünig et al. 1998)</w:t>
      </w:r>
      <w:r w:rsidR="00E92792">
        <w:fldChar w:fldCharType="end"/>
      </w:r>
      <w:r>
        <w:t xml:space="preserve">. In initial clinical trials, tralokinumab (anti-IL-13 </w:t>
      </w:r>
      <w:proofErr w:type="spellStart"/>
      <w:r>
        <w:t>mAb</w:t>
      </w:r>
      <w:proofErr w:type="spellEnd"/>
      <w:r>
        <w:t xml:space="preserve">) was safe for intravenous administration, with little or no adverse effects </w:t>
      </w:r>
      <w:r w:rsidR="005D584F">
        <w:fldChar w:fldCharType="begin"/>
      </w:r>
      <w:r w:rsidR="000569DD">
        <w:instrText xml:space="preserve"> ADDIN EN.CITE &lt;EndNote&gt;&lt;Cite&gt;&lt;Author&gt;Singh&lt;/Author&gt;&lt;Year&gt;2010&lt;/Year&gt;&lt;RecNum&gt;130&lt;/RecNum&gt;&lt;DisplayText&gt;(Hansbro et al. 2011; Singh et al. 2010)&lt;/DisplayText&gt;&lt;record&gt;&lt;rec-number&gt;130&lt;/rec-number&gt;&lt;foreign-keys&gt;&lt;key app="EN" db-id="dst5werpwtwza8efze459ppnxd2xvzxtaerv" timestamp="1520681622"&gt;130&lt;/key&gt;&lt;/foreign-keys&gt;&lt;ref-type name="Journal Article"&gt;17&lt;/ref-type&gt;&lt;contributors&gt;&lt;authors&gt;&lt;author&gt;Singh, Dave&lt;/author&gt;&lt;author&gt;Kane, Binita&lt;/author&gt;&lt;author&gt;Molfino, Nestor A&lt;/author&gt;&lt;author&gt;Faggioni, Raffaella&lt;/author&gt;&lt;author&gt;Roskos, Lorin&lt;/author&gt;&lt;author&gt;Woodcock, Ashley&lt;/author&gt;&lt;/authors&gt;&lt;/contributors&gt;&lt;titles&gt;&lt;title&gt;A phase 1 study evaluating the pharmacokinetics, safety and tolerability of repeat dosing with a human IL-13 antibody (CAT-354) in subjects with asthma&lt;/title&gt;&lt;secondary-title&gt;BMC Pulmonary Medicine&lt;/secondary-title&gt;&lt;/titles&gt;&lt;periodical&gt;&lt;full-title&gt;BMC Pulmonary Medicine&lt;/full-title&gt;&lt;abbr-1&gt;BMC Pulm. Med.&lt;/abbr-1&gt;&lt;abbr-2&gt;BMC Pulm Med&lt;/abbr-2&gt;&lt;/periodical&gt;&lt;pages&gt;1-8&lt;/pages&gt;&lt;volume&gt;10&lt;/volume&gt;&lt;number&gt;3&lt;/number&gt;&lt;dates&gt;&lt;year&gt;2010&lt;/year&gt;&lt;/dates&gt;&lt;isbn&gt;1471-2466&lt;/isbn&gt;&lt;urls&gt;&lt;/urls&gt;&lt;/record&gt;&lt;/Cite&gt;&lt;Cite&gt;&lt;Author&gt;Hansbro&lt;/Author&gt;&lt;Year&gt;2011&lt;/Year&gt;&lt;RecNum&gt;10&lt;/RecNum&gt;&lt;record&gt;&lt;rec-number&gt;10&lt;/rec-number&gt;&lt;foreign-keys&gt;&lt;key app="EN" db-id="dst5werpwtwza8efze459ppnxd2xvzxtaerv" timestamp="1520681593"&gt;10&lt;/key&gt;&lt;/foreign-keys&gt;&lt;ref-type name="Journal Article"&gt;17&lt;/ref-type&gt;&lt;contributors&gt;&lt;authors&gt;&lt;author&gt;Hansbro, Philip M&lt;/author&gt;&lt;author&gt;Kaiko, Gerard E&lt;/author&gt;&lt;author&gt;Foster, Paul S&lt;/author&gt;&lt;/authors&gt;&lt;/contributors&gt;&lt;titles&gt;&lt;title&gt;Cytokine/anti‐cytokine therapy–novel treatments for asthma?&lt;/title&gt;&lt;secondary-title&gt;British journal of pharmacology&lt;/secondary-title&gt;&lt;/titles&gt;&lt;periodical&gt;&lt;full-title&gt;British Journal of Pharmacology&lt;/full-title&gt;&lt;abbr-1&gt;Br. J. Pharmacol.&lt;/abbr-1&gt;&lt;abbr-2&gt;Br J Pharmacol&lt;/abbr-2&gt;&lt;/periodical&gt;&lt;pages&gt;81-95&lt;/pages&gt;&lt;volume&gt;163&lt;/volume&gt;&lt;number&gt;1&lt;/number&gt;&lt;dates&gt;&lt;year&gt;2011&lt;/year&gt;&lt;/dates&gt;&lt;isbn&gt;1476-5381&lt;/isbn&gt;&lt;urls&gt;&lt;/urls&gt;&lt;/record&gt;&lt;/Cite&gt;&lt;/EndNote&gt;</w:instrText>
      </w:r>
      <w:r w:rsidR="005D584F">
        <w:fldChar w:fldCharType="separate"/>
      </w:r>
      <w:r w:rsidR="000569DD">
        <w:rPr>
          <w:noProof/>
        </w:rPr>
        <w:t>(Hansbro et al. 2011; Singh et al. 2010)</w:t>
      </w:r>
      <w:r w:rsidR="005D584F">
        <w:fldChar w:fldCharType="end"/>
      </w:r>
      <w:r>
        <w:t xml:space="preserve">. A phase II placebo-controlled study of this </w:t>
      </w:r>
      <w:proofErr w:type="spellStart"/>
      <w:r>
        <w:t>mAb</w:t>
      </w:r>
      <w:proofErr w:type="spellEnd"/>
      <w:r>
        <w:t xml:space="preserve"> (NCT00873860)  reported  acceptable safety profiles with no serious adverse effects </w:t>
      </w:r>
      <w:r w:rsidR="005D584F">
        <w:fldChar w:fldCharType="begin"/>
      </w:r>
      <w:r w:rsidR="00E6646E">
        <w:instrText xml:space="preserve"> ADDIN EN.CITE &lt;EndNote&gt;&lt;Cite&gt;&lt;Author&gt;Piper&lt;/Author&gt;&lt;Year&gt;2013&lt;/Year&gt;&lt;RecNum&gt;102&lt;/RecNum&gt;&lt;DisplayText&gt;(Piper et al. 2013)&lt;/DisplayText&gt;&lt;record&gt;&lt;rec-number&gt;102&lt;/rec-number&gt;&lt;foreign-keys&gt;&lt;key app="EN" db-id="dst5werpwtwza8efze459ppnxd2xvzxtaerv" timestamp="1520681617"&gt;102&lt;/key&gt;&lt;/foreign-keys&gt;&lt;ref-type name="Journal Article"&gt;17&lt;/ref-type&gt;&lt;contributors&gt;&lt;authors&gt;&lt;author&gt;Piper, Edward&lt;/author&gt;&lt;author&gt;Brightling, Christopher&lt;/author&gt;&lt;author&gt;Niven, Robert&lt;/author&gt;&lt;author&gt;Oh, Chad&lt;/author&gt;&lt;author&gt;Faggioni, Raffaella&lt;/author&gt;&lt;author&gt;Poon, Kwai&lt;/author&gt;&lt;author&gt;She, Dewei&lt;/author&gt;&lt;author&gt;Kell, Chris&lt;/author&gt;&lt;author&gt;May, Richard D&lt;/author&gt;&lt;author&gt;Geba, Gregory P&lt;/author&gt;&lt;/authors&gt;&lt;/contributors&gt;&lt;titles&gt;&lt;title&gt;A phase II placebo-controlled study of tralokinumab in moderate-to-severe asthma&lt;/title&gt;&lt;secondary-title&gt;European Respiratory Journal&lt;/secondary-title&gt;&lt;/titles&gt;&lt;periodical&gt;&lt;full-title&gt;European Respiratory Journal&lt;/full-title&gt;&lt;abbr-1&gt;Eur. Respir. J.&lt;/abbr-1&gt;&lt;abbr-2&gt;Eur Respir J&lt;/abbr-2&gt;&lt;/periodical&gt;&lt;pages&gt;330-338&lt;/pages&gt;&lt;volume&gt;41&lt;/volume&gt;&lt;number&gt;2&lt;/number&gt;&lt;dates&gt;&lt;year&gt;2013&lt;/year&gt;&lt;/dates&gt;&lt;isbn&gt;0903-1936&lt;/isbn&gt;&lt;urls&gt;&lt;/urls&gt;&lt;/record&gt;&lt;/Cite&gt;&lt;/EndNote&gt;</w:instrText>
      </w:r>
      <w:r w:rsidR="005D584F">
        <w:fldChar w:fldCharType="separate"/>
      </w:r>
      <w:r w:rsidR="00E6646E">
        <w:rPr>
          <w:noProof/>
        </w:rPr>
        <w:t>(Piper et al. 2013)</w:t>
      </w:r>
      <w:r w:rsidR="005D584F">
        <w:fldChar w:fldCharType="end"/>
      </w:r>
      <w:r>
        <w:t xml:space="preserve">. Recently, two phase III clinical trials with tralokinumab, STRATOS 1 (NCT02161757), and STRATOS 2 (NCT02194699) also reported good safety profiles when administered to patients with severe uncontrolled asthma </w:t>
      </w:r>
      <w:r w:rsidR="005D584F">
        <w:fldChar w:fldCharType="begin"/>
      </w:r>
      <w:r w:rsidR="00551437">
        <w:instrText xml:space="preserve"> ADDIN EN.CITE &lt;EndNote&gt;&lt;Cite&gt;&lt;Author&gt;Panettieri&lt;/Author&gt;&lt;Year&gt;2018&lt;/Year&gt;&lt;RecNum&gt;213&lt;/RecNum&gt;&lt;DisplayText&gt;(Panettieri et al. 2018)&lt;/DisplayText&gt;&lt;record&gt;&lt;rec-number&gt;213&lt;/rec-number&gt;&lt;foreign-keys&gt;&lt;key app="EN" db-id="dst5werpwtwza8efze459ppnxd2xvzxtaerv" timestamp="1528537108"&gt;213&lt;/key&gt;&lt;/foreign-keys&gt;&lt;ref-type name="Journal Article"&gt;17&lt;/ref-type&gt;&lt;contributors&gt;&lt;authors&gt;&lt;author&gt;Panettieri, Reynold A&lt;/author&gt;&lt;author&gt;Sjöbring, Ulf&lt;/author&gt;&lt;author&gt;Péterffy, AnnaMaria&lt;/author&gt;&lt;author&gt;Wessman, Peter&lt;/author&gt;&lt;author&gt;Bowen, Karin&lt;/author&gt;&lt;author&gt;Piper, Edward&lt;/author&gt;&lt;author&gt;Colice, Gene&lt;/author&gt;&lt;author&gt;Brightling, Christopher E&lt;/author&gt;&lt;/authors&gt;&lt;/contributors&gt;&lt;titles&gt;&lt;title&gt;Tralokinumab for severe, uncontrolled asthma (STRATOS 1 and STRATOS 2): two randomised, double-blind, placebo-controlled, phase 3 clinical trials&lt;/title&gt;&lt;secondary-title&gt;Lancet Respiratory Medicine&lt;/secondary-title&gt;&lt;/titles&gt;&lt;periodical&gt;&lt;full-title&gt;Lancet Respiratory Medicine&lt;/full-title&gt;&lt;abbr-1&gt;Lancet. Respir. Med.&lt;/abbr-1&gt;&lt;abbr-2&gt;Lancet Respir Med&lt;/abbr-2&gt;&lt;abbr-3&gt;Lancet Respir Med&lt;/abbr-3&gt;&lt;/periodical&gt;&lt;pages&gt;511-525&lt;/pages&gt;&lt;volume&gt;6&lt;/volume&gt;&lt;number&gt;7&lt;/number&gt;&lt;dates&gt;&lt;year&gt;2018&lt;/year&gt;&lt;/dates&gt;&lt;isbn&gt;2213-2600&lt;/isbn&gt;&lt;urls&gt;&lt;/urls&gt;&lt;/record&gt;&lt;/Cite&gt;&lt;/EndNote&gt;</w:instrText>
      </w:r>
      <w:r w:rsidR="005D584F">
        <w:fldChar w:fldCharType="separate"/>
      </w:r>
      <w:r w:rsidR="00E6646E">
        <w:rPr>
          <w:noProof/>
        </w:rPr>
        <w:t>(Panettieri et al. 2018)</w:t>
      </w:r>
      <w:r w:rsidR="005D584F">
        <w:fldChar w:fldCharType="end"/>
      </w:r>
      <w:r>
        <w:t xml:space="preserve">. Unfortunately, both STRATOS 1 and STRATOS 2 studies showed inconsistent effects in reducing exacerbation rates in asthma, raising questions of </w:t>
      </w:r>
      <w:r w:rsidR="003136E7">
        <w:t>their</w:t>
      </w:r>
      <w:r>
        <w:t xml:space="preserve"> efficacy as treatment</w:t>
      </w:r>
      <w:r w:rsidR="003136E7">
        <w:t>s</w:t>
      </w:r>
      <w:r>
        <w:t xml:space="preserve"> </w:t>
      </w:r>
      <w:r w:rsidR="005D584F">
        <w:fldChar w:fldCharType="begin"/>
      </w:r>
      <w:r w:rsidR="00551437">
        <w:instrText xml:space="preserve"> ADDIN EN.CITE &lt;EndNote&gt;&lt;Cite&gt;&lt;Author&gt;Panettieri&lt;/Author&gt;&lt;Year&gt;2018&lt;/Year&gt;&lt;RecNum&gt;213&lt;/RecNum&gt;&lt;DisplayText&gt;(Panettieri et al. 2018)&lt;/DisplayText&gt;&lt;record&gt;&lt;rec-number&gt;213&lt;/rec-number&gt;&lt;foreign-keys&gt;&lt;key app="EN" db-id="dst5werpwtwza8efze459ppnxd2xvzxtaerv" timestamp="1528537108"&gt;213&lt;/key&gt;&lt;/foreign-keys&gt;&lt;ref-type name="Journal Article"&gt;17&lt;/ref-type&gt;&lt;contributors&gt;&lt;authors&gt;&lt;author&gt;Panettieri, Reynold A&lt;/author&gt;&lt;author&gt;Sjöbring, Ulf&lt;/author&gt;&lt;author&gt;Péterffy, AnnaMaria&lt;/author&gt;&lt;author&gt;Wessman, Peter&lt;/author&gt;&lt;author&gt;Bowen, Karin&lt;/author&gt;&lt;author&gt;Piper, Edward&lt;/author&gt;&lt;author&gt;Colice, Gene&lt;/author&gt;&lt;author&gt;Brightling, Christopher E&lt;/author&gt;&lt;/authors&gt;&lt;/contributors&gt;&lt;titles&gt;&lt;title&gt;Tralokinumab for severe, uncontrolled asthma (STRATOS 1 and STRATOS 2): two randomised, double-blind, placebo-controlled, phase 3 clinical trials&lt;/title&gt;&lt;secondary-title&gt;Lancet Respiratory Medicine&lt;/secondary-title&gt;&lt;/titles&gt;&lt;periodical&gt;&lt;full-title&gt;Lancet Respiratory Medicine&lt;/full-title&gt;&lt;abbr-1&gt;Lancet. Respir. Med.&lt;/abbr-1&gt;&lt;abbr-2&gt;Lancet Respir Med&lt;/abbr-2&gt;&lt;abbr-3&gt;Lancet Respir Med&lt;/abbr-3&gt;&lt;/periodical&gt;&lt;pages&gt;511-525&lt;/pages&gt;&lt;volume&gt;6&lt;/volume&gt;&lt;number&gt;7&lt;/number&gt;&lt;dates&gt;&lt;year&gt;2018&lt;/year&gt;&lt;/dates&gt;&lt;isbn&gt;2213-2600&lt;/isbn&gt;&lt;urls&gt;&lt;/urls&gt;&lt;/record&gt;&lt;/Cite&gt;&lt;/EndNote&gt;</w:instrText>
      </w:r>
      <w:r w:rsidR="005D584F">
        <w:fldChar w:fldCharType="separate"/>
      </w:r>
      <w:r w:rsidR="00E6646E">
        <w:rPr>
          <w:noProof/>
        </w:rPr>
        <w:t>(Panettieri et al. 2018)</w:t>
      </w:r>
      <w:r w:rsidR="005D584F">
        <w:fldChar w:fldCharType="end"/>
      </w:r>
      <w:r>
        <w:t xml:space="preserve">. Further trials are warranted to clearly define the effect of tralokinumab in asthma. Lebrikizumab is another anti-IL-13 </w:t>
      </w:r>
      <w:proofErr w:type="spellStart"/>
      <w:r>
        <w:t>mAb</w:t>
      </w:r>
      <w:proofErr w:type="spellEnd"/>
      <w:r>
        <w:t xml:space="preserve"> which decreased exacerbation rates and improved FEV</w:t>
      </w:r>
      <w:r>
        <w:rPr>
          <w:vertAlign w:val="subscript"/>
        </w:rPr>
        <w:t>1</w:t>
      </w:r>
      <w:r>
        <w:t xml:space="preserve"> in asthma,</w:t>
      </w:r>
      <w:r w:rsidR="003136E7">
        <w:t xml:space="preserve"> and</w:t>
      </w:r>
      <w:r>
        <w:t xml:space="preserve"> it also reduced late-phase responses and serum </w:t>
      </w:r>
      <w:proofErr w:type="spellStart"/>
      <w:r>
        <w:t>IgE</w:t>
      </w:r>
      <w:proofErr w:type="spellEnd"/>
      <w:r>
        <w:t xml:space="preserve"> </w:t>
      </w:r>
      <w:r>
        <w:lastRenderedPageBreak/>
        <w:t xml:space="preserve">concentrations by 48% and 25%, respectively </w:t>
      </w:r>
      <w:r w:rsidR="005D584F">
        <w:fldChar w:fldCharType="begin">
          <w:fldData xml:space="preserve">PEVuZE5vdGU+PENpdGU+PEF1dGhvcj5IYW5hbmlhPC9BdXRob3I+PFllYXI+MjAxNjwvWWVhcj48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</w:fldData>
        </w:fldChar>
      </w:r>
      <w:r w:rsidR="00E6646E">
        <w:instrText xml:space="preserve"> ADDIN EN.CITE </w:instrText>
      </w:r>
      <w:r w:rsidR="00E6646E">
        <w:fldChar w:fldCharType="begin">
          <w:fldData xml:space="preserve">PEVuZE5vdGU+PENpdGU+PEF1dGhvcj5IYW5hbmlhPC9BdXRob3I+PFllYXI+MjAxNjwvWWVhcj48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</w:fldData>
        </w:fldChar>
      </w:r>
      <w:r w:rsidR="00E6646E">
        <w:instrText xml:space="preserve"> ADDIN EN.CITE.DATA </w:instrText>
      </w:r>
      <w:r w:rsidR="00E6646E">
        <w:fldChar w:fldCharType="end"/>
      </w:r>
      <w:r w:rsidR="005D584F">
        <w:fldChar w:fldCharType="separate"/>
      </w:r>
      <w:r w:rsidR="00E6646E">
        <w:rPr>
          <w:noProof/>
        </w:rPr>
        <w:t>(Hanania et al. 2016; Scheerens et al. 2014)</w:t>
      </w:r>
      <w:r w:rsidR="005D584F">
        <w:fldChar w:fldCharType="end"/>
      </w:r>
      <w:r>
        <w:t xml:space="preserve">. However, in a subsequent phase III  trial (NCT01868061) various issues with lebrikizumab treatment were reported </w:t>
      </w:r>
      <w:r w:rsidR="005D584F">
        <w:fldChar w:fldCharType="begin"/>
      </w:r>
      <w:r w:rsidR="00E6646E">
        <w:instrText xml:space="preserve"> ADDIN EN.CITE &lt;EndNote&gt;&lt;Cite&gt;&lt;Author&gt;Hanania&lt;/Author&gt;&lt;Year&gt;2016&lt;/Year&gt;&lt;RecNum&gt;104&lt;/RecNum&gt;&lt;DisplayText&gt;(Hanania et al. 2016)&lt;/DisplayText&gt;&lt;record&gt;&lt;rec-number&gt;104&lt;/rec-number&gt;&lt;foreign-keys&gt;&lt;key app="EN" db-id="dst5werpwtwza8efze459ppnxd2xvzxtaerv" timestamp="1520681617"&gt;104&lt;/key&gt;&lt;/foreign-keys&gt;&lt;ref-type name="Journal Article"&gt;17&lt;/ref-type&gt;&lt;contributors&gt;&lt;authors&gt;&lt;author&gt;Hanania, Nicola A&lt;/author&gt;&lt;author&gt;Korenblat, Phillip&lt;/author&gt;&lt;author&gt;Chapman, Kenneth R&lt;/author&gt;&lt;author&gt;Bateman, Eric D&lt;/author&gt;&lt;author&gt;Kopecky, Petr&lt;/author&gt;&lt;author&gt;Paggiaro, Pierluigi&lt;/author&gt;&lt;author&gt;Yokoyama, Akihito&lt;/author&gt;&lt;author&gt;Olsson, Julie&lt;/author&gt;&lt;author&gt;Gray, Sarah&lt;/author&gt;&lt;author&gt;Holweg, Cecile TJ&lt;/author&gt;&lt;/authors&gt;&lt;/contributors&gt;&lt;titles&gt;&lt;title&gt;Efficacy and safety of lebrikizumab in patients with uncontrolled asthma (LAVOLTA I and LAVOLTA II): replicate, phase 3, randomised, double-blind, placebo-controlled trials&lt;/title&gt;&lt;secondary-title&gt;Lancet Respiratory Medicine&lt;/secondary-title&gt;&lt;/titles&gt;&lt;periodical&gt;&lt;full-title&gt;Lancet Respiratory Medicine&lt;/full-title&gt;&lt;abbr-1&gt;Lancet. Respir. Med.&lt;/abbr-1&gt;&lt;abbr-2&gt;Lancet Respir Med&lt;/abbr-2&gt;&lt;abbr-3&gt;Lancet Respir Med&lt;/abbr-3&gt;&lt;/periodical&gt;&lt;pages&gt;781-796&lt;/pages&gt;&lt;volume&gt;4&lt;/volume&gt;&lt;number&gt;10&lt;/number&gt;&lt;dates&gt;&lt;year&gt;2016&lt;/year&gt;&lt;/dates&gt;&lt;isbn&gt;2213-2600&lt;/isbn&gt;&lt;urls&gt;&lt;/urls&gt;&lt;/record&gt;&lt;/Cite&gt;&lt;/EndNote&gt;</w:instrText>
      </w:r>
      <w:r w:rsidR="005D584F">
        <w:fldChar w:fldCharType="separate"/>
      </w:r>
      <w:r w:rsidR="00E6646E">
        <w:rPr>
          <w:noProof/>
        </w:rPr>
        <w:t>(Hanania et al. 2016)</w:t>
      </w:r>
      <w:r w:rsidR="005D584F">
        <w:fldChar w:fldCharType="end"/>
      </w:r>
      <w:r>
        <w:t xml:space="preserve">. Serious adverse events, including aplastic anaemia and eosinophilia, were reported, and consistent reduction in exacerbation rates was not observed in asthmatic patients </w:t>
      </w:r>
      <w:r w:rsidR="005D584F">
        <w:fldChar w:fldCharType="begin"/>
      </w:r>
      <w:r w:rsidR="00E6646E">
        <w:instrText xml:space="preserve"> ADDIN EN.CITE &lt;EndNote&gt;&lt;Cite&gt;&lt;Author&gt;Hanania&lt;/Author&gt;&lt;Year&gt;2016&lt;/Year&gt;&lt;RecNum&gt;104&lt;/RecNum&gt;&lt;DisplayText&gt;(Hanania et al. 2016)&lt;/DisplayText&gt;&lt;record&gt;&lt;rec-number&gt;104&lt;/rec-number&gt;&lt;foreign-keys&gt;&lt;key app="EN" db-id="dst5werpwtwza8efze459ppnxd2xvzxtaerv" timestamp="1520681617"&gt;104&lt;/key&gt;&lt;/foreign-keys&gt;&lt;ref-type name="Journal Article"&gt;17&lt;/ref-type&gt;&lt;contributors&gt;&lt;authors&gt;&lt;author&gt;Hanania, Nicola A&lt;/author&gt;&lt;author&gt;Korenblat, Phillip&lt;/author&gt;&lt;author&gt;Chapman, Kenneth R&lt;/author&gt;&lt;author&gt;Bateman, Eric D&lt;/author&gt;&lt;author&gt;Kopecky, Petr&lt;/author&gt;&lt;author&gt;Paggiaro, Pierluigi&lt;/author&gt;&lt;author&gt;Yokoyama, Akihito&lt;/author&gt;&lt;author&gt;Olsson, Julie&lt;/author&gt;&lt;author&gt;Gray, Sarah&lt;/author&gt;&lt;author&gt;Holweg, Cecile TJ&lt;/author&gt;&lt;/authors&gt;&lt;/contributors&gt;&lt;titles&gt;&lt;title&gt;Efficacy and safety of lebrikizumab in patients with uncontrolled asthma (LAVOLTA I and LAVOLTA II): replicate, phase 3, randomised, double-blind, placebo-controlled trials&lt;/title&gt;&lt;secondary-title&gt;Lancet Respiratory Medicine&lt;/secondary-title&gt;&lt;/titles&gt;&lt;periodical&gt;&lt;full-title&gt;Lancet Respiratory Medicine&lt;/full-title&gt;&lt;abbr-1&gt;Lancet. Respir. Med.&lt;/abbr-1&gt;&lt;abbr-2&gt;Lancet Respir Med&lt;/abbr-2&gt;&lt;abbr-3&gt;Lancet Respir Med&lt;/abbr-3&gt;&lt;/periodical&gt;&lt;pages&gt;781-796&lt;/pages&gt;&lt;volume&gt;4&lt;/volume&gt;&lt;number&gt;10&lt;/number&gt;&lt;dates&gt;&lt;year&gt;2016&lt;/year&gt;&lt;/dates&gt;&lt;isbn&gt;2213-2600&lt;/isbn&gt;&lt;urls&gt;&lt;/urls&gt;&lt;/record&gt;&lt;/Cite&gt;&lt;/EndNote&gt;</w:instrText>
      </w:r>
      <w:r w:rsidR="005D584F">
        <w:fldChar w:fldCharType="separate"/>
      </w:r>
      <w:r w:rsidR="00E6646E">
        <w:rPr>
          <w:noProof/>
        </w:rPr>
        <w:t>(Hanania et al. 2016)</w:t>
      </w:r>
      <w:r w:rsidR="005D584F">
        <w:fldChar w:fldCharType="end"/>
      </w:r>
      <w:r>
        <w:t xml:space="preserve">. Similar findings were made in another phase III trial (NCT02104674) where lebrikizumab treatment did not significantly improve lung function, raising further efficacy questions on specific targeting of IL-13 </w:t>
      </w:r>
      <w:r w:rsidR="005D584F">
        <w:fldChar w:fldCharType="begin"/>
      </w:r>
      <w:r w:rsidR="00E6646E">
        <w:instrText xml:space="preserve"> ADDIN EN.CITE &lt;EndNote&gt;&lt;Cite&gt;&lt;Author&gt;Korenblat&lt;/Author&gt;&lt;Year&gt;2018&lt;/Year&gt;&lt;RecNum&gt;214&lt;/RecNum&gt;&lt;DisplayText&gt;(Korenblat et al. 2018)&lt;/DisplayText&gt;&lt;record&gt;&lt;rec-number&gt;214&lt;/rec-number&gt;&lt;foreign-keys&gt;&lt;key app="EN" db-id="dst5werpwtwza8efze459ppnxd2xvzxtaerv" timestamp="1528537472"&gt;214&lt;/key&gt;&lt;/foreign-keys&gt;&lt;ref-type name="Journal Article"&gt;17&lt;/ref-type&gt;&lt;contributors&gt;&lt;authors&gt;&lt;author&gt;Korenblat, Philip&lt;/author&gt;&lt;author&gt;Kerwin, Edwin&lt;/author&gt;&lt;author&gt;Leshchenko, Igor&lt;/author&gt;&lt;author&gt;Yen, Karl&lt;/author&gt;&lt;author&gt;Holweg, Cecile TJ&lt;/author&gt;&lt;author&gt;Anzures-Cabrera, Judith&lt;/author&gt;&lt;author&gt;Martin, Carmen&lt;/author&gt;&lt;author&gt;Putnam, Wendy S&lt;/author&gt;&lt;author&gt;Governale, Laura&lt;/author&gt;&lt;author&gt;Olsson, Julie&lt;/author&gt;&lt;/authors&gt;&lt;/contributors&gt;&lt;titles&gt;&lt;title&gt;Efficacy and safety of lebrikizumab in adult patients with mild-to-moderate asthma not receiving inhaled corticosteroids&lt;/title&gt;&lt;secondary-title&gt;Respiratory Medicine&lt;/secondary-title&gt;&lt;/titles&gt;&lt;periodical&gt;&lt;full-title&gt;Respiratory Medicine&lt;/full-title&gt;&lt;abbr-1&gt;Respir. Med.&lt;/abbr-1&gt;&lt;abbr-2&gt;Respir Med&lt;/abbr-2&gt;&lt;/periodical&gt;&lt;pages&gt;143-149&lt;/pages&gt;&lt;volume&gt;134&lt;/volume&gt;&lt;dates&gt;&lt;year&gt;2018&lt;/year&gt;&lt;/dates&gt;&lt;isbn&gt;0954-6111&lt;/isbn&gt;&lt;urls&gt;&lt;/urls&gt;&lt;/record&gt;&lt;/Cite&gt;&lt;/EndNote&gt;</w:instrText>
      </w:r>
      <w:r w:rsidR="005D584F">
        <w:fldChar w:fldCharType="separate"/>
      </w:r>
      <w:r w:rsidR="00E6646E">
        <w:rPr>
          <w:noProof/>
        </w:rPr>
        <w:t>(Korenblat et al. 2018)</w:t>
      </w:r>
      <w:r w:rsidR="005D584F">
        <w:fldChar w:fldCharType="end"/>
      </w:r>
      <w:r>
        <w:t xml:space="preserve">. </w:t>
      </w:r>
    </w:p>
    <w:p w14:paraId="3C24CD31" w14:textId="77777777" w:rsidR="00D670B7" w:rsidRDefault="00D670B7">
      <w:pPr>
        <w:spacing w:line="480" w:lineRule="auto"/>
        <w:jc w:val="both"/>
        <w:rPr>
          <w:sz w:val="12"/>
          <w:szCs w:val="12"/>
        </w:rPr>
      </w:pPr>
    </w:p>
    <w:p w14:paraId="3C24CD32" w14:textId="0D775B39" w:rsidR="00D670B7" w:rsidRDefault="00A01CFA">
      <w:pPr>
        <w:spacing w:line="480" w:lineRule="auto"/>
        <w:jc w:val="both"/>
      </w:pPr>
      <w:r>
        <w:t xml:space="preserve">An anti-IL4Rα </w:t>
      </w:r>
      <w:proofErr w:type="spellStart"/>
      <w:r>
        <w:t>mAb</w:t>
      </w:r>
      <w:proofErr w:type="spellEnd"/>
      <w:r>
        <w:t>, dupilumab, that blocks both IL-4 and IL-13 activity, was found to be effective in preventing ICS-withdrawal-induced asthma exacerbations and improving FEV</w:t>
      </w:r>
      <w:r>
        <w:rPr>
          <w:vertAlign w:val="subscript"/>
        </w:rPr>
        <w:t>1</w:t>
      </w:r>
      <w:r>
        <w:t xml:space="preserve"> </w:t>
      </w:r>
      <w:r w:rsidR="00DF0638">
        <w:fldChar w:fldCharType="begin"/>
      </w:r>
      <w:r w:rsidR="00E6646E">
        <w:instrText xml:space="preserve"> ADDIN EN.CITE &lt;EndNote&gt;&lt;Cite&gt;&lt;Author&gt;Wenzel&lt;/Author&gt;&lt;Year&gt;2013&lt;/Year&gt;&lt;RecNum&gt;96&lt;/RecNum&gt;&lt;DisplayText&gt;(Wenzel 2013)&lt;/DisplayText&gt;&lt;record&gt;&lt;rec-number&gt;96&lt;/rec-number&gt;&lt;foreign-keys&gt;&lt;key app="EN" db-id="dst5werpwtwza8efze459ppnxd2xvzxtaerv" timestamp="1520681615"&gt;96&lt;/key&gt;&lt;/foreign-keys&gt;&lt;ref-type name="Journal Article"&gt;17&lt;/ref-type&gt;&lt;contributors&gt;&lt;authors&gt;&lt;author&gt;Wenzel, Sally E&lt;/author&gt;&lt;/authors&gt;&lt;/contributors&gt;&lt;titles&gt;&lt;title&gt;Complex phenotypes in asthma: current definitions&lt;/title&gt;&lt;secondary-title&gt;Pulmonary pharmacology and therapeutics&lt;/secondary-title&gt;&lt;/titles&gt;&lt;periodical&gt;&lt;full-title&gt;Pulmonary Pharmacology and Therapeutics&lt;/full-title&gt;&lt;abbr-1&gt;Pulm. Pharmacol. Ther.&lt;/abbr-1&gt;&lt;abbr-2&gt;Pulm Pharmacol Ther&lt;/abbr-2&gt;&lt;/periodical&gt;&lt;pages&gt;710-715&lt;/pages&gt;&lt;volume&gt;26&lt;/volume&gt;&lt;number&gt;6&lt;/number&gt;&lt;dates&gt;&lt;year&gt;2013&lt;/year&gt;&lt;/dates&gt;&lt;isbn&gt;1094-5539&lt;/isbn&gt;&lt;urls&gt;&lt;/urls&gt;&lt;/record&gt;&lt;/Cite&gt;&lt;/EndNote&gt;</w:instrText>
      </w:r>
      <w:r w:rsidR="00DF0638">
        <w:fldChar w:fldCharType="separate"/>
      </w:r>
      <w:r w:rsidR="00E6646E">
        <w:rPr>
          <w:noProof/>
        </w:rPr>
        <w:t>(Wenzel 2013)</w:t>
      </w:r>
      <w:r w:rsidR="00DF0638">
        <w:fldChar w:fldCharType="end"/>
      </w:r>
      <w:r>
        <w:t xml:space="preserve">. Noteworthy observations from anti-IL-13 or anti-IL4Rα trials were that blood eosinophil counts were moderately increased in patients. This may indicate that blockade of IL-13 signalling results in the inhibition of eosinophil-recruiting chemokines and, hence, reduces the migration of these cells from the blood to the lungs </w:t>
      </w:r>
      <w:r w:rsidR="00DF0638">
        <w:fldChar w:fldCharType="begin">
          <w:fldData xml:space="preserve">PEVuZE5vdGU+PENpdGU+PEF1dGhvcj5Db3JyZW48L0F1dGhvcj48WWVhcj4yMDE3PC9ZZWFyPjxS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</w:fldData>
        </w:fldChar>
      </w:r>
      <w:r w:rsidR="00551437">
        <w:instrText xml:space="preserve"> ADDIN EN.CITE </w:instrText>
      </w:r>
      <w:r w:rsidR="00551437">
        <w:fldChar w:fldCharType="begin">
          <w:fldData xml:space="preserve">PEVuZE5vdGU+PENpdGU+PEF1dGhvcj5Db3JyZW48L0F1dGhvcj48WWVhcj4yMDE3PC9ZZWFyPjxS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</w:fldData>
        </w:fldChar>
      </w:r>
      <w:r w:rsidR="00551437">
        <w:instrText xml:space="preserve"> ADDIN EN.CITE.DATA </w:instrText>
      </w:r>
      <w:r w:rsidR="00551437">
        <w:fldChar w:fldCharType="end"/>
      </w:r>
      <w:r w:rsidR="00DF0638">
        <w:fldChar w:fldCharType="separate"/>
      </w:r>
      <w:r w:rsidR="00E6646E">
        <w:rPr>
          <w:noProof/>
        </w:rPr>
        <w:t>(Corren et al. 2017; Hanania et al. 2016; Nixon et al. 2017; Wenzel 2013)</w:t>
      </w:r>
      <w:r w:rsidR="00DF0638">
        <w:fldChar w:fldCharType="end"/>
      </w:r>
      <w:r>
        <w:t xml:space="preserve">. Dupilumab has been recently approved by the FDA as a treatment for patients with moderate to severe atopic dermatitis, and recently was found to have similar therapeutic benefit in asthma. In a phase III trial (NCT02414854) in patients with uncontrolled asthma, dupilumab  significantly reduced exacerbations compared to placebo, and also improved lung function </w:t>
      </w:r>
      <w:r w:rsidR="00DF0638">
        <w:fldChar w:fldCharType="begin"/>
      </w:r>
      <w:r w:rsidR="00551437">
        <w:instrText xml:space="preserve"> ADDIN EN.CITE &lt;EndNote&gt;&lt;Cite&gt;&lt;Author&gt;Castro&lt;/Author&gt;&lt;Year&gt;2018&lt;/Year&gt;&lt;RecNum&gt;215&lt;/RecNum&gt;&lt;DisplayText&gt;(Castro et al. 2018)&lt;/DisplayText&gt;&lt;record&gt;&lt;rec-number&gt;215&lt;/rec-number&gt;&lt;foreign-keys&gt;&lt;key app="EN" db-id="dst5werpwtwza8efze459ppnxd2xvzxtaerv" timestamp="1528537573"&gt;215&lt;/key&gt;&lt;/foreign-keys&gt;&lt;ref-type name="Journal Article"&gt;17&lt;/ref-type&gt;&lt;contributors&gt;&lt;authors&gt;&lt;author&gt;Castro, Mario&lt;/author&gt;&lt;author&gt;Corren, Jonathan&lt;/author&gt;&lt;author&gt;Pavord, Ian D&lt;/author&gt;&lt;author&gt;Maspero, Jorge&lt;/author&gt;&lt;author&gt;Wenzel, Sally&lt;/author&gt;&lt;author&gt;Rabe, Klaus F&lt;/author&gt;&lt;author&gt;Busse, William W&lt;/author&gt;&lt;author&gt;Ford, Linda&lt;/author&gt;&lt;author&gt;Sher, Lawrence&lt;/author&gt;&lt;author&gt;FitzGerald, J Mark&lt;/author&gt;&lt;/authors&gt;&lt;/contributors&gt;&lt;titles&gt;&lt;title&gt;Dupilumab efficacy and safety in moderate-to-severe uncontrolled asthma&lt;/title&gt;&lt;secondary-title&gt;New England Journal of Medicine&lt;/secondary-title&gt;&lt;/titles&gt;&lt;periodical&gt;&lt;full-title&gt;New England Journal of Medicine&lt;/full-title&gt;&lt;abbr-1&gt;N. Engl. J. Med.&lt;/abbr-1&gt;&lt;abbr-2&gt;N Engl J Med&lt;/abbr-2&gt;&lt;/periodical&gt;&lt;pages&gt;2486-296&lt;/pages&gt;&lt;volume&gt;378&lt;/volume&gt;&lt;dates&gt;&lt;year&gt;2018&lt;/year&gt;&lt;/dates&gt;&lt;isbn&gt;0028-4793&lt;/isbn&gt;&lt;urls&gt;&lt;/urls&gt;&lt;/record&gt;&lt;/Cite&gt;&lt;/EndNote&gt;</w:instrText>
      </w:r>
      <w:r w:rsidR="00DF0638">
        <w:fldChar w:fldCharType="separate"/>
      </w:r>
      <w:r w:rsidR="00E6646E">
        <w:rPr>
          <w:noProof/>
        </w:rPr>
        <w:t>(Castro et al. 2018)</w:t>
      </w:r>
      <w:r w:rsidR="00DF0638">
        <w:fldChar w:fldCharType="end"/>
      </w:r>
      <w:r>
        <w:t xml:space="preserve">. Moreover, both phase IIb (NCT01854047) and phase III studies (NCT02528214) reported that dupilumab improved lung function and reduced severe exacerbations in patients with uncontrolled persistent asthma as well as corticosteroid-dependent severe asthma irrespective of baseline eosinophil counts  </w:t>
      </w:r>
      <w:r w:rsidR="00DF0638">
        <w:fldChar w:fldCharType="begin">
          <w:fldData xml:space="preserve">PEVuZE5vdGU+PENpdGU+PEF1dGhvcj5SYWJlPC9BdXRob3I+PFllYXI+MjAxODwvWWVhcj48UmVj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</w:fldData>
        </w:fldChar>
      </w:r>
      <w:r w:rsidR="00551437">
        <w:instrText xml:space="preserve"> ADDIN EN.CITE </w:instrText>
      </w:r>
      <w:r w:rsidR="00551437">
        <w:fldChar w:fldCharType="begin">
          <w:fldData xml:space="preserve">PEVuZE5vdGU+PENpdGU+PEF1dGhvcj5SYWJlPC9BdXRob3I+PFllYXI+MjAxODwvWWVhcj48UmVj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</w:fldData>
        </w:fldChar>
      </w:r>
      <w:r w:rsidR="00551437">
        <w:instrText xml:space="preserve"> ADDIN EN.CITE.DATA </w:instrText>
      </w:r>
      <w:r w:rsidR="00551437">
        <w:fldChar w:fldCharType="end"/>
      </w:r>
      <w:r w:rsidR="00DF0638">
        <w:fldChar w:fldCharType="separate"/>
      </w:r>
      <w:r w:rsidR="00E6646E">
        <w:rPr>
          <w:noProof/>
        </w:rPr>
        <w:t>(Rabe et al. 2018; Wenzel et al. 2016)</w:t>
      </w:r>
      <w:r w:rsidR="00DF0638">
        <w:fldChar w:fldCharType="end"/>
      </w:r>
      <w:r>
        <w:t>.</w:t>
      </w:r>
    </w:p>
    <w:p w14:paraId="3C24CD33" w14:textId="77777777" w:rsidR="00D670B7" w:rsidRDefault="00D670B7">
      <w:pPr>
        <w:spacing w:line="480" w:lineRule="auto"/>
        <w:jc w:val="both"/>
        <w:rPr>
          <w:sz w:val="12"/>
          <w:szCs w:val="12"/>
        </w:rPr>
      </w:pPr>
    </w:p>
    <w:p w14:paraId="3C24CD34" w14:textId="007BCC0E" w:rsidR="00D670B7" w:rsidRDefault="00A01CFA">
      <w:pPr>
        <w:spacing w:line="480" w:lineRule="auto"/>
        <w:jc w:val="both"/>
      </w:pPr>
      <w:r>
        <w:lastRenderedPageBreak/>
        <w:t>Novel agents should be developed and tested against other key proteins and cells, including mast cells and neutrophils, that are known to play critical roles in asthmatic inflammation, airway tissue remodelling and severe asthma. Also, drugs that target ECM proteins such as fibulin-1c</w:t>
      </w:r>
      <w:r w:rsidR="00DB47AC">
        <w:t>, which</w:t>
      </w:r>
      <w:r>
        <w:t xml:space="preserve"> has been shown to be increased in asthma</w:t>
      </w:r>
      <w:r w:rsidR="00DB47AC">
        <w:t>,</w:t>
      </w:r>
      <w:r>
        <w:t xml:space="preserve"> should also be assessed </w:t>
      </w:r>
      <w:r w:rsidR="00DF0638">
        <w:fldChar w:fldCharType="begin"/>
      </w:r>
      <w:r w:rsidR="00E6646E">
        <w:instrText xml:space="preserve"> ADDIN EN.CITE &lt;EndNote&gt;&lt;Cite&gt;&lt;Author&gt;Lau&lt;/Author&gt;&lt;Year&gt;2010&lt;/Year&gt;&lt;RecNum&gt;132&lt;/RecNum&gt;&lt;DisplayText&gt;(Lau et al. 2010)&lt;/DisplayText&gt;&lt;record&gt;&lt;rec-number&gt;132&lt;/rec-number&gt;&lt;foreign-keys&gt;&lt;key app="EN" db-id="dst5werpwtwza8efze459ppnxd2xvzxtaerv" timestamp="1520681623"&gt;132&lt;/key&gt;&lt;/foreign-keys&gt;&lt;ref-type name="Journal Article"&gt;17&lt;/ref-type&gt;&lt;contributors&gt;&lt;authors&gt;&lt;author&gt;Lau, Justine Y&lt;/author&gt;&lt;author&gt;Oliver, Brian G&lt;/author&gt;&lt;author&gt;Baraket, Melissa&lt;/author&gt;&lt;author&gt;Beckett, Emma L&lt;/author&gt;&lt;author&gt;Hansbro, Nicole G&lt;/author&gt;&lt;author&gt;Moir, Lyn M&lt;/author&gt;&lt;author&gt;Wilton, Steve D&lt;/author&gt;&lt;author&gt;Williams, Carolyn&lt;/author&gt;&lt;author&gt;Foster, Paul S&lt;/author&gt;&lt;author&gt;Hansbro, Philip M&lt;/author&gt;&lt;/authors&gt;&lt;/contributors&gt;&lt;titles&gt;&lt;title&gt;Fibulin-1 is increased in asthma–a novel mediator of airway remodeling?&lt;/title&gt;&lt;secondary-title&gt;PLoS One&lt;/secondary-title&gt;&lt;/titles&gt;&lt;periodical&gt;&lt;full-title&gt;PLoS ONE&lt;/full-title&gt;&lt;abbr-1&gt;PLoS ONE&lt;/abbr-1&gt;&lt;abbr-2&gt;PLoS ONE&lt;/abbr-2&gt;&lt;/periodical&gt;&lt;pages&gt;e13360&lt;/pages&gt;&lt;volume&gt;5&lt;/volume&gt;&lt;number&gt;10&lt;/number&gt;&lt;dates&gt;&lt;year&gt;2010&lt;/year&gt;&lt;/dates&gt;&lt;isbn&gt;1932-6203&lt;/isbn&gt;&lt;urls&gt;&lt;/urls&gt;&lt;/record&gt;&lt;/Cite&gt;&lt;/EndNote&gt;</w:instrText>
      </w:r>
      <w:r w:rsidR="00DF0638">
        <w:fldChar w:fldCharType="separate"/>
      </w:r>
      <w:r w:rsidR="00E6646E">
        <w:rPr>
          <w:noProof/>
        </w:rPr>
        <w:t>(Lau et al. 2010)</w:t>
      </w:r>
      <w:r w:rsidR="00DF0638">
        <w:fldChar w:fldCharType="end"/>
      </w:r>
      <w:r>
        <w:t xml:space="preserve">. Its inhibition in mouse models prevented both inflammation and airway remodelling </w:t>
      </w:r>
      <w:r w:rsidR="00DF0638">
        <w:fldChar w:fldCharType="begin"/>
      </w:r>
      <w:r w:rsidR="00551437">
        <w:instrText xml:space="preserve"> ADDIN EN.CITE &lt;EndNote&gt;&lt;Cite&gt;&lt;Author&gt;Liu&lt;/Author&gt;&lt;Year&gt;2016&lt;/Year&gt;&lt;RecNum&gt;39&lt;/RecNum&gt;&lt;DisplayText&gt;(Liu et al. 2016)&lt;/DisplayText&gt;&lt;record&gt;&lt;rec-number&gt;39&lt;/rec-number&gt;&lt;foreign-keys&gt;&lt;key app="EN" db-id="dst5werpwtwza8efze459ppnxd2xvzxtaerv" timestamp="1520681601"&gt;39&lt;/key&gt;&lt;/foreign-keys&gt;&lt;ref-type name="Journal Article"&gt;17&lt;/ref-type&gt;&lt;contributors&gt;&lt;authors&gt;&lt;author&gt;Liu, Gang&lt;/author&gt;&lt;author&gt;Cooley, Marion A&lt;/author&gt;&lt;author&gt;Jarnicki, Andrew G&lt;/author&gt;&lt;author&gt;Hsu, Alan CY&lt;/author&gt;&lt;author&gt;Nair, Prema M&lt;/author&gt;&lt;author&gt;Haw, Tatt Jhong&lt;/author&gt;&lt;author&gt;Fricker, Michael&lt;/author&gt;&lt;author&gt;Gellatly, Shaan L&lt;/author&gt;&lt;author&gt;Kim, Richard Y&lt;/author&gt;&lt;author&gt;Inman, Mark D&lt;/author&gt;&lt;/authors&gt;&lt;/contributors&gt;&lt;titles&gt;&lt;title&gt;Fibulin-1 regulates the pathogenesis of tissue remodeling in respiratory diseases&lt;/title&gt;&lt;secondary-title&gt;Journal of Clinical Investigation Insight&lt;/secondary-title&gt;&lt;/titles&gt;&lt;periodical&gt;&lt;full-title&gt;Journal of Clinical Investigation Insight&lt;/full-title&gt;&lt;abbr-1&gt;J. Clin. Invest. Insight.&lt;/abbr-1&gt;&lt;abbr-2&gt;J Clin Invest Insight&lt;/abbr-2&gt;&lt;abbr-3&gt;J Clin Invest Insight&lt;/abbr-3&gt;&lt;/periodical&gt;&lt;pages&gt;e86380&lt;/pages&gt;&lt;volume&gt;1&lt;/volume&gt;&lt;number&gt;9&lt;/number&gt;&lt;dates&gt;&lt;year&gt;2016&lt;/year&gt;&lt;/dates&gt;&lt;urls&gt;&lt;/urls&gt;&lt;/record&gt;&lt;/Cite&gt;&lt;/EndNote&gt;</w:instrText>
      </w:r>
      <w:r w:rsidR="00DF0638">
        <w:fldChar w:fldCharType="separate"/>
      </w:r>
      <w:r w:rsidR="00E6646E">
        <w:rPr>
          <w:noProof/>
        </w:rPr>
        <w:t>(Liu et al. 2016)</w:t>
      </w:r>
      <w:r w:rsidR="00DF0638">
        <w:fldChar w:fldCharType="end"/>
      </w:r>
      <w:r>
        <w:t>.</w:t>
      </w:r>
    </w:p>
    <w:p w14:paraId="41EF1783" w14:textId="583BD2ED" w:rsidR="00B4504A" w:rsidRDefault="00B4504A">
      <w:pPr>
        <w:spacing w:line="480" w:lineRule="auto"/>
        <w:jc w:val="both"/>
      </w:pPr>
    </w:p>
    <w:p w14:paraId="6E74C9A7" w14:textId="26DB17FA" w:rsidR="003160A7" w:rsidRPr="00147ACD" w:rsidRDefault="00005588">
      <w:pPr>
        <w:spacing w:line="480" w:lineRule="auto"/>
        <w:jc w:val="both"/>
        <w:rPr>
          <w:b/>
          <w:bCs/>
          <w:color w:val="FF0000"/>
        </w:rPr>
      </w:pPr>
      <w:r w:rsidRPr="00147ACD">
        <w:rPr>
          <w:b/>
          <w:bCs/>
          <w:color w:val="FF0000"/>
        </w:rPr>
        <w:t>Anti-IL-17</w:t>
      </w:r>
    </w:p>
    <w:p w14:paraId="28356BF0" w14:textId="350EA9E8" w:rsidR="00147ACD" w:rsidRPr="00147ACD" w:rsidRDefault="00147ACD" w:rsidP="00147ACD">
      <w:pPr>
        <w:spacing w:line="480" w:lineRule="auto"/>
        <w:jc w:val="both"/>
        <w:rPr>
          <w:color w:val="FF0000"/>
        </w:rPr>
      </w:pPr>
      <w:r w:rsidRPr="00147ACD">
        <w:rPr>
          <w:color w:val="FF0000"/>
        </w:rPr>
        <w:t xml:space="preserve">Asthma was classically considered as an allergic inflammatory </w:t>
      </w:r>
      <w:proofErr w:type="gramStart"/>
      <w:r w:rsidRPr="00147ACD">
        <w:rPr>
          <w:color w:val="FF0000"/>
        </w:rPr>
        <w:t>disorder,</w:t>
      </w:r>
      <w:proofErr w:type="gramEnd"/>
      <w:r w:rsidRPr="00147ACD">
        <w:rPr>
          <w:color w:val="FF0000"/>
        </w:rPr>
        <w:t xml:space="preserve"> however, discovery of </w:t>
      </w:r>
      <w:r w:rsidR="007F2F60">
        <w:rPr>
          <w:color w:val="FF0000"/>
        </w:rPr>
        <w:t>non-eosinophilic asthma has</w:t>
      </w:r>
      <w:r w:rsidRPr="00147ACD">
        <w:rPr>
          <w:color w:val="FF0000"/>
        </w:rPr>
        <w:t xml:space="preserve"> revealed the association of neutrophils in </w:t>
      </w:r>
      <w:r w:rsidR="007F2F60">
        <w:rPr>
          <w:color w:val="FF0000"/>
        </w:rPr>
        <w:t xml:space="preserve">severe </w:t>
      </w:r>
      <w:r w:rsidRPr="00147ACD">
        <w:rPr>
          <w:color w:val="FF0000"/>
        </w:rPr>
        <w:t>asthma pathogenesis. IL-17 is a pro-inflammatory cytokine that is produced by TH17</w:t>
      </w:r>
      <w:r w:rsidR="007F2F60">
        <w:rPr>
          <w:color w:val="FF0000"/>
        </w:rPr>
        <w:t xml:space="preserve"> cells</w:t>
      </w:r>
      <w:r w:rsidRPr="00147ACD">
        <w:rPr>
          <w:color w:val="FF0000"/>
        </w:rPr>
        <w:t>. Its</w:t>
      </w:r>
      <w:r w:rsidR="007F2F60">
        <w:rPr>
          <w:color w:val="FF0000"/>
        </w:rPr>
        <w:t>’</w:t>
      </w:r>
      <w:r w:rsidRPr="00147ACD">
        <w:rPr>
          <w:color w:val="FF0000"/>
        </w:rPr>
        <w:t xml:space="preserve"> inflammatory roles have been well studied in multiple inflammatory conditions, including rheumatoid arthritis, COPD, cystic fibrosis, and multiple sclerosis </w:t>
      </w:r>
      <w:r w:rsidRPr="00147ACD">
        <w:rPr>
          <w:color w:val="FF0000"/>
        </w:rPr>
        <w:fldChar w:fldCharType="begin"/>
      </w:r>
      <w:r w:rsidR="00E716B4">
        <w:rPr>
          <w:color w:val="FF0000"/>
        </w:rPr>
        <w:instrText xml:space="preserve"> ADDIN EN.CITE &lt;EndNote&gt;&lt;Cite&gt;&lt;Author&gt;Miossec&lt;/Author&gt;&lt;Year&gt;2009&lt;/Year&gt;&lt;RecNum&gt;266&lt;/RecNum&gt;&lt;DisplayText&gt;(Miossec et al. 2009)&lt;/DisplayText&gt;&lt;record&gt;&lt;rec-number&gt;266&lt;/rec-number&gt;&lt;foreign-keys&gt;&lt;key app="EN" db-id="dst5werpwtwza8efze459ppnxd2xvzxtaerv" timestamp="1601377297"&gt;266&lt;/key&gt;&lt;/foreign-keys&gt;&lt;ref-type name="Journal Article"&gt;17&lt;/ref-type&gt;&lt;contributors&gt;&lt;authors&gt;&lt;author&gt;Miossec, Pierre&lt;/author&gt;&lt;author&gt;Korn, Thomas&lt;/author&gt;&lt;author&gt;Kuchroo, Vijay K&lt;/author&gt;&lt;/authors&gt;&lt;/contributors&gt;&lt;titles&gt;&lt;title&gt;Interleukin-17 and type 17 helper T cells&lt;/title&gt;&lt;secondary-title&gt;New England Journal of Medicine&lt;/secondary-title&gt;&lt;/titles&gt;&lt;periodical&gt;&lt;full-title&gt;New England Journal of Medicine&lt;/full-title&gt;&lt;abbr-1&gt;N. Engl. J. Med.&lt;/abbr-1&gt;&lt;abbr-2&gt;N Engl J Med&lt;/abbr-2&gt;&lt;/periodical&gt;&lt;pages&gt;888-898&lt;/pages&gt;&lt;volume&gt;361&lt;/volume&gt;&lt;number&gt;9&lt;/number&gt;&lt;dates&gt;&lt;year&gt;2009&lt;/year&gt;&lt;/dates&gt;&lt;isbn&gt;0028-4793&lt;/isbn&gt;&lt;urls&gt;&lt;/urls&gt;&lt;/record&gt;&lt;/Cite&gt;&lt;/EndNote&gt;</w:instrText>
      </w:r>
      <w:r w:rsidRPr="00147ACD">
        <w:rPr>
          <w:color w:val="FF0000"/>
        </w:rPr>
        <w:fldChar w:fldCharType="separate"/>
      </w:r>
      <w:r w:rsidR="00E716B4">
        <w:rPr>
          <w:noProof/>
          <w:color w:val="FF0000"/>
        </w:rPr>
        <w:t>(Miossec et al. 2009)</w:t>
      </w:r>
      <w:r w:rsidRPr="00147ACD">
        <w:rPr>
          <w:color w:val="FF0000"/>
        </w:rPr>
        <w:fldChar w:fldCharType="end"/>
      </w:r>
      <w:r w:rsidRPr="00147ACD">
        <w:rPr>
          <w:color w:val="FF0000"/>
        </w:rPr>
        <w:t xml:space="preserve">. In asthma, IL-17 </w:t>
      </w:r>
      <w:r w:rsidR="007F2F60">
        <w:rPr>
          <w:color w:val="FF0000"/>
        </w:rPr>
        <w:t>is</w:t>
      </w:r>
      <w:r w:rsidRPr="00147ACD">
        <w:rPr>
          <w:color w:val="FF0000"/>
        </w:rPr>
        <w:t xml:space="preserve"> involved in airway remodelling, neutrophilic inflammation, and corticosteroid resistance</w:t>
      </w:r>
      <w:r w:rsidR="007F2F60">
        <w:rPr>
          <w:color w:val="FF0000"/>
        </w:rPr>
        <w:t xml:space="preserve"> in non-eosinophilic asthma </w:t>
      </w:r>
      <w:r w:rsidRPr="00147ACD">
        <w:rPr>
          <w:color w:val="FF0000"/>
        </w:rPr>
        <w:fldChar w:fldCharType="begin">
          <w:fldData xml:space="preserve">PEVuZE5vdGU+PENpdGU+PEF1dGhvcj5OYWthZTwvQXV0aG9yPjxZZWFyPjIwMDI8L1llYXI+PFJl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</w:fldData>
        </w:fldChar>
      </w:r>
      <w:r w:rsidR="00E716B4">
        <w:rPr>
          <w:color w:val="FF0000"/>
        </w:rPr>
        <w:instrText xml:space="preserve"> ADDIN EN.CITE </w:instrText>
      </w:r>
      <w:r w:rsidR="00E716B4">
        <w:rPr>
          <w:color w:val="FF0000"/>
        </w:rPr>
        <w:fldChar w:fldCharType="begin">
          <w:fldData xml:space="preserve">PEVuZE5vdGU+PENpdGU+PEF1dGhvcj5OYWthZTwvQXV0aG9yPjxZZWFyPjIwMDI8L1llYXI+PFJl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</w:fldData>
        </w:fldChar>
      </w:r>
      <w:r w:rsidR="00E716B4">
        <w:rPr>
          <w:color w:val="FF0000"/>
        </w:rPr>
        <w:instrText xml:space="preserve"> ADDIN EN.CITE.DATA </w:instrText>
      </w:r>
      <w:r w:rsidR="00E716B4">
        <w:rPr>
          <w:color w:val="FF0000"/>
        </w:rPr>
      </w:r>
      <w:r w:rsidR="00E716B4">
        <w:rPr>
          <w:color w:val="FF0000"/>
        </w:rPr>
        <w:fldChar w:fldCharType="end"/>
      </w:r>
      <w:r w:rsidRPr="00147ACD">
        <w:rPr>
          <w:color w:val="FF0000"/>
        </w:rPr>
      </w:r>
      <w:r w:rsidRPr="00147ACD">
        <w:rPr>
          <w:color w:val="FF0000"/>
        </w:rPr>
        <w:fldChar w:fldCharType="separate"/>
      </w:r>
      <w:r w:rsidR="00E716B4">
        <w:rPr>
          <w:noProof/>
          <w:color w:val="FF0000"/>
        </w:rPr>
        <w:t>(Chang et al. 2012; Chesné et al. 2014; Fogli et al. 2013; Mizutani et al. 2014; Nadeem et al. 2018; Nakae et al. 2002; Vazquez-Tello et al. 2013; Vazquez‐Tello et al. 2010; Wakashin et al. 2008)</w:t>
      </w:r>
      <w:r w:rsidRPr="00147ACD">
        <w:rPr>
          <w:color w:val="FF0000"/>
        </w:rPr>
        <w:fldChar w:fldCharType="end"/>
      </w:r>
      <w:r w:rsidRPr="00147ACD">
        <w:rPr>
          <w:color w:val="FF0000"/>
        </w:rPr>
        <w:t xml:space="preserve">. Hence, inhibiting IL-17, </w:t>
      </w:r>
      <w:r w:rsidR="007F2F60">
        <w:rPr>
          <w:color w:val="FF0000"/>
        </w:rPr>
        <w:t>may be a</w:t>
      </w:r>
      <w:r w:rsidRPr="00147ACD">
        <w:rPr>
          <w:color w:val="FF0000"/>
        </w:rPr>
        <w:t xml:space="preserve"> possible treatment </w:t>
      </w:r>
      <w:r w:rsidR="007F2F60">
        <w:rPr>
          <w:color w:val="FF0000"/>
        </w:rPr>
        <w:t>for non-eosinophilic asthma.</w:t>
      </w:r>
      <w:r w:rsidRPr="00147ACD">
        <w:rPr>
          <w:color w:val="FF0000"/>
        </w:rPr>
        <w:t xml:space="preserve"> </w:t>
      </w:r>
      <w:r w:rsidR="007F2F60">
        <w:rPr>
          <w:color w:val="FF0000"/>
        </w:rPr>
        <w:t>The use of d</w:t>
      </w:r>
      <w:r w:rsidRPr="00147ACD">
        <w:rPr>
          <w:color w:val="FF0000"/>
        </w:rPr>
        <w:t xml:space="preserve">ifferent </w:t>
      </w:r>
      <w:r w:rsidR="007F2F60">
        <w:rPr>
          <w:color w:val="FF0000"/>
        </w:rPr>
        <w:t xml:space="preserve">mouse </w:t>
      </w:r>
      <w:r w:rsidRPr="00147ACD">
        <w:rPr>
          <w:color w:val="FF0000"/>
        </w:rPr>
        <w:t>models ha</w:t>
      </w:r>
      <w:r w:rsidR="007F2F60">
        <w:rPr>
          <w:color w:val="FF0000"/>
        </w:rPr>
        <w:t>s</w:t>
      </w:r>
      <w:r w:rsidRPr="00147ACD">
        <w:rPr>
          <w:color w:val="FF0000"/>
        </w:rPr>
        <w:t xml:space="preserve"> show</w:t>
      </w:r>
      <w:r w:rsidR="007F2F60">
        <w:rPr>
          <w:color w:val="FF0000"/>
        </w:rPr>
        <w:t>n</w:t>
      </w:r>
      <w:r w:rsidRPr="00147ACD">
        <w:rPr>
          <w:color w:val="FF0000"/>
        </w:rPr>
        <w:t xml:space="preserve"> efficacy of anti-IL-17 treatments </w:t>
      </w:r>
      <w:r w:rsidR="007F2F60">
        <w:rPr>
          <w:color w:val="FF0000"/>
        </w:rPr>
        <w:t>in the potential</w:t>
      </w:r>
      <w:r w:rsidRPr="00147ACD">
        <w:rPr>
          <w:color w:val="FF0000"/>
        </w:rPr>
        <w:t xml:space="preserve"> management of asthma. </w:t>
      </w:r>
      <w:r w:rsidR="007F2F60">
        <w:rPr>
          <w:color w:val="FF0000"/>
        </w:rPr>
        <w:t>Treatment in models of a</w:t>
      </w:r>
      <w:r w:rsidRPr="00147ACD">
        <w:rPr>
          <w:color w:val="FF0000"/>
        </w:rPr>
        <w:t xml:space="preserve">llergic asthma show improvement in pulmonary inflammation with significant reduction in neutrophils, eosinophils, T-regulatory cells, and antigen-presenting cells </w:t>
      </w:r>
      <w:r w:rsidR="007F2F60">
        <w:rPr>
          <w:color w:val="FF0000"/>
        </w:rPr>
        <w:t>with</w:t>
      </w:r>
      <w:r w:rsidRPr="00147ACD">
        <w:rPr>
          <w:color w:val="FF0000"/>
        </w:rPr>
        <w:t xml:space="preserve"> administration of anti-IL-17 monoclonal antibody </w:t>
      </w:r>
      <w:r w:rsidRPr="00147ACD">
        <w:rPr>
          <w:color w:val="FF0000"/>
        </w:rPr>
        <w:fldChar w:fldCharType="begin">
          <w:fldData xml:space="preserve">PEVuZE5vdGU+PENpdGU+PEF1dGhvcj5Mb3ZhdG88L0F1dGhvcj48WWVhcj4yMDE2PC9ZZWFyPjxS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</w:fldData>
        </w:fldChar>
      </w:r>
      <w:r w:rsidR="00E716B4">
        <w:rPr>
          <w:color w:val="FF0000"/>
        </w:rPr>
        <w:instrText xml:space="preserve"> ADDIN EN.CITE </w:instrText>
      </w:r>
      <w:r w:rsidR="00E716B4">
        <w:rPr>
          <w:color w:val="FF0000"/>
        </w:rPr>
        <w:fldChar w:fldCharType="begin">
          <w:fldData xml:space="preserve">PEVuZE5vdGU+PENpdGU+PEF1dGhvcj5Mb3ZhdG88L0F1dGhvcj48WWVhcj4yMDE2PC9ZZWFyPjxS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</w:fldData>
        </w:fldChar>
      </w:r>
      <w:r w:rsidR="00E716B4">
        <w:rPr>
          <w:color w:val="FF0000"/>
        </w:rPr>
        <w:instrText xml:space="preserve"> ADDIN EN.CITE.DATA </w:instrText>
      </w:r>
      <w:r w:rsidR="00E716B4">
        <w:rPr>
          <w:color w:val="FF0000"/>
        </w:rPr>
      </w:r>
      <w:r w:rsidR="00E716B4">
        <w:rPr>
          <w:color w:val="FF0000"/>
        </w:rPr>
        <w:fldChar w:fldCharType="end"/>
      </w:r>
      <w:r w:rsidRPr="00147ACD">
        <w:rPr>
          <w:color w:val="FF0000"/>
        </w:rPr>
      </w:r>
      <w:r w:rsidRPr="00147ACD">
        <w:rPr>
          <w:color w:val="FF0000"/>
        </w:rPr>
        <w:fldChar w:fldCharType="separate"/>
      </w:r>
      <w:r w:rsidR="00E716B4">
        <w:rPr>
          <w:noProof/>
          <w:color w:val="FF0000"/>
        </w:rPr>
        <w:t>(Camargo et al. 2018; Lovato et al. 2016)</w:t>
      </w:r>
      <w:r w:rsidRPr="00147ACD">
        <w:rPr>
          <w:color w:val="FF0000"/>
        </w:rPr>
        <w:fldChar w:fldCharType="end"/>
      </w:r>
      <w:r w:rsidRPr="00147ACD">
        <w:rPr>
          <w:color w:val="FF0000"/>
        </w:rPr>
        <w:t xml:space="preserve">. Similar effects were observed in </w:t>
      </w:r>
      <w:r w:rsidR="007F2F60">
        <w:rPr>
          <w:color w:val="FF0000"/>
        </w:rPr>
        <w:t xml:space="preserve">a </w:t>
      </w:r>
      <w:r w:rsidRPr="00147ACD">
        <w:rPr>
          <w:color w:val="FF0000"/>
        </w:rPr>
        <w:t>refractory asthma model</w:t>
      </w:r>
      <w:r w:rsidR="007F2F60">
        <w:rPr>
          <w:color w:val="FF0000"/>
        </w:rPr>
        <w:t xml:space="preserve"> also</w:t>
      </w:r>
      <w:r w:rsidRPr="00147ACD">
        <w:rPr>
          <w:color w:val="FF0000"/>
        </w:rPr>
        <w:t xml:space="preserve"> treated with anti-IL-17 </w:t>
      </w:r>
      <w:r w:rsidRPr="00147ACD">
        <w:rPr>
          <w:color w:val="FF0000"/>
        </w:rPr>
        <w:fldChar w:fldCharType="begin"/>
      </w:r>
      <w:r w:rsidR="00E716B4">
        <w:rPr>
          <w:color w:val="FF0000"/>
        </w:rPr>
        <w:instrText xml:space="preserve"> ADDIN EN.CITE &lt;EndNote&gt;&lt;Cite&gt;&lt;Author&gt;Liang&lt;/Author&gt;&lt;Year&gt;2018&lt;/Year&gt;&lt;RecNum&gt;278&lt;/RecNum&gt;&lt;DisplayText&gt;(Liang et al. 2018)&lt;/DisplayText&gt;&lt;record&gt;&lt;rec-number&gt;278&lt;/rec-number&gt;&lt;foreign-keys&gt;&lt;key app="EN" db-id="dst5werpwtwza8efze459ppnxd2xvzxtaerv" timestamp="1601377901"&gt;278&lt;/key&gt;&lt;/foreign-keys&gt;&lt;ref-type name="Journal Article"&gt;17&lt;/ref-type&gt;&lt;contributors&gt;&lt;authors&gt;&lt;author&gt;Liang, Lin&lt;/author&gt;&lt;author&gt;Hur, Jung&lt;/author&gt;&lt;author&gt;Kang, Ji Young&lt;/author&gt;&lt;author&gt;Rhee, Chin Kook&lt;/author&gt;&lt;author&gt;Kim, Young Kyoon&lt;/author&gt;&lt;author&gt;Lee, Sook Young&lt;/author&gt;&lt;/authors&gt;&lt;/contributors&gt;&lt;titles&gt;&lt;title&gt;Effect of the anti-IL-17 antibody on allergic inflammation in an obesity-related asthma model&lt;/title&gt;&lt;secondary-title&gt;The Korean journal of internal medicine&lt;/secondary-title&gt;&lt;/titles&gt;&lt;periodical&gt;&lt;full-title&gt;The Korean journal of internal medicine&lt;/full-title&gt;&lt;/periodical&gt;&lt;pages&gt;1210&lt;/pages&gt;&lt;volume&gt;33&lt;/volume&gt;&lt;number&gt;6&lt;/number&gt;&lt;dates&gt;&lt;year&gt;2018&lt;/year&gt;&lt;/dates&gt;&lt;urls&gt;&lt;/urls&gt;&lt;/record&gt;&lt;/Cite&gt;&lt;/EndNote&gt;</w:instrText>
      </w:r>
      <w:r w:rsidRPr="00147ACD">
        <w:rPr>
          <w:color w:val="FF0000"/>
        </w:rPr>
        <w:fldChar w:fldCharType="separate"/>
      </w:r>
      <w:r w:rsidR="00E716B4">
        <w:rPr>
          <w:noProof/>
          <w:color w:val="FF0000"/>
        </w:rPr>
        <w:t>(Liang et al. 2018)</w:t>
      </w:r>
      <w:r w:rsidRPr="00147ACD">
        <w:rPr>
          <w:color w:val="FF0000"/>
        </w:rPr>
        <w:fldChar w:fldCharType="end"/>
      </w:r>
      <w:r w:rsidRPr="00147ACD">
        <w:rPr>
          <w:color w:val="FF0000"/>
        </w:rPr>
        <w:t>. However, targeting IL-17 ha</w:t>
      </w:r>
      <w:r w:rsidR="007F2F60">
        <w:rPr>
          <w:color w:val="FF0000"/>
        </w:rPr>
        <w:t>s</w:t>
      </w:r>
      <w:r w:rsidRPr="00147ACD">
        <w:rPr>
          <w:color w:val="FF0000"/>
        </w:rPr>
        <w:t xml:space="preserve"> not yet yielded satisfactory outcomes in clinical trials. </w:t>
      </w:r>
      <w:proofErr w:type="spellStart"/>
      <w:r w:rsidRPr="00147ACD">
        <w:rPr>
          <w:color w:val="FF0000"/>
        </w:rPr>
        <w:t>Brodalumab</w:t>
      </w:r>
      <w:proofErr w:type="spellEnd"/>
      <w:r w:rsidRPr="00147ACD">
        <w:rPr>
          <w:color w:val="FF0000"/>
        </w:rPr>
        <w:t>, an IL-17 antagonist</w:t>
      </w:r>
      <w:r w:rsidR="007F2F60">
        <w:rPr>
          <w:color w:val="FF0000"/>
        </w:rPr>
        <w:t>,</w:t>
      </w:r>
      <w:r w:rsidRPr="00147ACD">
        <w:rPr>
          <w:color w:val="FF0000"/>
        </w:rPr>
        <w:t xml:space="preserve"> proved to be effective in treating adult patients with </w:t>
      </w:r>
      <w:r w:rsidRPr="00147ACD">
        <w:rPr>
          <w:color w:val="FF0000"/>
        </w:rPr>
        <w:lastRenderedPageBreak/>
        <w:t xml:space="preserve">moderate to severe plaque psoriasis, </w:t>
      </w:r>
      <w:r w:rsidR="007F2F60">
        <w:rPr>
          <w:color w:val="FF0000"/>
        </w:rPr>
        <w:t xml:space="preserve">but </w:t>
      </w:r>
      <w:r w:rsidRPr="00147ACD">
        <w:rPr>
          <w:color w:val="FF0000"/>
        </w:rPr>
        <w:t xml:space="preserve">failed to demonstrate any treatment effects in patients with moderate to severe asthma </w:t>
      </w:r>
      <w:r w:rsidRPr="00147ACD">
        <w:rPr>
          <w:color w:val="FF0000"/>
        </w:rPr>
        <w:fldChar w:fldCharType="begin">
          <w:fldData xml:space="preserve">PEVuZE5vdGU+PENpdGU+PEF1dGhvcj5CZWNrPC9BdXRob3I+PFllYXI+MjAxOTwvWWVhcj48UmVj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</w:fldData>
        </w:fldChar>
      </w:r>
      <w:r w:rsidR="00E716B4">
        <w:rPr>
          <w:color w:val="FF0000"/>
        </w:rPr>
        <w:instrText xml:space="preserve"> ADDIN EN.CITE </w:instrText>
      </w:r>
      <w:r w:rsidR="00E716B4">
        <w:rPr>
          <w:color w:val="FF0000"/>
        </w:rPr>
        <w:fldChar w:fldCharType="begin">
          <w:fldData xml:space="preserve">PEVuZE5vdGU+PENpdGU+PEF1dGhvcj5CZWNrPC9BdXRob3I+PFllYXI+MjAxOTwvWWVhcj48UmVj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</w:fldData>
        </w:fldChar>
      </w:r>
      <w:r w:rsidR="00E716B4">
        <w:rPr>
          <w:color w:val="FF0000"/>
        </w:rPr>
        <w:instrText xml:space="preserve"> ADDIN EN.CITE.DATA </w:instrText>
      </w:r>
      <w:r w:rsidR="00E716B4">
        <w:rPr>
          <w:color w:val="FF0000"/>
        </w:rPr>
      </w:r>
      <w:r w:rsidR="00E716B4">
        <w:rPr>
          <w:color w:val="FF0000"/>
        </w:rPr>
        <w:fldChar w:fldCharType="end"/>
      </w:r>
      <w:r w:rsidRPr="00147ACD">
        <w:rPr>
          <w:color w:val="FF0000"/>
        </w:rPr>
      </w:r>
      <w:r w:rsidRPr="00147ACD">
        <w:rPr>
          <w:color w:val="FF0000"/>
        </w:rPr>
        <w:fldChar w:fldCharType="separate"/>
      </w:r>
      <w:r w:rsidR="00E716B4">
        <w:rPr>
          <w:noProof/>
          <w:color w:val="FF0000"/>
        </w:rPr>
        <w:t>(Beck and Koo 2019; Busse et al. 2013; Khokhlovich et al. 2017)</w:t>
      </w:r>
      <w:r w:rsidRPr="00147ACD">
        <w:rPr>
          <w:color w:val="FF0000"/>
        </w:rPr>
        <w:fldChar w:fldCharType="end"/>
      </w:r>
      <w:r w:rsidRPr="00147ACD">
        <w:rPr>
          <w:color w:val="FF0000"/>
        </w:rPr>
        <w:t xml:space="preserve">. </w:t>
      </w:r>
      <w:r w:rsidR="00422197">
        <w:rPr>
          <w:color w:val="FF0000"/>
        </w:rPr>
        <w:t xml:space="preserve">Treatment with </w:t>
      </w:r>
      <w:proofErr w:type="spellStart"/>
      <w:r w:rsidR="00422197">
        <w:rPr>
          <w:color w:val="FF0000"/>
        </w:rPr>
        <w:t>s</w:t>
      </w:r>
      <w:r w:rsidRPr="00147ACD">
        <w:rPr>
          <w:color w:val="FF0000"/>
        </w:rPr>
        <w:t>ecukinumab</w:t>
      </w:r>
      <w:proofErr w:type="spellEnd"/>
      <w:r w:rsidRPr="00147ACD">
        <w:rPr>
          <w:color w:val="FF0000"/>
        </w:rPr>
        <w:t xml:space="preserve">, a humanized anti-IL-17 monoclonal antibody that showed excellent clinical outcomes in treating plaque psoriasis, psoriatic arthritis, and rheumatoid arthritis, </w:t>
      </w:r>
      <w:r w:rsidR="00422197">
        <w:rPr>
          <w:color w:val="FF0000"/>
        </w:rPr>
        <w:t>was</w:t>
      </w:r>
      <w:r w:rsidRPr="00147ACD">
        <w:rPr>
          <w:color w:val="FF0000"/>
        </w:rPr>
        <w:t xml:space="preserve"> terminated in </w:t>
      </w:r>
      <w:r w:rsidR="00422197">
        <w:rPr>
          <w:color w:val="FF0000"/>
        </w:rPr>
        <w:t xml:space="preserve">a </w:t>
      </w:r>
      <w:r w:rsidRPr="00147ACD">
        <w:rPr>
          <w:color w:val="FF0000"/>
        </w:rPr>
        <w:t xml:space="preserve">phase-II clinical trial in patients with uncontrolled asthma as it </w:t>
      </w:r>
      <w:r w:rsidR="00422197">
        <w:rPr>
          <w:color w:val="FF0000"/>
        </w:rPr>
        <w:t>was not</w:t>
      </w:r>
      <w:r w:rsidRPr="00147ACD">
        <w:rPr>
          <w:color w:val="FF0000"/>
        </w:rPr>
        <w:t xml:space="preserve"> effective in the target population </w:t>
      </w:r>
      <w:r w:rsidRPr="00147ACD">
        <w:rPr>
          <w:color w:val="FF0000"/>
        </w:rPr>
        <w:fldChar w:fldCharType="begin">
          <w:fldData xml:space="preserve">PEVuZE5vdGU+PENpdGU+PEF1dGhvcj5DbGluaWNhbFRyaWFsPC9BdXRob3I+PFllYXI+MjAxNTwv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</w:fldData>
        </w:fldChar>
      </w:r>
      <w:r w:rsidR="00E716B4">
        <w:rPr>
          <w:color w:val="FF0000"/>
        </w:rPr>
        <w:instrText xml:space="preserve"> ADDIN EN.CITE </w:instrText>
      </w:r>
      <w:r w:rsidR="00E716B4">
        <w:rPr>
          <w:color w:val="FF0000"/>
        </w:rPr>
        <w:fldChar w:fldCharType="begin">
          <w:fldData xml:space="preserve">PEVuZE5vdGU+PENpdGU+PEF1dGhvcj5DbGluaWNhbFRyaWFsPC9BdXRob3I+PFllYXI+MjAxNTwv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</w:fldData>
        </w:fldChar>
      </w:r>
      <w:r w:rsidR="00E716B4">
        <w:rPr>
          <w:color w:val="FF0000"/>
        </w:rPr>
        <w:instrText xml:space="preserve"> ADDIN EN.CITE.DATA </w:instrText>
      </w:r>
      <w:r w:rsidR="00E716B4">
        <w:rPr>
          <w:color w:val="FF0000"/>
        </w:rPr>
      </w:r>
      <w:r w:rsidR="00E716B4">
        <w:rPr>
          <w:color w:val="FF0000"/>
        </w:rPr>
        <w:fldChar w:fldCharType="end"/>
      </w:r>
      <w:r w:rsidRPr="00147ACD">
        <w:rPr>
          <w:color w:val="FF0000"/>
        </w:rPr>
      </w:r>
      <w:r w:rsidRPr="00147ACD">
        <w:rPr>
          <w:color w:val="FF0000"/>
        </w:rPr>
        <w:fldChar w:fldCharType="separate"/>
      </w:r>
      <w:r w:rsidR="00E716B4">
        <w:rPr>
          <w:noProof/>
          <w:color w:val="FF0000"/>
        </w:rPr>
        <w:t>(Blanco et al. 2017; ClinicalTrial 2015; Langley et al. 2014; McInnes et al. 2015)</w:t>
      </w:r>
      <w:r w:rsidRPr="00147ACD">
        <w:rPr>
          <w:color w:val="FF0000"/>
        </w:rPr>
        <w:fldChar w:fldCharType="end"/>
      </w:r>
      <w:r w:rsidRPr="00147ACD">
        <w:rPr>
          <w:color w:val="FF0000"/>
        </w:rPr>
        <w:t xml:space="preserve">. </w:t>
      </w:r>
    </w:p>
    <w:p w14:paraId="3EF33B51" w14:textId="77777777" w:rsidR="00005588" w:rsidRDefault="00005588">
      <w:pPr>
        <w:spacing w:line="480" w:lineRule="auto"/>
        <w:jc w:val="both"/>
      </w:pPr>
    </w:p>
    <w:p w14:paraId="488BEF0E" w14:textId="29A233E5" w:rsidR="003160A7" w:rsidRPr="00BC7C76" w:rsidRDefault="00507F90">
      <w:pPr>
        <w:spacing w:line="480" w:lineRule="auto"/>
        <w:jc w:val="both"/>
        <w:rPr>
          <w:b/>
          <w:bCs/>
          <w:color w:val="FF0000"/>
        </w:rPr>
      </w:pPr>
      <w:r w:rsidRPr="00BC7C76">
        <w:rPr>
          <w:b/>
          <w:bCs/>
          <w:color w:val="FF0000"/>
        </w:rPr>
        <w:t>Macrolides</w:t>
      </w:r>
    </w:p>
    <w:p w14:paraId="16E8709E" w14:textId="3B546BE1" w:rsidR="00BC7C76" w:rsidRPr="00BC7C76" w:rsidRDefault="00422197" w:rsidP="00BC7C76">
      <w:pPr>
        <w:spacing w:line="480" w:lineRule="auto"/>
        <w:jc w:val="both"/>
        <w:rPr>
          <w:color w:val="FF0000"/>
        </w:rPr>
      </w:pPr>
      <w:r>
        <w:rPr>
          <w:color w:val="FF0000"/>
        </w:rPr>
        <w:t>Several</w:t>
      </w:r>
      <w:r w:rsidR="00BC7C76" w:rsidRPr="00BC7C76">
        <w:rPr>
          <w:color w:val="FF0000"/>
        </w:rPr>
        <w:t xml:space="preserve"> studies </w:t>
      </w:r>
      <w:r>
        <w:rPr>
          <w:color w:val="FF0000"/>
        </w:rPr>
        <w:t>have assessed</w:t>
      </w:r>
      <w:r w:rsidR="00BC7C76" w:rsidRPr="00BC7C76">
        <w:rPr>
          <w:color w:val="FF0000"/>
        </w:rPr>
        <w:t xml:space="preserve"> the use of macrolides for the management of asthma, specifically bacterial infection-</w:t>
      </w:r>
      <w:r>
        <w:rPr>
          <w:color w:val="FF0000"/>
        </w:rPr>
        <w:t>associated non-eosinophilic asthma</w:t>
      </w:r>
      <w:r w:rsidR="00BC7C76" w:rsidRPr="00BC7C76">
        <w:rPr>
          <w:color w:val="FF0000"/>
        </w:rPr>
        <w:t xml:space="preserve"> </w:t>
      </w:r>
      <w:r w:rsidR="00BC7C76" w:rsidRPr="00BC7C76">
        <w:rPr>
          <w:color w:val="FF0000"/>
        </w:rPr>
        <w:fldChar w:fldCharType="begin">
          <w:fldData xml:space="preserve">PEVuZE5vdGU+PENpdGU+PEF1dGhvcj5CbGFjazwvQXV0aG9yPjxZZWFyPjIwMDE8L1llYXI+PFJl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</w:fldData>
        </w:fldChar>
      </w:r>
      <w:r w:rsidR="00E716B4">
        <w:rPr>
          <w:color w:val="FF0000"/>
        </w:rPr>
        <w:instrText xml:space="preserve"> ADDIN EN.CITE </w:instrText>
      </w:r>
      <w:r w:rsidR="00E716B4">
        <w:rPr>
          <w:color w:val="FF0000"/>
        </w:rPr>
        <w:fldChar w:fldCharType="begin">
          <w:fldData xml:space="preserve">PEVuZE5vdGU+PENpdGU+PEF1dGhvcj5CbGFjazwvQXV0aG9yPjxZZWFyPjIwMDE8L1llYXI+PFJl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</w:fldData>
        </w:fldChar>
      </w:r>
      <w:r w:rsidR="00E716B4">
        <w:rPr>
          <w:color w:val="FF0000"/>
        </w:rPr>
        <w:instrText xml:space="preserve"> ADDIN EN.CITE.DATA </w:instrText>
      </w:r>
      <w:r w:rsidR="00E716B4">
        <w:rPr>
          <w:color w:val="FF0000"/>
        </w:rPr>
      </w:r>
      <w:r w:rsidR="00E716B4">
        <w:rPr>
          <w:color w:val="FF0000"/>
        </w:rPr>
        <w:fldChar w:fldCharType="end"/>
      </w:r>
      <w:r w:rsidR="00BC7C76" w:rsidRPr="00BC7C76">
        <w:rPr>
          <w:color w:val="FF0000"/>
        </w:rPr>
      </w:r>
      <w:r w:rsidR="00BC7C76" w:rsidRPr="00BC7C76">
        <w:rPr>
          <w:color w:val="FF0000"/>
        </w:rPr>
        <w:fldChar w:fldCharType="separate"/>
      </w:r>
      <w:r w:rsidR="00E716B4">
        <w:rPr>
          <w:noProof/>
          <w:color w:val="FF0000"/>
        </w:rPr>
        <w:t>(Black et al. 2001; Esposito et al. 2004)</w:t>
      </w:r>
      <w:r w:rsidR="00BC7C76" w:rsidRPr="00BC7C76">
        <w:rPr>
          <w:color w:val="FF0000"/>
        </w:rPr>
        <w:fldChar w:fldCharType="end"/>
      </w:r>
      <w:r w:rsidR="00BC7C76" w:rsidRPr="00BC7C76">
        <w:rPr>
          <w:color w:val="FF0000"/>
        </w:rPr>
        <w:t xml:space="preserve">. Macrolides are antibiotics used </w:t>
      </w:r>
      <w:r>
        <w:rPr>
          <w:color w:val="FF0000"/>
        </w:rPr>
        <w:t xml:space="preserve">to </w:t>
      </w:r>
      <w:r w:rsidR="00BC7C76" w:rsidRPr="00BC7C76">
        <w:rPr>
          <w:color w:val="FF0000"/>
        </w:rPr>
        <w:t xml:space="preserve">treat bacterial infection by attenuating bacterial protein biosynthesis and biofilm formation </w:t>
      </w:r>
      <w:r w:rsidR="00BC7C76" w:rsidRPr="00BC7C76">
        <w:rPr>
          <w:color w:val="FF0000"/>
        </w:rPr>
        <w:fldChar w:fldCharType="begin"/>
      </w:r>
      <w:r w:rsidR="00E716B4">
        <w:rPr>
          <w:color w:val="FF0000"/>
        </w:rPr>
        <w:instrText xml:space="preserve"> ADDIN EN.CITE &lt;EndNote&gt;&lt;Cite&gt;&lt;Author&gt;Xepapadaki&lt;/Author&gt;&lt;Year&gt;2008&lt;/Year&gt;&lt;RecNum&gt;263&lt;/RecNum&gt;&lt;DisplayText&gt;(Xepapadaki et al. 2008)&lt;/DisplayText&gt;&lt;record&gt;&lt;rec-number&gt;263&lt;/rec-number&gt;&lt;foreign-keys&gt;&lt;key app="EN" db-id="dst5werpwtwza8efze459ppnxd2xvzxtaerv" timestamp="1601274378"&gt;263&lt;/key&gt;&lt;/foreign-keys&gt;&lt;ref-type name="Journal Article"&gt;17&lt;/ref-type&gt;&lt;contributors&gt;&lt;authors&gt;&lt;author&gt;Xepapadaki, Paraskevi&lt;/author&gt;&lt;author&gt;Koutsoumpari, Ioanna&lt;/author&gt;&lt;author&gt;Papaevagelou, Vasiliki&lt;/author&gt;&lt;author&gt;Karagianni, Christina&lt;/author&gt;&lt;author&gt;Papadopoulos, Nikolaos G&lt;/author&gt;&lt;/authors&gt;&lt;/contributors&gt;&lt;titles&gt;&lt;title&gt;Atypical bacteria and macrolides in asthma&lt;/title&gt;&lt;secondary-title&gt;Allergy, Asthma &amp;amp; Clinical Immunology&lt;/secondary-title&gt;&lt;/titles&gt;&lt;periodical&gt;&lt;full-title&gt;Allergy, Asthma &amp;amp; Clinical Immunology&lt;/full-title&gt;&lt;/periodical&gt;&lt;pages&gt;1-6&lt;/pages&gt;&lt;volume&gt;4&lt;/volume&gt;&lt;number&gt;3&lt;/number&gt;&lt;dates&gt;&lt;year&gt;2008&lt;/year&gt;&lt;/dates&gt;&lt;isbn&gt;1710-1492&lt;/isbn&gt;&lt;urls&gt;&lt;/urls&gt;&lt;/record&gt;&lt;/Cite&gt;&lt;/EndNote&gt;</w:instrText>
      </w:r>
      <w:r w:rsidR="00BC7C76" w:rsidRPr="00BC7C76">
        <w:rPr>
          <w:color w:val="FF0000"/>
        </w:rPr>
        <w:fldChar w:fldCharType="separate"/>
      </w:r>
      <w:r w:rsidR="00E716B4">
        <w:rPr>
          <w:noProof/>
          <w:color w:val="FF0000"/>
        </w:rPr>
        <w:t>(Xepapadaki et al. 2008)</w:t>
      </w:r>
      <w:r w:rsidR="00BC7C76" w:rsidRPr="00BC7C76">
        <w:rPr>
          <w:color w:val="FF0000"/>
        </w:rPr>
        <w:fldChar w:fldCharType="end"/>
      </w:r>
      <w:r w:rsidR="00BC7C76" w:rsidRPr="00BC7C76">
        <w:rPr>
          <w:color w:val="FF0000"/>
        </w:rPr>
        <w:t xml:space="preserve">. </w:t>
      </w:r>
      <w:r>
        <w:rPr>
          <w:color w:val="FF0000"/>
        </w:rPr>
        <w:t>M</w:t>
      </w:r>
      <w:r w:rsidR="00BC7C76" w:rsidRPr="00BC7C76">
        <w:rPr>
          <w:color w:val="FF0000"/>
        </w:rPr>
        <w:t xml:space="preserve">acrolides also possess anti-inflammatory properties and have </w:t>
      </w:r>
      <w:r>
        <w:rPr>
          <w:color w:val="FF0000"/>
        </w:rPr>
        <w:t xml:space="preserve">been </w:t>
      </w:r>
      <w:r w:rsidR="00BC7C76" w:rsidRPr="00BC7C76">
        <w:rPr>
          <w:color w:val="FF0000"/>
        </w:rPr>
        <w:t xml:space="preserve">shown to potentiate responsiveness of asthma patients to corticosteroid therapy </w:t>
      </w:r>
      <w:r w:rsidR="00BC7C76" w:rsidRPr="00BC7C76">
        <w:rPr>
          <w:color w:val="FF0000"/>
        </w:rPr>
        <w:fldChar w:fldCharType="begin"/>
      </w:r>
      <w:r w:rsidR="00E716B4">
        <w:rPr>
          <w:color w:val="FF0000"/>
        </w:rPr>
        <w:instrText xml:space="preserve"> ADDIN EN.CITE &lt;EndNote&gt;&lt;Cite&gt;&lt;Author&gt;Spahn&lt;/Author&gt;&lt;Year&gt;2001&lt;/Year&gt;&lt;RecNum&gt;264&lt;/RecNum&gt;&lt;DisplayText&gt;(Spahn et al. 2001)&lt;/DisplayText&gt;&lt;record&gt;&lt;rec-number&gt;264&lt;/rec-number&gt;&lt;foreign-keys&gt;&lt;key app="EN" db-id="dst5werpwtwza8efze459ppnxd2xvzxtaerv" timestamp="1601274408"&gt;264&lt;/key&gt;&lt;/foreign-keys&gt;&lt;ref-type name="Journal Article"&gt;17&lt;/ref-type&gt;&lt;contributors&gt;&lt;authors&gt;&lt;author&gt;Spahn, Joseph D&lt;/author&gt;&lt;author&gt;Fost, David A&lt;/author&gt;&lt;author&gt;Covar, Ronina&lt;/author&gt;&lt;author&gt;Martin, Richard J&lt;/author&gt;&lt;author&gt;Brown, Eleanor E&lt;/author&gt;&lt;author&gt;Szefler, Stanley J&lt;/author&gt;&lt;author&gt;Leung, Donald YM&lt;/author&gt;&lt;/authors&gt;&lt;/contributors&gt;&lt;titles&gt;&lt;title&gt;Clarithromycin potentiates glucocorticoid responsiveness in patients with asthma: results of a pilot study&lt;/title&gt;&lt;secondary-title&gt;Annals of Allergy, Asthma &amp;amp; Immunology&lt;/secondary-title&gt;&lt;/titles&gt;&lt;periodical&gt;&lt;full-title&gt;Annals of Allergy, Asthma &amp;amp; Immunology&lt;/full-title&gt;&lt;abbr-1&gt;Ann. Allergy, Asthma Immunol.&lt;/abbr-1&gt;&lt;abbr-2&gt;Ann Allergy, Asthma Immunol&lt;/abbr-2&gt;&lt;/periodical&gt;&lt;pages&gt;501-505&lt;/pages&gt;&lt;volume&gt;87&lt;/volume&gt;&lt;number&gt;6&lt;/number&gt;&lt;dates&gt;&lt;year&gt;2001&lt;/year&gt;&lt;/dates&gt;&lt;isbn&gt;1081-1206&lt;/isbn&gt;&lt;urls&gt;&lt;/urls&gt;&lt;/record&gt;&lt;/Cite&gt;&lt;/EndNote&gt;</w:instrText>
      </w:r>
      <w:r w:rsidR="00BC7C76" w:rsidRPr="00BC7C76">
        <w:rPr>
          <w:color w:val="FF0000"/>
        </w:rPr>
        <w:fldChar w:fldCharType="separate"/>
      </w:r>
      <w:r w:rsidR="00E716B4">
        <w:rPr>
          <w:noProof/>
          <w:color w:val="FF0000"/>
        </w:rPr>
        <w:t>(Spahn et al. 2001)</w:t>
      </w:r>
      <w:r w:rsidR="00BC7C76" w:rsidRPr="00BC7C76">
        <w:rPr>
          <w:color w:val="FF0000"/>
        </w:rPr>
        <w:fldChar w:fldCharType="end"/>
      </w:r>
      <w:r w:rsidR="00BC7C76" w:rsidRPr="00BC7C76">
        <w:rPr>
          <w:color w:val="FF0000"/>
        </w:rPr>
        <w:t xml:space="preserve">. </w:t>
      </w:r>
      <w:r>
        <w:rPr>
          <w:color w:val="FF0000"/>
        </w:rPr>
        <w:t>T</w:t>
      </w:r>
      <w:r w:rsidR="00BC7C76" w:rsidRPr="00BC7C76">
        <w:rPr>
          <w:color w:val="FF0000"/>
        </w:rPr>
        <w:t xml:space="preserve">reatment with macrolide (clarithromycin) in </w:t>
      </w:r>
      <w:r>
        <w:rPr>
          <w:color w:val="FF0000"/>
        </w:rPr>
        <w:t xml:space="preserve">a </w:t>
      </w:r>
      <w:r w:rsidR="00BC7C76" w:rsidRPr="00BC7C76">
        <w:rPr>
          <w:iCs/>
          <w:color w:val="FF0000"/>
        </w:rPr>
        <w:t>bacteria</w:t>
      </w:r>
      <w:r w:rsidR="00BC7C76" w:rsidRPr="00BC7C76">
        <w:rPr>
          <w:color w:val="FF0000"/>
        </w:rPr>
        <w:t xml:space="preserve">-induced </w:t>
      </w:r>
      <w:r>
        <w:rPr>
          <w:color w:val="FF0000"/>
        </w:rPr>
        <w:t>severe steroid-resistant</w:t>
      </w:r>
      <w:r w:rsidR="00BC7C76" w:rsidRPr="00BC7C76">
        <w:rPr>
          <w:color w:val="FF0000"/>
        </w:rPr>
        <w:t xml:space="preserve"> </w:t>
      </w:r>
      <w:r>
        <w:rPr>
          <w:color w:val="FF0000"/>
        </w:rPr>
        <w:t xml:space="preserve">severe asthma </w:t>
      </w:r>
      <w:r w:rsidR="00BC7C76" w:rsidRPr="00BC7C76">
        <w:rPr>
          <w:color w:val="FF0000"/>
        </w:rPr>
        <w:t>m</w:t>
      </w:r>
      <w:r>
        <w:rPr>
          <w:color w:val="FF0000"/>
        </w:rPr>
        <w:t>ouse</w:t>
      </w:r>
      <w:r w:rsidR="00BC7C76" w:rsidRPr="00BC7C76">
        <w:rPr>
          <w:color w:val="FF0000"/>
        </w:rPr>
        <w:t xml:space="preserve"> model demonstrated antibacterial and anti-inflammatory effects alongside re-sensitization to corticosteroids </w:t>
      </w:r>
      <w:r w:rsidR="00BC7C76" w:rsidRPr="00BC7C76">
        <w:rPr>
          <w:color w:val="FF0000"/>
        </w:rPr>
        <w:fldChar w:fldCharType="begin"/>
      </w:r>
      <w:r w:rsidR="00E716B4">
        <w:rPr>
          <w:color w:val="FF0000"/>
        </w:rPr>
        <w:instrText xml:space="preserve"> ADDIN EN.CITE &lt;EndNote&gt;&lt;Cite&gt;&lt;Author&gt;Essilfie&lt;/Author&gt;&lt;Year&gt;2015&lt;/Year&gt;&lt;RecNum&gt;21&lt;/RecNum&gt;&lt;DisplayText&gt;(Essilfie et al. 2015)&lt;/DisplayText&gt;&lt;record&gt;&lt;rec-number&gt;21&lt;/rec-number&gt;&lt;foreign-keys&gt;&lt;key app="EN" db-id="dst5werpwtwza8efze459ppnxd2xvzxtaerv" timestamp="1520681596"&gt;21&lt;/key&gt;&lt;/foreign-keys&gt;&lt;ref-type name="Journal Article"&gt;17&lt;/ref-type&gt;&lt;contributors&gt;&lt;authors&gt;&lt;author&gt;Essilfie, Ama-Tawiah&lt;/author&gt;&lt;author&gt;Horvat, Jay C&lt;/author&gt;&lt;author&gt;Kim, Richard Y&lt;/author&gt;&lt;author&gt;Mayall, Jemma R&lt;/author&gt;&lt;author&gt;Pinkerton, James W&lt;/author&gt;&lt;author&gt;Beckett, Emma L&lt;/author&gt;&lt;author&gt;Starkey, Malcolm R&lt;/author&gt;&lt;author&gt;Simpson, Jodie L&lt;/author&gt;&lt;author&gt;Foster, Paul S&lt;/author&gt;&lt;author&gt;Gibson, Peter G&lt;/author&gt;&lt;/authors&gt;&lt;/contributors&gt;&lt;titles&gt;&lt;title&gt;Macrolide therapy suppresses key features of experimental steroid-sensitive and steroid-insensitive asthma&lt;/title&gt;&lt;secondary-title&gt;Thorax&lt;/secondary-title&gt;&lt;/titles&gt;&lt;periodical&gt;&lt;full-title&gt;Thorax&lt;/full-title&gt;&lt;abbr-1&gt;Thorax&lt;/abbr-1&gt;&lt;abbr-2&gt;Thorax&lt;/abbr-2&gt;&lt;/periodical&gt;&lt;pages&gt;458-467&lt;/pages&gt;&lt;volume&gt;70&lt;/volume&gt;&lt;dates&gt;&lt;year&gt;2015&lt;/year&gt;&lt;/dates&gt;&lt;isbn&gt;0040-6376&lt;/isbn&gt;&lt;urls&gt;&lt;/urls&gt;&lt;electronic-resource-num&gt;10.1136/thoraxjnl-2014-206067&lt;/electronic-resource-num&gt;&lt;/record&gt;&lt;/Cite&gt;&lt;/EndNote&gt;</w:instrText>
      </w:r>
      <w:r w:rsidR="00BC7C76" w:rsidRPr="00BC7C76">
        <w:rPr>
          <w:color w:val="FF0000"/>
        </w:rPr>
        <w:fldChar w:fldCharType="separate"/>
      </w:r>
      <w:r w:rsidR="00E716B4">
        <w:rPr>
          <w:noProof/>
          <w:color w:val="FF0000"/>
        </w:rPr>
        <w:t>(Essilfie et al. 2015)</w:t>
      </w:r>
      <w:r w:rsidR="00BC7C76" w:rsidRPr="00BC7C76">
        <w:rPr>
          <w:color w:val="FF0000"/>
        </w:rPr>
        <w:fldChar w:fldCharType="end"/>
      </w:r>
      <w:r w:rsidR="00BC7C76" w:rsidRPr="00BC7C76">
        <w:rPr>
          <w:color w:val="FF0000"/>
        </w:rPr>
        <w:t xml:space="preserve">.  Likewise, a clinical study also reported the efficacy of clarithromycin in relieving wheezing in asthma patients co-infected with </w:t>
      </w:r>
      <w:r w:rsidR="00BC7C76" w:rsidRPr="00BC7C76">
        <w:rPr>
          <w:i/>
          <w:color w:val="FF0000"/>
        </w:rPr>
        <w:t>Chlamydia pneumoniae</w:t>
      </w:r>
      <w:r w:rsidR="00BC7C76" w:rsidRPr="00BC7C76">
        <w:rPr>
          <w:color w:val="FF0000"/>
        </w:rPr>
        <w:t xml:space="preserve"> </w:t>
      </w:r>
      <w:r w:rsidR="00BC7C76" w:rsidRPr="00BC7C76">
        <w:rPr>
          <w:color w:val="FF0000"/>
        </w:rPr>
        <w:fldChar w:fldCharType="begin"/>
      </w:r>
      <w:r w:rsidR="00E716B4">
        <w:rPr>
          <w:color w:val="FF0000"/>
        </w:rPr>
        <w:instrText xml:space="preserve"> ADDIN EN.CITE &lt;EndNote&gt;&lt;Cite&gt;&lt;Author&gt;Kraft&lt;/Author&gt;&lt;Year&gt;2002&lt;/Year&gt;&lt;RecNum&gt;265&lt;/RecNum&gt;&lt;DisplayText&gt;(Kraft et al. 2002)&lt;/DisplayText&gt;&lt;record&gt;&lt;rec-number&gt;265&lt;/rec-number&gt;&lt;foreign-keys&gt;&lt;key app="EN" db-id="dst5werpwtwza8efze459ppnxd2xvzxtaerv" timestamp="1601274486"&gt;265&lt;/key&gt;&lt;/foreign-keys&gt;&lt;ref-type name="Journal Article"&gt;17&lt;/ref-type&gt;&lt;contributors&gt;&lt;authors&gt;&lt;author&gt;Kraft, Monica&lt;/author&gt;&lt;author&gt;Cassell, Gail H&lt;/author&gt;&lt;author&gt;Pak, Juno&lt;/author&gt;&lt;author&gt;Martin, Richard J&lt;/author&gt;&lt;/authors&gt;&lt;/contributors&gt;&lt;titles&gt;&lt;title&gt;Mycoplasma pneumoniae and Chlamydia pneumoniae in asthma: effect of clarithromycin&lt;/title&gt;&lt;secondary-title&gt;Chest&lt;/secondary-title&gt;&lt;/titles&gt;&lt;periodical&gt;&lt;full-title&gt;Chest&lt;/full-title&gt;&lt;abbr-1&gt;Chest&lt;/abbr-1&gt;&lt;abbr-2&gt;Chest&lt;/abbr-2&gt;&lt;/periodical&gt;&lt;pages&gt;1782-1788&lt;/pages&gt;&lt;volume&gt;121&lt;/volume&gt;&lt;number&gt;6&lt;/number&gt;&lt;dates&gt;&lt;year&gt;2002&lt;/year&gt;&lt;/dates&gt;&lt;isbn&gt;0012-3692&lt;/isbn&gt;&lt;urls&gt;&lt;/urls&gt;&lt;/record&gt;&lt;/Cite&gt;&lt;/EndNote&gt;</w:instrText>
      </w:r>
      <w:r w:rsidR="00BC7C76" w:rsidRPr="00BC7C76">
        <w:rPr>
          <w:color w:val="FF0000"/>
        </w:rPr>
        <w:fldChar w:fldCharType="separate"/>
      </w:r>
      <w:r w:rsidR="00E716B4">
        <w:rPr>
          <w:noProof/>
          <w:color w:val="FF0000"/>
        </w:rPr>
        <w:t>(Kraft et al. 2002)</w:t>
      </w:r>
      <w:r w:rsidR="00BC7C76" w:rsidRPr="00BC7C76">
        <w:rPr>
          <w:color w:val="FF0000"/>
        </w:rPr>
        <w:fldChar w:fldCharType="end"/>
      </w:r>
      <w:r w:rsidR="00BC7C76" w:rsidRPr="00BC7C76">
        <w:rPr>
          <w:color w:val="FF0000"/>
        </w:rPr>
        <w:t xml:space="preserve">. Moreover, a randomised, double-blind, placebo-controlled clinical trial on asthma patients receiving macrolide therapy (azithromycin) revealed its immunomodulatory efficacy by reducing asthma symptoms in </w:t>
      </w:r>
      <w:r>
        <w:rPr>
          <w:color w:val="FF0000"/>
        </w:rPr>
        <w:t xml:space="preserve">non-eosinophilic asthma </w:t>
      </w:r>
      <w:r w:rsidR="00BC7C76" w:rsidRPr="00BC7C76">
        <w:rPr>
          <w:color w:val="FF0000"/>
        </w:rPr>
        <w:t xml:space="preserve">patients </w:t>
      </w:r>
      <w:r w:rsidR="00BC7C76" w:rsidRPr="00BC7C76">
        <w:rPr>
          <w:color w:val="FF0000"/>
        </w:rPr>
        <w:fldChar w:fldCharType="begin"/>
      </w:r>
      <w:r w:rsidR="00E716B4">
        <w:rPr>
          <w:color w:val="FF0000"/>
        </w:rPr>
        <w:instrText xml:space="preserve"> ADDIN EN.CITE &lt;EndNote&gt;&lt;Cite&gt;&lt;Author&gt;Gibson&lt;/Author&gt;&lt;Year&gt;2017&lt;/Year&gt;&lt;RecNum&gt;220&lt;/RecNum&gt;&lt;DisplayText&gt;(Gibson et al. 2017)&lt;/DisplayText&gt;&lt;record&gt;&lt;rec-number&gt;220&lt;/rec-number&gt;&lt;foreign-keys&gt;&lt;key app="EN" db-id="dst5werpwtwza8efze459ppnxd2xvzxtaerv" timestamp="1528712324"&gt;220&lt;/key&gt;&lt;/foreign-keys&gt;&lt;ref-type name="Journal Article"&gt;17&lt;/ref-type&gt;&lt;contributors&gt;&lt;authors&gt;&lt;author&gt;Gibson, Peter G&lt;/author&gt;&lt;author&gt;Yang, Ian A&lt;/author&gt;&lt;author&gt;Upham, John W&lt;/author&gt;&lt;author&gt;Reynolds, Paul N&lt;/author&gt;&lt;author&gt;Hodge, Sandra&lt;/author&gt;&lt;author&gt;James, Alan L&lt;/author&gt;&lt;author&gt;Jenkins, Christine&lt;/author&gt;&lt;author&gt;Peters, Matthew J&lt;/author&gt;&lt;author&gt;Marks, Guy B&lt;/author&gt;&lt;author&gt;Baraket, Melissa&lt;/author&gt;&lt;/authors&gt;&lt;/contributors&gt;&lt;titles&gt;&lt;title&gt;Effect of azithromycin on asthma exacerbations and quality of life in adults with persistent uncontrolled asthma (AMAZES): a randomised, double-blind, placebo-controlled trial&lt;/title&gt;&lt;secondary-title&gt;Lancet&lt;/secondary-title&gt;&lt;/titles&gt;&lt;periodical&gt;&lt;full-title&gt;Lancet&lt;/full-title&gt;&lt;abbr-1&gt;Lancet&lt;/abbr-1&gt;&lt;abbr-2&gt;Lancet&lt;/abbr-2&gt;&lt;/periodical&gt;&lt;pages&gt;659-668&lt;/pages&gt;&lt;volume&gt;390&lt;/volume&gt;&lt;number&gt;10095&lt;/number&gt;&lt;dates&gt;&lt;year&gt;2017&lt;/year&gt;&lt;/dates&gt;&lt;isbn&gt;0140-6736&lt;/isbn&gt;&lt;urls&gt;&lt;/urls&gt;&lt;/record&gt;&lt;/Cite&gt;&lt;/EndNote&gt;</w:instrText>
      </w:r>
      <w:r w:rsidR="00BC7C76" w:rsidRPr="00BC7C76">
        <w:rPr>
          <w:color w:val="FF0000"/>
        </w:rPr>
        <w:fldChar w:fldCharType="separate"/>
      </w:r>
      <w:r w:rsidR="00E716B4">
        <w:rPr>
          <w:noProof/>
          <w:color w:val="FF0000"/>
        </w:rPr>
        <w:t>(Gibson et al. 2017)</w:t>
      </w:r>
      <w:r w:rsidR="00BC7C76" w:rsidRPr="00BC7C76">
        <w:rPr>
          <w:color w:val="FF0000"/>
        </w:rPr>
        <w:fldChar w:fldCharType="end"/>
      </w:r>
      <w:r w:rsidR="00BC7C76" w:rsidRPr="00BC7C76">
        <w:rPr>
          <w:color w:val="FF0000"/>
        </w:rPr>
        <w:t xml:space="preserve">. Notably, administration of azithromycin (500 mg, thrice per week, for 48 weeks) significantly reduced asthma exacerbations (including severe exacerbations) and sputum eosinophil levels </w:t>
      </w:r>
      <w:r w:rsidR="00BC7C76" w:rsidRPr="00BC7C76">
        <w:rPr>
          <w:color w:val="FF0000"/>
        </w:rPr>
        <w:fldChar w:fldCharType="begin"/>
      </w:r>
      <w:r w:rsidR="00E716B4">
        <w:rPr>
          <w:color w:val="FF0000"/>
        </w:rPr>
        <w:instrText xml:space="preserve"> ADDIN EN.CITE &lt;EndNote&gt;&lt;Cite&gt;&lt;Author&gt;Gibson&lt;/Author&gt;&lt;Year&gt;2017&lt;/Year&gt;&lt;RecNum&gt;220&lt;/RecNum&gt;&lt;DisplayText&gt;(Gibson et al. 2017)&lt;/DisplayText&gt;&lt;record&gt;&lt;rec-number&gt;220&lt;/rec-number&gt;&lt;foreign-keys&gt;&lt;key app="EN" db-id="dst5werpwtwza8efze459ppnxd2xvzxtaerv" timestamp="1528712324"&gt;220&lt;/key&gt;&lt;/foreign-keys&gt;&lt;ref-type name="Journal Article"&gt;17&lt;/ref-type&gt;&lt;contributors&gt;&lt;authors&gt;&lt;author&gt;Gibson, Peter G&lt;/author&gt;&lt;author&gt;Yang, Ian A&lt;/author&gt;&lt;author&gt;Upham, John W&lt;/author&gt;&lt;author&gt;Reynolds, Paul N&lt;/author&gt;&lt;author&gt;Hodge, Sandra&lt;/author&gt;&lt;author&gt;James, Alan L&lt;/author&gt;&lt;author&gt;Jenkins, Christine&lt;/author&gt;&lt;author&gt;Peters, Matthew J&lt;/author&gt;&lt;author&gt;Marks, Guy B&lt;/author&gt;&lt;author&gt;Baraket, Melissa&lt;/author&gt;&lt;/authors&gt;&lt;/contributors&gt;&lt;titles&gt;&lt;title&gt;Effect of azithromycin on asthma exacerbations and quality of life in adults with persistent uncontrolled asthma (AMAZES): a randomised, double-blind, placebo-controlled trial&lt;/title&gt;&lt;secondary-title&gt;Lancet&lt;/secondary-title&gt;&lt;/titles&gt;&lt;periodical&gt;&lt;full-title&gt;Lancet&lt;/full-title&gt;&lt;abbr-1&gt;Lancet&lt;/abbr-1&gt;&lt;abbr-2&gt;Lancet&lt;/abbr-2&gt;&lt;/periodical&gt;&lt;pages&gt;659-668&lt;/pages&gt;&lt;volume&gt;390&lt;/volume&gt;&lt;number&gt;10095&lt;/number&gt;&lt;dates&gt;&lt;year&gt;2017&lt;/year&gt;&lt;/dates&gt;&lt;isbn&gt;0140-6736&lt;/isbn&gt;&lt;urls&gt;&lt;/urls&gt;&lt;/record&gt;&lt;/Cite&gt;&lt;/EndNote&gt;</w:instrText>
      </w:r>
      <w:r w:rsidR="00BC7C76" w:rsidRPr="00BC7C76">
        <w:rPr>
          <w:color w:val="FF0000"/>
        </w:rPr>
        <w:fldChar w:fldCharType="separate"/>
      </w:r>
      <w:r w:rsidR="00E716B4">
        <w:rPr>
          <w:noProof/>
          <w:color w:val="FF0000"/>
        </w:rPr>
        <w:t>(Gibson et al. 2017)</w:t>
      </w:r>
      <w:r w:rsidR="00BC7C76" w:rsidRPr="00BC7C76">
        <w:rPr>
          <w:color w:val="FF0000"/>
        </w:rPr>
        <w:fldChar w:fldCharType="end"/>
      </w:r>
      <w:r w:rsidR="00BC7C76" w:rsidRPr="00BC7C76">
        <w:rPr>
          <w:color w:val="FF0000"/>
        </w:rPr>
        <w:t xml:space="preserve">. Although recent evidence suggests largely beneficial effects of </w:t>
      </w:r>
      <w:r w:rsidR="00BC7C76" w:rsidRPr="00BC7C76">
        <w:rPr>
          <w:color w:val="FF0000"/>
        </w:rPr>
        <w:lastRenderedPageBreak/>
        <w:t>macrolides, their immunomodulatory functions for asthma management and disease progression is require</w:t>
      </w:r>
      <w:r>
        <w:rPr>
          <w:color w:val="FF0000"/>
        </w:rPr>
        <w:t xml:space="preserve"> further investigation and may induce antibiotic resistance in pathogens</w:t>
      </w:r>
      <w:r w:rsidR="00BC7C76" w:rsidRPr="00BC7C76">
        <w:rPr>
          <w:color w:val="FF0000"/>
        </w:rPr>
        <w:t>.</w:t>
      </w:r>
    </w:p>
    <w:p w14:paraId="3C24CD35" w14:textId="5C842508" w:rsidR="00D670B7" w:rsidRDefault="00D670B7">
      <w:pPr>
        <w:spacing w:line="480" w:lineRule="auto"/>
        <w:jc w:val="both"/>
      </w:pPr>
    </w:p>
    <w:p w14:paraId="35D2D559" w14:textId="16E9AD3E" w:rsidR="00005588" w:rsidRPr="00D80E47" w:rsidRDefault="00005588" w:rsidP="00D80E47">
      <w:pPr>
        <w:spacing w:line="480" w:lineRule="auto"/>
        <w:rPr>
          <w:b/>
          <w:bCs/>
          <w:color w:val="FF0000"/>
        </w:rPr>
      </w:pPr>
      <w:r w:rsidRPr="003160A7">
        <w:rPr>
          <w:b/>
          <w:bCs/>
          <w:color w:val="FF0000"/>
        </w:rPr>
        <w:t>Phosphodiesterase</w:t>
      </w:r>
      <w:r w:rsidR="00422197">
        <w:rPr>
          <w:b/>
          <w:bCs/>
          <w:color w:val="FF0000"/>
        </w:rPr>
        <w:t xml:space="preserve"> (PDE)</w:t>
      </w:r>
      <w:r w:rsidRPr="003160A7">
        <w:rPr>
          <w:b/>
          <w:bCs/>
          <w:color w:val="FF0000"/>
        </w:rPr>
        <w:t xml:space="preserve"> inhibitor</w:t>
      </w:r>
      <w:r w:rsidR="00422197">
        <w:rPr>
          <w:b/>
          <w:bCs/>
          <w:color w:val="FF0000"/>
        </w:rPr>
        <w:t>s</w:t>
      </w:r>
    </w:p>
    <w:p w14:paraId="69DD1F7F" w14:textId="6BBA6E70" w:rsidR="00005588" w:rsidRPr="00005588" w:rsidRDefault="00422197" w:rsidP="00005588">
      <w:pPr>
        <w:spacing w:line="480" w:lineRule="auto"/>
        <w:jc w:val="both"/>
        <w:rPr>
          <w:color w:val="FF0000"/>
        </w:rPr>
      </w:pPr>
      <w:r>
        <w:rPr>
          <w:color w:val="FF0000"/>
        </w:rPr>
        <w:t>PDE</w:t>
      </w:r>
      <w:r w:rsidR="00005588" w:rsidRPr="00005588">
        <w:rPr>
          <w:color w:val="FF0000"/>
        </w:rPr>
        <w:t xml:space="preserve"> is an essential enzyme that inhibit</w:t>
      </w:r>
      <w:r>
        <w:rPr>
          <w:color w:val="FF0000"/>
        </w:rPr>
        <w:t>s</w:t>
      </w:r>
      <w:r w:rsidR="00005588" w:rsidRPr="00005588">
        <w:rPr>
          <w:color w:val="FF0000"/>
        </w:rPr>
        <w:t xml:space="preserve"> cellular signalling molecules like cyclic </w:t>
      </w:r>
      <w:r>
        <w:rPr>
          <w:color w:val="FF0000"/>
        </w:rPr>
        <w:t>a</w:t>
      </w:r>
      <w:r w:rsidR="00005588" w:rsidRPr="00005588">
        <w:rPr>
          <w:color w:val="FF0000"/>
        </w:rPr>
        <w:t xml:space="preserve">denosine </w:t>
      </w:r>
      <w:proofErr w:type="spellStart"/>
      <w:r>
        <w:rPr>
          <w:color w:val="FF0000"/>
        </w:rPr>
        <w:t>m</w:t>
      </w:r>
      <w:r w:rsidR="00005588" w:rsidRPr="00005588">
        <w:rPr>
          <w:color w:val="FF0000"/>
        </w:rPr>
        <w:t>onophoshate</w:t>
      </w:r>
      <w:proofErr w:type="spellEnd"/>
      <w:r w:rsidR="00005588" w:rsidRPr="00005588">
        <w:rPr>
          <w:color w:val="FF0000"/>
        </w:rPr>
        <w:t xml:space="preserve"> (cAMP) and cyclic </w:t>
      </w:r>
      <w:r>
        <w:rPr>
          <w:color w:val="FF0000"/>
        </w:rPr>
        <w:t>g</w:t>
      </w:r>
      <w:r w:rsidR="00005588" w:rsidRPr="00005588">
        <w:rPr>
          <w:color w:val="FF0000"/>
        </w:rPr>
        <w:t xml:space="preserve">uanosine </w:t>
      </w:r>
      <w:r>
        <w:rPr>
          <w:color w:val="FF0000"/>
        </w:rPr>
        <w:t>m</w:t>
      </w:r>
      <w:r w:rsidR="00005588" w:rsidRPr="00005588">
        <w:rPr>
          <w:color w:val="FF0000"/>
        </w:rPr>
        <w:t>onophosphate (cGMP) by degrading their phosphodiester bond</w:t>
      </w:r>
      <w:r>
        <w:rPr>
          <w:color w:val="FF0000"/>
        </w:rPr>
        <w:t>s</w:t>
      </w:r>
      <w:r w:rsidR="00005588" w:rsidRPr="00005588">
        <w:rPr>
          <w:color w:val="FF0000"/>
        </w:rPr>
        <w:t xml:space="preserve"> </w:t>
      </w:r>
      <w:r w:rsidR="00005588" w:rsidRPr="00005588">
        <w:rPr>
          <w:color w:val="FF0000"/>
        </w:rPr>
        <w:fldChar w:fldCharType="begin"/>
      </w:r>
      <w:r w:rsidR="00E92792">
        <w:rPr>
          <w:color w:val="FF0000"/>
        </w:rPr>
        <w:instrText xml:space="preserve"> ADDIN EN.CITE &lt;EndNote&gt;&lt;Cite&gt;&lt;Author&gt;Karish&lt;/Author&gt;&lt;Year&gt;2006&lt;/Year&gt;&lt;RecNum&gt;289&lt;/RecNum&gt;&lt;DisplayText&gt;(Gao et al. 2017; Karish and Gagnon 2006)&lt;/DisplayText&gt;&lt;record&gt;&lt;rec-number&gt;289&lt;/rec-number&gt;&lt;foreign-keys&gt;&lt;key app="EN" db-id="dst5werpwtwza8efze459ppnxd2xvzxtaerv" timestamp="1601381452"&gt;289&lt;/key&gt;&lt;/foreign-keys&gt;&lt;ref-type name="Journal Article"&gt;17&lt;/ref-type&gt;&lt;contributors&gt;&lt;authors&gt;&lt;author&gt;Karish, Sarah B&lt;/author&gt;&lt;author&gt;Gagnon, James M&lt;/author&gt;&lt;/authors&gt;&lt;/contributors&gt;&lt;titles&gt;&lt;title&gt;The potential role of roflumilast: the new phosphodiesterase-4 inhibitor&lt;/title&gt;&lt;secondary-title&gt;Annals of Pharmacotherapy&lt;/secondary-title&gt;&lt;/titles&gt;&lt;periodical&gt;&lt;full-title&gt;Annals of Pharmacotherapy&lt;/full-title&gt;&lt;abbr-1&gt;Ann. Pharmacother.&lt;/abbr-1&gt;&lt;abbr-2&gt;Ann Pharmacother&lt;/abbr-2&gt;&lt;/periodical&gt;&lt;pages&gt;1096-1104&lt;/pages&gt;&lt;volume&gt;40&lt;/volume&gt;&lt;number&gt;6&lt;/number&gt;&lt;dates&gt;&lt;year&gt;2006&lt;/year&gt;&lt;/dates&gt;&lt;isbn&gt;1060-0280&lt;/isbn&gt;&lt;urls&gt;&lt;/urls&gt;&lt;/record&gt;&lt;/Cite&gt;&lt;Cite&gt;&lt;Author&gt;Gao&lt;/Author&gt;&lt;Year&gt;2017&lt;/Year&gt;&lt;RecNum&gt;305&lt;/RecNum&gt;&lt;record&gt;&lt;rec-number&gt;305&lt;/rec-number&gt;&lt;foreign-keys&gt;&lt;key app="EN" db-id="dst5werpwtwza8efze459ppnxd2xvzxtaerv" timestamp="1601812210"&gt;305&lt;/key&gt;&lt;/foreign-keys&gt;&lt;ref-type name="Journal Article"&gt;17&lt;/ref-type&gt;&lt;contributors&gt;&lt;authors&gt;&lt;author&gt;Gao, Han&lt;/author&gt;&lt;author&gt;Ying, Songmin&lt;/author&gt;&lt;author&gt;Dai, Yuanrong&lt;/author&gt;&lt;/authors&gt;&lt;/contributors&gt;&lt;titles&gt;&lt;title&gt;Pathological roles of neutrophil-mediated inflammation in asthma and its potential for therapy as a target&lt;/title&gt;&lt;secondary-title&gt;Journal of Immunology Research&lt;/secondary-title&gt;&lt;/titles&gt;&lt;periodical&gt;&lt;full-title&gt;Journal of Immunology Research&lt;/full-title&gt;&lt;/periodical&gt;&lt;volume&gt;2017&lt;/volume&gt;&lt;dates&gt;&lt;year&gt;2017&lt;/year&gt;&lt;/dates&gt;&lt;isbn&gt;2314-8861&lt;/isbn&gt;&lt;urls&gt;&lt;/urls&gt;&lt;electronic-resource-num&gt;10.1155/2017/3743048&lt;/electronic-resource-num&gt;&lt;/record&gt;&lt;/Cite&gt;&lt;/EndNote&gt;</w:instrText>
      </w:r>
      <w:r w:rsidR="00005588" w:rsidRPr="00005588">
        <w:rPr>
          <w:color w:val="FF0000"/>
        </w:rPr>
        <w:fldChar w:fldCharType="separate"/>
      </w:r>
      <w:r w:rsidR="004D4396">
        <w:rPr>
          <w:noProof/>
          <w:color w:val="FF0000"/>
        </w:rPr>
        <w:t>(Gao et al. 2017; Karish and Gagnon 2006)</w:t>
      </w:r>
      <w:r w:rsidR="00005588" w:rsidRPr="00005588">
        <w:rPr>
          <w:color w:val="FF0000"/>
        </w:rPr>
        <w:fldChar w:fldCharType="end"/>
      </w:r>
      <w:r w:rsidR="00005588" w:rsidRPr="00005588">
        <w:rPr>
          <w:color w:val="FF0000"/>
        </w:rPr>
        <w:t>. Th</w:t>
      </w:r>
      <w:r>
        <w:rPr>
          <w:color w:val="FF0000"/>
        </w:rPr>
        <w:t>us</w:t>
      </w:r>
      <w:r w:rsidR="00005588" w:rsidRPr="00005588">
        <w:rPr>
          <w:color w:val="FF0000"/>
        </w:rPr>
        <w:t xml:space="preserve">, by inhibiting </w:t>
      </w:r>
      <w:r>
        <w:rPr>
          <w:color w:val="FF0000"/>
        </w:rPr>
        <w:t>PDE</w:t>
      </w:r>
      <w:r w:rsidR="00005588" w:rsidRPr="00005588">
        <w:rPr>
          <w:color w:val="FF0000"/>
        </w:rPr>
        <w:t xml:space="preserve">, it is possible to prolong cellular activity initiated by cAMP or cGMP. In asthma, the biosynthesis </w:t>
      </w:r>
      <w:r>
        <w:rPr>
          <w:color w:val="FF0000"/>
        </w:rPr>
        <w:t>of</w:t>
      </w:r>
      <w:r w:rsidR="00005588" w:rsidRPr="00005588">
        <w:rPr>
          <w:color w:val="FF0000"/>
        </w:rPr>
        <w:t xml:space="preserve"> one of the hallmark inflammatory mediators, TNF, is inhibited by cAMP, which is regulated by </w:t>
      </w:r>
      <w:r>
        <w:rPr>
          <w:color w:val="FF0000"/>
        </w:rPr>
        <w:t>PDE</w:t>
      </w:r>
      <w:r w:rsidR="00005588" w:rsidRPr="00005588">
        <w:rPr>
          <w:color w:val="FF0000"/>
        </w:rPr>
        <w:t xml:space="preserve"> </w:t>
      </w:r>
      <w:r w:rsidR="00005588" w:rsidRPr="00005588">
        <w:rPr>
          <w:color w:val="FF0000"/>
        </w:rPr>
        <w:fldChar w:fldCharType="begin"/>
      </w:r>
      <w:r w:rsidR="00E716B4">
        <w:rPr>
          <w:color w:val="FF0000"/>
        </w:rPr>
        <w:instrText xml:space="preserve"> ADDIN EN.CITE &lt;EndNote&gt;&lt;Cite&gt;&lt;Author&gt;Shah&lt;/Author&gt;&lt;Year&gt;1995&lt;/Year&gt;&lt;RecNum&gt;286&lt;/RecNum&gt;&lt;DisplayText&gt;(Shah et al. 1995)&lt;/DisplayText&gt;&lt;record&gt;&lt;rec-number&gt;286&lt;/rec-number&gt;&lt;foreign-keys&gt;&lt;key app="EN" db-id="dst5werpwtwza8efze459ppnxd2xvzxtaerv" timestamp="1601381336"&gt;286&lt;/key&gt;&lt;/foreign-keys&gt;&lt;ref-type name="Journal Article"&gt;17&lt;/ref-type&gt;&lt;contributors&gt;&lt;authors&gt;&lt;author&gt;Shah, A&lt;/author&gt;&lt;author&gt;Church, MK&lt;/author&gt;&lt;author&gt;Holgate, ST&lt;/author&gt;&lt;/authors&gt;&lt;/contributors&gt;&lt;titles&gt;&lt;title&gt;Tumour necrosis factor alpha: a potential mediator of asthma&lt;/title&gt;&lt;secondary-title&gt;Clinical and experimental allergy (Print)&lt;/secondary-title&gt;&lt;/titles&gt;&lt;periodical&gt;&lt;full-title&gt;Clinical and experimental allergy (Print)&lt;/full-title&gt;&lt;/periodical&gt;&lt;pages&gt;1038-1044&lt;/pages&gt;&lt;volume&gt;25&lt;/volume&gt;&lt;number&gt;11&lt;/number&gt;&lt;dates&gt;&lt;year&gt;1995&lt;/year&gt;&lt;/dates&gt;&lt;isbn&gt;0954-7894&lt;/isbn&gt;&lt;urls&gt;&lt;/urls&gt;&lt;/record&gt;&lt;/Cite&gt;&lt;/EndNote&gt;</w:instrText>
      </w:r>
      <w:r w:rsidR="00005588" w:rsidRPr="00005588">
        <w:rPr>
          <w:color w:val="FF0000"/>
        </w:rPr>
        <w:fldChar w:fldCharType="separate"/>
      </w:r>
      <w:r w:rsidR="00E716B4">
        <w:rPr>
          <w:noProof/>
          <w:color w:val="FF0000"/>
        </w:rPr>
        <w:t>(Shah et al. 1995)</w:t>
      </w:r>
      <w:r w:rsidR="00005588" w:rsidRPr="00005588">
        <w:rPr>
          <w:color w:val="FF0000"/>
        </w:rPr>
        <w:fldChar w:fldCharType="end"/>
      </w:r>
      <w:r w:rsidR="00005588" w:rsidRPr="00005588">
        <w:rPr>
          <w:color w:val="FF0000"/>
        </w:rPr>
        <w:t>. Hence, inhibitin</w:t>
      </w:r>
      <w:r>
        <w:rPr>
          <w:color w:val="FF0000"/>
        </w:rPr>
        <w:t>g</w:t>
      </w:r>
      <w:r w:rsidR="00005588" w:rsidRPr="00005588">
        <w:rPr>
          <w:color w:val="FF0000"/>
        </w:rPr>
        <w:t xml:space="preserve"> </w:t>
      </w:r>
      <w:r>
        <w:rPr>
          <w:color w:val="FF0000"/>
        </w:rPr>
        <w:t>PDE</w:t>
      </w:r>
      <w:r w:rsidR="00005588" w:rsidRPr="00005588">
        <w:rPr>
          <w:color w:val="FF0000"/>
        </w:rPr>
        <w:t xml:space="preserve"> </w:t>
      </w:r>
      <w:r w:rsidRPr="00422197">
        <w:rPr>
          <w:color w:val="FF0000"/>
        </w:rPr>
        <w:t>with</w:t>
      </w:r>
      <w:r w:rsidR="00005588" w:rsidRPr="00005588">
        <w:rPr>
          <w:color w:val="FF0000"/>
        </w:rPr>
        <w:t xml:space="preserve"> inhibitor</w:t>
      </w:r>
      <w:r>
        <w:rPr>
          <w:color w:val="FF0000"/>
        </w:rPr>
        <w:t>s</w:t>
      </w:r>
      <w:r w:rsidR="00005588" w:rsidRPr="00005588">
        <w:rPr>
          <w:color w:val="FF0000"/>
        </w:rPr>
        <w:t xml:space="preserve"> (PDEI</w:t>
      </w:r>
      <w:r>
        <w:rPr>
          <w:color w:val="FF0000"/>
        </w:rPr>
        <w:t>s</w:t>
      </w:r>
      <w:r w:rsidR="00005588" w:rsidRPr="00005588">
        <w:rPr>
          <w:color w:val="FF0000"/>
        </w:rPr>
        <w:t xml:space="preserve">), could prolong the activity of cAMP leading to a reduction in the biosynthesis of TNF. </w:t>
      </w:r>
      <w:r w:rsidR="00E334ED">
        <w:rPr>
          <w:color w:val="FF0000"/>
        </w:rPr>
        <w:t>U</w:t>
      </w:r>
      <w:r w:rsidR="00005588" w:rsidRPr="00005588">
        <w:rPr>
          <w:color w:val="FF0000"/>
        </w:rPr>
        <w:t xml:space="preserve">sing </w:t>
      </w:r>
      <w:r w:rsidR="00005588" w:rsidRPr="00005588">
        <w:rPr>
          <w:i/>
          <w:iCs/>
          <w:color w:val="FF0000"/>
        </w:rPr>
        <w:t>in-vivo</w:t>
      </w:r>
      <w:r w:rsidR="00005588" w:rsidRPr="00005588">
        <w:rPr>
          <w:color w:val="FF0000"/>
        </w:rPr>
        <w:t xml:space="preserve"> inflammation models, it </w:t>
      </w:r>
      <w:r w:rsidR="00E334ED">
        <w:rPr>
          <w:color w:val="FF0000"/>
        </w:rPr>
        <w:t>was</w:t>
      </w:r>
      <w:r w:rsidR="00005588" w:rsidRPr="00005588">
        <w:rPr>
          <w:color w:val="FF0000"/>
        </w:rPr>
        <w:t xml:space="preserve"> demonstrated that PDEI was able to reduce TNF concentration by up to 85% compared to </w:t>
      </w:r>
      <w:r w:rsidR="00E334ED">
        <w:rPr>
          <w:color w:val="FF0000"/>
        </w:rPr>
        <w:t xml:space="preserve">sham treatment </w:t>
      </w:r>
      <w:r w:rsidR="00005588" w:rsidRPr="00005588">
        <w:rPr>
          <w:color w:val="FF0000"/>
        </w:rPr>
        <w:fldChar w:fldCharType="begin">
          <w:fldData xml:space="preserve">PEVuZE5vdGU+PENpdGU+PEF1dGhvcj5NdXJhZDwvQXV0aG9yPjxZZWFyPjIwMTc8L1llYXI+PFJl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</w:fldData>
        </w:fldChar>
      </w:r>
      <w:r w:rsidR="00E716B4">
        <w:rPr>
          <w:color w:val="FF0000"/>
        </w:rPr>
        <w:instrText xml:space="preserve"> ADDIN EN.CITE </w:instrText>
      </w:r>
      <w:r w:rsidR="00E716B4">
        <w:rPr>
          <w:color w:val="FF0000"/>
        </w:rPr>
        <w:fldChar w:fldCharType="begin">
          <w:fldData xml:space="preserve">PEVuZE5vdGU+PENpdGU+PEF1dGhvcj5NdXJhZDwvQXV0aG9yPjxZZWFyPjIwMTc8L1llYXI+PFJl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</w:fldData>
        </w:fldChar>
      </w:r>
      <w:r w:rsidR="00E716B4">
        <w:rPr>
          <w:color w:val="FF0000"/>
        </w:rPr>
        <w:instrText xml:space="preserve"> ADDIN EN.CITE.DATA </w:instrText>
      </w:r>
      <w:r w:rsidR="00E716B4">
        <w:rPr>
          <w:color w:val="FF0000"/>
        </w:rPr>
      </w:r>
      <w:r w:rsidR="00E716B4">
        <w:rPr>
          <w:color w:val="FF0000"/>
        </w:rPr>
        <w:fldChar w:fldCharType="end"/>
      </w:r>
      <w:r w:rsidR="00005588" w:rsidRPr="00005588">
        <w:rPr>
          <w:color w:val="FF0000"/>
        </w:rPr>
      </w:r>
      <w:r w:rsidR="00005588" w:rsidRPr="00005588">
        <w:rPr>
          <w:color w:val="FF0000"/>
        </w:rPr>
        <w:fldChar w:fldCharType="separate"/>
      </w:r>
      <w:r w:rsidR="00E716B4">
        <w:rPr>
          <w:noProof/>
          <w:color w:val="FF0000"/>
        </w:rPr>
        <w:t>(Bundschuh et al. 2001; Murad et al. 2017)</w:t>
      </w:r>
      <w:r w:rsidR="00005588" w:rsidRPr="00005588">
        <w:rPr>
          <w:color w:val="FF0000"/>
        </w:rPr>
        <w:fldChar w:fldCharType="end"/>
      </w:r>
      <w:r w:rsidR="00005588" w:rsidRPr="00005588">
        <w:rPr>
          <w:color w:val="FF0000"/>
        </w:rPr>
        <w:t xml:space="preserve">. </w:t>
      </w:r>
      <w:r w:rsidR="00E334ED">
        <w:rPr>
          <w:color w:val="FF0000"/>
        </w:rPr>
        <w:t>T</w:t>
      </w:r>
      <w:r w:rsidR="00005588" w:rsidRPr="00005588">
        <w:rPr>
          <w:color w:val="FF0000"/>
        </w:rPr>
        <w:t xml:space="preserve">here are different types of PDEI available </w:t>
      </w:r>
      <w:r w:rsidR="00E334ED">
        <w:rPr>
          <w:color w:val="FF0000"/>
        </w:rPr>
        <w:t>o</w:t>
      </w:r>
      <w:r w:rsidR="00005588" w:rsidRPr="00005588">
        <w:rPr>
          <w:color w:val="FF0000"/>
        </w:rPr>
        <w:t xml:space="preserve">n the pharmaceutical market such as, roflumilast, cilomilast, rolipram, BAY19-8004, MEM1414, and GSK256066 </w:t>
      </w:r>
      <w:r w:rsidR="00005588" w:rsidRPr="00005588">
        <w:rPr>
          <w:color w:val="FF0000"/>
        </w:rPr>
        <w:fldChar w:fldCharType="begin"/>
      </w:r>
      <w:r w:rsidR="00E716B4">
        <w:rPr>
          <w:color w:val="FF0000"/>
        </w:rPr>
        <w:instrText xml:space="preserve"> ADDIN EN.CITE &lt;EndNote&gt;&lt;Cite&gt;&lt;Author&gt;Karish&lt;/Author&gt;&lt;Year&gt;2006&lt;/Year&gt;&lt;RecNum&gt;289&lt;/RecNum&gt;&lt;DisplayText&gt;(Karish and Gagnon 2006)&lt;/DisplayText&gt;&lt;record&gt;&lt;rec-number&gt;289&lt;/rec-number&gt;&lt;foreign-keys&gt;&lt;key app="EN" db-id="dst5werpwtwza8efze459ppnxd2xvzxtaerv" timestamp="1601381452"&gt;289&lt;/key&gt;&lt;/foreign-keys&gt;&lt;ref-type name="Journal Article"&gt;17&lt;/ref-type&gt;&lt;contributors&gt;&lt;authors&gt;&lt;author&gt;Karish, Sarah B&lt;/author&gt;&lt;author&gt;Gagnon, James M&lt;/author&gt;&lt;/authors&gt;&lt;/contributors&gt;&lt;titles&gt;&lt;title&gt;The potential role of roflumilast: the new phosphodiesterase-4 inhibitor&lt;/title&gt;&lt;secondary-title&gt;Annals of Pharmacotherapy&lt;/secondary-title&gt;&lt;/titles&gt;&lt;periodical&gt;&lt;full-title&gt;Annals of Pharmacotherapy&lt;/full-title&gt;&lt;abbr-1&gt;Ann. Pharmacother.&lt;/abbr-1&gt;&lt;abbr-2&gt;Ann Pharmacother&lt;/abbr-2&gt;&lt;/periodical&gt;&lt;pages&gt;1096-1104&lt;/pages&gt;&lt;volume&gt;40&lt;/volume&gt;&lt;number&gt;6&lt;/number&gt;&lt;dates&gt;&lt;year&gt;2006&lt;/year&gt;&lt;/dates&gt;&lt;isbn&gt;1060-0280&lt;/isbn&gt;&lt;urls&gt;&lt;/urls&gt;&lt;/record&gt;&lt;/Cite&gt;&lt;/EndNote&gt;</w:instrText>
      </w:r>
      <w:r w:rsidR="00005588" w:rsidRPr="00005588">
        <w:rPr>
          <w:color w:val="FF0000"/>
        </w:rPr>
        <w:fldChar w:fldCharType="separate"/>
      </w:r>
      <w:r w:rsidR="00E716B4">
        <w:rPr>
          <w:noProof/>
          <w:color w:val="FF0000"/>
        </w:rPr>
        <w:t>(Karish and Gagnon 2006)</w:t>
      </w:r>
      <w:r w:rsidR="00005588" w:rsidRPr="00005588">
        <w:rPr>
          <w:color w:val="FF0000"/>
        </w:rPr>
        <w:fldChar w:fldCharType="end"/>
      </w:r>
      <w:r w:rsidR="00005588" w:rsidRPr="00005588">
        <w:rPr>
          <w:color w:val="FF0000"/>
        </w:rPr>
        <w:t xml:space="preserve">. Among them, only roflumilast is approved for clinical use in treating patients with </w:t>
      </w:r>
      <w:r w:rsidR="00005588">
        <w:rPr>
          <w:color w:val="FF0000"/>
        </w:rPr>
        <w:t>COPD</w:t>
      </w:r>
      <w:r w:rsidR="00005588" w:rsidRPr="00005588">
        <w:rPr>
          <w:color w:val="FF0000"/>
        </w:rPr>
        <w:t xml:space="preserve"> and was shown to reduce severe exacerbations and improve lung function </w:t>
      </w:r>
      <w:r w:rsidR="00005588" w:rsidRPr="00005588">
        <w:rPr>
          <w:color w:val="FF0000"/>
        </w:rPr>
        <w:fldChar w:fldCharType="begin"/>
      </w:r>
      <w:r w:rsidR="00E716B4">
        <w:rPr>
          <w:color w:val="FF0000"/>
        </w:rPr>
        <w:instrText xml:space="preserve"> ADDIN EN.CITE &lt;EndNote&gt;&lt;Cite&gt;&lt;Author&gt;Calverley&lt;/Author&gt;&lt;Year&gt;2009&lt;/Year&gt;&lt;RecNum&gt;290&lt;/RecNum&gt;&lt;DisplayText&gt;(Calverley et al. 2009; Luo et al. 2016)&lt;/DisplayText&gt;&lt;record&gt;&lt;rec-number&gt;290&lt;/rec-number&gt;&lt;foreign-keys&gt;&lt;key app="EN" db-id="dst5werpwtwza8efze459ppnxd2xvzxtaerv" timestamp="1601381494"&gt;290&lt;/key&gt;&lt;/foreign-keys&gt;&lt;ref-type name="Journal Article"&gt;17&lt;/ref-type&gt;&lt;contributors&gt;&lt;authors&gt;&lt;author&gt;Calverley, Peter MA&lt;/author&gt;&lt;author&gt;Rabe, Klaus F&lt;/author&gt;&lt;author&gt;Goehring, Udo-Michael&lt;/author&gt;&lt;author&gt;Kristiansen, Søren&lt;/author&gt;&lt;author&gt;Fabbri, Leonardo M&lt;/author&gt;&lt;author&gt;Martinez, Fernando J&lt;/author&gt;&lt;/authors&gt;&lt;/contributors&gt;&lt;titles&gt;&lt;title&gt;Roflumilast in symptomatic chronic obstructive pulmonary disease: two randomised clinical trials&lt;/title&gt;&lt;secondary-title&gt;The Lancet&lt;/secondary-title&gt;&lt;/titles&gt;&lt;periodical&gt;&lt;full-title&gt;The Lancet&lt;/full-title&gt;&lt;/periodical&gt;&lt;pages&gt;685-694&lt;/pages&gt;&lt;volume&gt;374&lt;/volume&gt;&lt;number&gt;9691&lt;/number&gt;&lt;dates&gt;&lt;year&gt;2009&lt;/year&gt;&lt;/dates&gt;&lt;isbn&gt;0140-6736&lt;/isbn&gt;&lt;urls&gt;&lt;/urls&gt;&lt;/record&gt;&lt;/Cite&gt;&lt;Cite&gt;&lt;Author&gt;Luo&lt;/Author&gt;&lt;Year&gt;2016&lt;/Year&gt;&lt;RecNum&gt;291&lt;/RecNum&gt;&lt;record&gt;&lt;rec-number&gt;291&lt;/rec-number&gt;&lt;foreign-keys&gt;&lt;key app="EN" db-id="dst5werpwtwza8efze459ppnxd2xvzxtaerv" timestamp="1601381530"&gt;291&lt;/key&gt;&lt;/foreign-keys&gt;&lt;ref-type name="Journal Article"&gt;17&lt;/ref-type&gt;&lt;contributors&gt;&lt;authors&gt;&lt;author&gt;Luo, Jian&lt;/author&gt;&lt;author&gt;Wang, Ke&lt;/author&gt;&lt;author&gt;Liu, Dan&lt;/author&gt;&lt;author&gt;Liang, Bin-Miao&lt;/author&gt;&lt;author&gt;Liu, Chun-Tao&lt;/author&gt;&lt;/authors&gt;&lt;/contributors&gt;&lt;titles&gt;&lt;title&gt;Can roflumilast, a phosphodiesterase-4 inhibitor, improve clinical outcomes in patients with moderate-to-severe chronic obstructive pulmonary disease? A meta-analysis&lt;/title&gt;&lt;secondary-title&gt;Respiratory research&lt;/secondary-title&gt;&lt;/titles&gt;&lt;periodical&gt;&lt;full-title&gt;Respiratory Research&lt;/full-title&gt;&lt;abbr-1&gt;Respir. Res.&lt;/abbr-1&gt;&lt;abbr-2&gt;Respir Res&lt;/abbr-2&gt;&lt;/periodical&gt;&lt;pages&gt;18&lt;/pages&gt;&lt;volume&gt;17&lt;/volume&gt;&lt;number&gt;1&lt;/number&gt;&lt;dates&gt;&lt;year&gt;2016&lt;/year&gt;&lt;/dates&gt;&lt;isbn&gt;1465-993X&lt;/isbn&gt;&lt;urls&gt;&lt;/urls&gt;&lt;/record&gt;&lt;/Cite&gt;&lt;/EndNote&gt;</w:instrText>
      </w:r>
      <w:r w:rsidR="00005588" w:rsidRPr="00005588">
        <w:rPr>
          <w:color w:val="FF0000"/>
        </w:rPr>
        <w:fldChar w:fldCharType="separate"/>
      </w:r>
      <w:r w:rsidR="00E716B4">
        <w:rPr>
          <w:noProof/>
          <w:color w:val="FF0000"/>
        </w:rPr>
        <w:t>(Calverley et al. 2009; Luo et al. 2016)</w:t>
      </w:r>
      <w:r w:rsidR="00005588" w:rsidRPr="00005588">
        <w:rPr>
          <w:color w:val="FF0000"/>
        </w:rPr>
        <w:fldChar w:fldCharType="end"/>
      </w:r>
      <w:r w:rsidR="00005588" w:rsidRPr="00005588">
        <w:rPr>
          <w:color w:val="FF0000"/>
        </w:rPr>
        <w:t>. However, it is not recommended for patients with asthma due to undesirable clinical outcomes. In multiple clinical trials, PDEI (roflumilast) administration improve</w:t>
      </w:r>
      <w:r w:rsidR="00E334ED">
        <w:rPr>
          <w:color w:val="FF0000"/>
        </w:rPr>
        <w:t>d</w:t>
      </w:r>
      <w:r w:rsidR="00005588" w:rsidRPr="00005588">
        <w:rPr>
          <w:color w:val="FF0000"/>
        </w:rPr>
        <w:t xml:space="preserve"> lung function in mild to moderate asthma</w:t>
      </w:r>
      <w:r w:rsidR="00E334ED">
        <w:rPr>
          <w:color w:val="FF0000"/>
        </w:rPr>
        <w:t xml:space="preserve"> patients</w:t>
      </w:r>
      <w:r w:rsidR="00005588" w:rsidRPr="00005588">
        <w:rPr>
          <w:color w:val="FF0000"/>
        </w:rPr>
        <w:t xml:space="preserve">, but failed to </w:t>
      </w:r>
      <w:r w:rsidR="00E334ED">
        <w:rPr>
          <w:color w:val="FF0000"/>
        </w:rPr>
        <w:t>have</w:t>
      </w:r>
      <w:r w:rsidR="00005588" w:rsidRPr="00005588">
        <w:rPr>
          <w:color w:val="FF0000"/>
        </w:rPr>
        <w:t xml:space="preserve"> any bronchodilator effects and </w:t>
      </w:r>
      <w:r w:rsidR="00E334ED">
        <w:rPr>
          <w:color w:val="FF0000"/>
        </w:rPr>
        <w:t>did not</w:t>
      </w:r>
      <w:r w:rsidR="00005588" w:rsidRPr="00005588">
        <w:rPr>
          <w:color w:val="FF0000"/>
        </w:rPr>
        <w:t xml:space="preserve"> reduce the allergen-induced inflammation in</w:t>
      </w:r>
      <w:r w:rsidR="00E334ED">
        <w:rPr>
          <w:color w:val="FF0000"/>
        </w:rPr>
        <w:t xml:space="preserve"> the</w:t>
      </w:r>
      <w:r w:rsidR="00005588" w:rsidRPr="00005588">
        <w:rPr>
          <w:color w:val="FF0000"/>
        </w:rPr>
        <w:t xml:space="preserve"> early asthma phase </w:t>
      </w:r>
      <w:r w:rsidR="00005588" w:rsidRPr="00005588">
        <w:rPr>
          <w:color w:val="FF0000"/>
        </w:rPr>
        <w:fldChar w:fldCharType="begin">
          <w:fldData xml:space="preserve">PEVuZE5vdGU+PENpdGU+PEF1dGhvcj5CYXRlbWFuPC9BdXRob3I+PFllYXI+MjAwNjwvWWVhcj48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</w:fldData>
        </w:fldChar>
      </w:r>
      <w:r w:rsidR="00E716B4">
        <w:rPr>
          <w:color w:val="FF0000"/>
        </w:rPr>
        <w:instrText xml:space="preserve"> ADDIN EN.CITE </w:instrText>
      </w:r>
      <w:r w:rsidR="00E716B4">
        <w:rPr>
          <w:color w:val="FF0000"/>
        </w:rPr>
        <w:fldChar w:fldCharType="begin">
          <w:fldData xml:space="preserve">PEVuZE5vdGU+PENpdGU+PEF1dGhvcj5CYXRlbWFuPC9BdXRob3I+PFllYXI+MjAwNjwvWWVhcj48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</w:fldData>
        </w:fldChar>
      </w:r>
      <w:r w:rsidR="00E716B4">
        <w:rPr>
          <w:color w:val="FF0000"/>
        </w:rPr>
        <w:instrText xml:space="preserve"> ADDIN EN.CITE.DATA </w:instrText>
      </w:r>
      <w:r w:rsidR="00E716B4">
        <w:rPr>
          <w:color w:val="FF0000"/>
        </w:rPr>
      </w:r>
      <w:r w:rsidR="00E716B4">
        <w:rPr>
          <w:color w:val="FF0000"/>
        </w:rPr>
        <w:fldChar w:fldCharType="end"/>
      </w:r>
      <w:r w:rsidR="00005588" w:rsidRPr="00005588">
        <w:rPr>
          <w:color w:val="FF0000"/>
        </w:rPr>
      </w:r>
      <w:r w:rsidR="00005588" w:rsidRPr="00005588">
        <w:rPr>
          <w:color w:val="FF0000"/>
        </w:rPr>
        <w:fldChar w:fldCharType="separate"/>
      </w:r>
      <w:r w:rsidR="00E716B4">
        <w:rPr>
          <w:noProof/>
          <w:color w:val="FF0000"/>
        </w:rPr>
        <w:t>(Bateman et al. 2006; Bousquet et al. 2006; Louw et al. 2007)</w:t>
      </w:r>
      <w:r w:rsidR="00005588" w:rsidRPr="00005588">
        <w:rPr>
          <w:color w:val="FF0000"/>
        </w:rPr>
        <w:fldChar w:fldCharType="end"/>
      </w:r>
      <w:r w:rsidR="00005588" w:rsidRPr="00005588">
        <w:rPr>
          <w:color w:val="FF0000"/>
        </w:rPr>
        <w:t xml:space="preserve">. Furthermore, adverse events, such as headache and nausea, were reported </w:t>
      </w:r>
      <w:r w:rsidR="00E334ED">
        <w:rPr>
          <w:color w:val="FF0000"/>
        </w:rPr>
        <w:t>with treatment</w:t>
      </w:r>
      <w:r w:rsidR="00005588" w:rsidRPr="00005588">
        <w:rPr>
          <w:color w:val="FF0000"/>
        </w:rPr>
        <w:t xml:space="preserve"> </w:t>
      </w:r>
      <w:r w:rsidR="00005588" w:rsidRPr="00005588">
        <w:rPr>
          <w:color w:val="FF0000"/>
        </w:rPr>
        <w:fldChar w:fldCharType="begin">
          <w:fldData xml:space="preserve">PEVuZE5vdGU+PENpdGU+PEF1dGhvcj5CYXRlbWFuPC9BdXRob3I+PFllYXI+MjAwNjwvWWVhcj48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</w:fldData>
        </w:fldChar>
      </w:r>
      <w:r w:rsidR="00E716B4">
        <w:rPr>
          <w:color w:val="FF0000"/>
        </w:rPr>
        <w:instrText xml:space="preserve"> ADDIN EN.CITE </w:instrText>
      </w:r>
      <w:r w:rsidR="00E716B4">
        <w:rPr>
          <w:color w:val="FF0000"/>
        </w:rPr>
        <w:fldChar w:fldCharType="begin">
          <w:fldData xml:space="preserve">PEVuZE5vdGU+PENpdGU+PEF1dGhvcj5CYXRlbWFuPC9BdXRob3I+PFllYXI+MjAwNjwvWWVhcj48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</w:fldData>
        </w:fldChar>
      </w:r>
      <w:r w:rsidR="00E716B4">
        <w:rPr>
          <w:color w:val="FF0000"/>
        </w:rPr>
        <w:instrText xml:space="preserve"> ADDIN EN.CITE.DATA </w:instrText>
      </w:r>
      <w:r w:rsidR="00E716B4">
        <w:rPr>
          <w:color w:val="FF0000"/>
        </w:rPr>
      </w:r>
      <w:r w:rsidR="00E716B4">
        <w:rPr>
          <w:color w:val="FF0000"/>
        </w:rPr>
        <w:fldChar w:fldCharType="end"/>
      </w:r>
      <w:r w:rsidR="00005588" w:rsidRPr="00005588">
        <w:rPr>
          <w:color w:val="FF0000"/>
        </w:rPr>
      </w:r>
      <w:r w:rsidR="00005588" w:rsidRPr="00005588">
        <w:rPr>
          <w:color w:val="FF0000"/>
        </w:rPr>
        <w:fldChar w:fldCharType="separate"/>
      </w:r>
      <w:r w:rsidR="00E716B4">
        <w:rPr>
          <w:noProof/>
          <w:color w:val="FF0000"/>
        </w:rPr>
        <w:t>(Bateman et al. 2006; Bousquet et al. 2006; Louw et al. 2007)</w:t>
      </w:r>
      <w:r w:rsidR="00005588" w:rsidRPr="00005588">
        <w:rPr>
          <w:color w:val="FF0000"/>
        </w:rPr>
        <w:fldChar w:fldCharType="end"/>
      </w:r>
      <w:r w:rsidR="00005588" w:rsidRPr="00005588">
        <w:rPr>
          <w:color w:val="FF0000"/>
        </w:rPr>
        <w:t xml:space="preserve">. </w:t>
      </w:r>
    </w:p>
    <w:p w14:paraId="548D9605" w14:textId="77777777" w:rsidR="00005588" w:rsidRDefault="00005588">
      <w:pPr>
        <w:spacing w:line="480" w:lineRule="auto"/>
        <w:jc w:val="both"/>
      </w:pPr>
    </w:p>
    <w:p w14:paraId="0FE07631" w14:textId="0726C4F3" w:rsidR="00F21A0C" w:rsidRPr="0052010A" w:rsidRDefault="00F21A0C" w:rsidP="00C66DB2">
      <w:pPr>
        <w:spacing w:line="480" w:lineRule="auto"/>
        <w:jc w:val="both"/>
        <w:rPr>
          <w:b/>
          <w:bCs/>
          <w:color w:val="FF0000"/>
        </w:rPr>
      </w:pPr>
      <w:proofErr w:type="gramStart"/>
      <w:r w:rsidRPr="0052010A">
        <w:rPr>
          <w:b/>
          <w:bCs/>
          <w:color w:val="FF0000"/>
        </w:rPr>
        <w:t>Anti-histamine</w:t>
      </w:r>
      <w:r w:rsidR="00B4504A">
        <w:rPr>
          <w:b/>
          <w:bCs/>
          <w:color w:val="FF0000"/>
        </w:rPr>
        <w:t>s</w:t>
      </w:r>
      <w:proofErr w:type="gramEnd"/>
    </w:p>
    <w:p w14:paraId="0F753CB5" w14:textId="73EDB74E" w:rsidR="0052010A" w:rsidRPr="0052010A" w:rsidRDefault="0052010A" w:rsidP="00C66DB2">
      <w:pPr>
        <w:spacing w:line="480" w:lineRule="auto"/>
        <w:jc w:val="both"/>
        <w:rPr>
          <w:color w:val="FF0000"/>
        </w:rPr>
      </w:pPr>
      <w:r w:rsidRPr="0052010A">
        <w:rPr>
          <w:color w:val="FF0000"/>
        </w:rPr>
        <w:lastRenderedPageBreak/>
        <w:t>Histamine is a chemical mediator secreted by mast cells in response to an allergic reaction</w:t>
      </w:r>
      <w:r w:rsidR="00A23EC9">
        <w:rPr>
          <w:color w:val="FF0000"/>
        </w:rPr>
        <w:t xml:space="preserve"> or </w:t>
      </w:r>
      <w:r w:rsidRPr="0052010A">
        <w:rPr>
          <w:color w:val="FF0000"/>
        </w:rPr>
        <w:t xml:space="preserve">event </w:t>
      </w:r>
      <w:r w:rsidRPr="0052010A">
        <w:rPr>
          <w:color w:val="FF0000"/>
        </w:rPr>
        <w:fldChar w:fldCharType="begin"/>
      </w:r>
      <w:r w:rsidR="00E716B4">
        <w:rPr>
          <w:color w:val="FF0000"/>
        </w:rPr>
        <w:instrText xml:space="preserve"> ADDIN EN.CITE &lt;EndNote&gt;&lt;Cite&gt;&lt;Author&gt;Thangam&lt;/Author&gt;&lt;Year&gt;2018&lt;/Year&gt;&lt;RecNum&gt;241&lt;/RecNum&gt;&lt;DisplayText&gt;(Thangam et al. 2018)&lt;/DisplayText&gt;&lt;record&gt;&lt;rec-number&gt;241&lt;/rec-number&gt;&lt;foreign-keys&gt;&lt;key app="EN" db-id="dst5werpwtwza8efze459ppnxd2xvzxtaerv" timestamp="1601269221"&gt;241&lt;/key&gt;&lt;/foreign-keys&gt;&lt;ref-type name="Journal Article"&gt;17&lt;/ref-type&gt;&lt;contributors&gt;&lt;authors&gt;&lt;author&gt;Thangam, Elden Berla&lt;/author&gt;&lt;author&gt;Jemima, Ebenezer Angel&lt;/author&gt;&lt;author&gt;Singh, Himadri&lt;/author&gt;&lt;author&gt;Baig, Mirza Saqib&lt;/author&gt;&lt;author&gt;Khan, Mahejibin&lt;/author&gt;&lt;author&gt;Mathias, Clinton B&lt;/author&gt;&lt;author&gt;Church, Martin K&lt;/author&gt;&lt;author&gt;Saluja, Rohit&lt;/author&gt;&lt;/authors&gt;&lt;/contributors&gt;&lt;titles&gt;&lt;title&gt;The role of histamine and histamine receptors in mast cell-mediated allergy and inflammation: the hunt for new therapeutic targets&lt;/title&gt;&lt;secondary-title&gt;Frontiers in immunology&lt;/secondary-title&gt;&lt;/titles&gt;&lt;periodical&gt;&lt;full-title&gt;Frontiers in immunology&lt;/full-title&gt;&lt;/periodical&gt;&lt;pages&gt;1873&lt;/pages&gt;&lt;volume&gt;9&lt;/volume&gt;&lt;dates&gt;&lt;year&gt;2018&lt;/year&gt;&lt;/dates&gt;&lt;isbn&gt;1664-3224&lt;/isbn&gt;&lt;urls&gt;&lt;/urls&gt;&lt;/record&gt;&lt;/Cite&gt;&lt;/EndNote&gt;</w:instrText>
      </w:r>
      <w:r w:rsidRPr="0052010A">
        <w:rPr>
          <w:color w:val="FF0000"/>
        </w:rPr>
        <w:fldChar w:fldCharType="separate"/>
      </w:r>
      <w:r w:rsidR="00E716B4">
        <w:rPr>
          <w:noProof/>
          <w:color w:val="FF0000"/>
        </w:rPr>
        <w:t>(Thangam et al. 2018)</w:t>
      </w:r>
      <w:r w:rsidRPr="0052010A">
        <w:rPr>
          <w:color w:val="FF0000"/>
        </w:rPr>
        <w:fldChar w:fldCharType="end"/>
      </w:r>
      <w:r w:rsidRPr="0052010A">
        <w:rPr>
          <w:color w:val="FF0000"/>
        </w:rPr>
        <w:t xml:space="preserve">. Under normal conditions, histamine is produced and stored within mast cells or basophils </w:t>
      </w:r>
      <w:r w:rsidRPr="0052010A">
        <w:rPr>
          <w:color w:val="FF0000"/>
        </w:rPr>
        <w:fldChar w:fldCharType="begin"/>
      </w:r>
      <w:r w:rsidR="00E716B4">
        <w:rPr>
          <w:color w:val="FF0000"/>
        </w:rPr>
        <w:instrText xml:space="preserve"> ADDIN EN.CITE &lt;EndNote&gt;&lt;Cite&gt;&lt;Author&gt;Thangam&lt;/Author&gt;&lt;Year&gt;2018&lt;/Year&gt;&lt;RecNum&gt;241&lt;/RecNum&gt;&lt;DisplayText&gt;(Thangam et al. 2018)&lt;/DisplayText&gt;&lt;record&gt;&lt;rec-number&gt;241&lt;/rec-number&gt;&lt;foreign-keys&gt;&lt;key app="EN" db-id="dst5werpwtwza8efze459ppnxd2xvzxtaerv" timestamp="1601269221"&gt;241&lt;/key&gt;&lt;/foreign-keys&gt;&lt;ref-type name="Journal Article"&gt;17&lt;/ref-type&gt;&lt;contributors&gt;&lt;authors&gt;&lt;author&gt;Thangam, Elden Berla&lt;/author&gt;&lt;author&gt;Jemima, Ebenezer Angel&lt;/author&gt;&lt;author&gt;Singh, Himadri&lt;/author&gt;&lt;author&gt;Baig, Mirza Saqib&lt;/author&gt;&lt;author&gt;Khan, Mahejibin&lt;/author&gt;&lt;author&gt;Mathias, Clinton B&lt;/author&gt;&lt;author&gt;Church, Martin K&lt;/author&gt;&lt;author&gt;Saluja, Rohit&lt;/author&gt;&lt;/authors&gt;&lt;/contributors&gt;&lt;titles&gt;&lt;title&gt;The role of histamine and histamine receptors in mast cell-mediated allergy and inflammation: the hunt for new therapeutic targets&lt;/title&gt;&lt;secondary-title&gt;Frontiers in immunology&lt;/secondary-title&gt;&lt;/titles&gt;&lt;periodical&gt;&lt;full-title&gt;Frontiers in immunology&lt;/full-title&gt;&lt;/periodical&gt;&lt;pages&gt;1873&lt;/pages&gt;&lt;volume&gt;9&lt;/volume&gt;&lt;dates&gt;&lt;year&gt;2018&lt;/year&gt;&lt;/dates&gt;&lt;isbn&gt;1664-3224&lt;/isbn&gt;&lt;urls&gt;&lt;/urls&gt;&lt;/record&gt;&lt;/Cite&gt;&lt;/EndNote&gt;</w:instrText>
      </w:r>
      <w:r w:rsidRPr="0052010A">
        <w:rPr>
          <w:color w:val="FF0000"/>
        </w:rPr>
        <w:fldChar w:fldCharType="separate"/>
      </w:r>
      <w:r w:rsidR="00E716B4">
        <w:rPr>
          <w:noProof/>
          <w:color w:val="FF0000"/>
        </w:rPr>
        <w:t>(Thangam et al. 2018)</w:t>
      </w:r>
      <w:r w:rsidRPr="0052010A">
        <w:rPr>
          <w:color w:val="FF0000"/>
        </w:rPr>
        <w:fldChar w:fldCharType="end"/>
      </w:r>
      <w:r w:rsidRPr="0052010A">
        <w:rPr>
          <w:color w:val="FF0000"/>
        </w:rPr>
        <w:t xml:space="preserve">. Upon release, </w:t>
      </w:r>
      <w:r w:rsidR="00A23EC9">
        <w:rPr>
          <w:color w:val="FF0000"/>
        </w:rPr>
        <w:t>it</w:t>
      </w:r>
      <w:r w:rsidRPr="0052010A">
        <w:rPr>
          <w:color w:val="FF0000"/>
        </w:rPr>
        <w:t xml:space="preserve"> binds to histamine receptors expressed in the airways and pulmonary tissues, and subsequently initiate</w:t>
      </w:r>
      <w:r w:rsidR="00A23EC9">
        <w:rPr>
          <w:color w:val="FF0000"/>
        </w:rPr>
        <w:t>s</w:t>
      </w:r>
      <w:r w:rsidRPr="0052010A">
        <w:rPr>
          <w:color w:val="FF0000"/>
        </w:rPr>
        <w:t xml:space="preserve"> multiple allergic reactions, </w:t>
      </w:r>
      <w:r w:rsidR="00A23EC9">
        <w:rPr>
          <w:color w:val="FF0000"/>
        </w:rPr>
        <w:t>leading to</w:t>
      </w:r>
      <w:r w:rsidRPr="0052010A">
        <w:rPr>
          <w:color w:val="FF0000"/>
        </w:rPr>
        <w:t xml:space="preserve"> mucus hypersecretion, broncho</w:t>
      </w:r>
      <w:r w:rsidR="00A23EC9">
        <w:rPr>
          <w:color w:val="FF0000"/>
        </w:rPr>
        <w:t xml:space="preserve">- </w:t>
      </w:r>
      <w:r w:rsidRPr="0052010A">
        <w:rPr>
          <w:color w:val="FF0000"/>
        </w:rPr>
        <w:t xml:space="preserve">and vascular constriction </w:t>
      </w:r>
      <w:r w:rsidRPr="0052010A">
        <w:rPr>
          <w:color w:val="FF0000"/>
        </w:rPr>
        <w:fldChar w:fldCharType="begin"/>
      </w:r>
      <w:r w:rsidR="00E716B4">
        <w:rPr>
          <w:color w:val="FF0000"/>
        </w:rPr>
        <w:instrText xml:space="preserve"> ADDIN EN.CITE &lt;EndNote&gt;&lt;Cite&gt;&lt;Author&gt;Thangam&lt;/Author&gt;&lt;Year&gt;2018&lt;/Year&gt;&lt;RecNum&gt;241&lt;/RecNum&gt;&lt;DisplayText&gt;(Thangam et al. 2018)&lt;/DisplayText&gt;&lt;record&gt;&lt;rec-number&gt;241&lt;/rec-number&gt;&lt;foreign-keys&gt;&lt;key app="EN" db-id="dst5werpwtwza8efze459ppnxd2xvzxtaerv" timestamp="1601269221"&gt;241&lt;/key&gt;&lt;/foreign-keys&gt;&lt;ref-type name="Journal Article"&gt;17&lt;/ref-type&gt;&lt;contributors&gt;&lt;authors&gt;&lt;author&gt;Thangam, Elden Berla&lt;/author&gt;&lt;author&gt;Jemima, Ebenezer Angel&lt;/author&gt;&lt;author&gt;Singh, Himadri&lt;/author&gt;&lt;author&gt;Baig, Mirza Saqib&lt;/author&gt;&lt;author&gt;Khan, Mahejibin&lt;/author&gt;&lt;author&gt;Mathias, Clinton B&lt;/author&gt;&lt;author&gt;Church, Martin K&lt;/author&gt;&lt;author&gt;Saluja, Rohit&lt;/author&gt;&lt;/authors&gt;&lt;/contributors&gt;&lt;titles&gt;&lt;title&gt;The role of histamine and histamine receptors in mast cell-mediated allergy and inflammation: the hunt for new therapeutic targets&lt;/title&gt;&lt;secondary-title&gt;Frontiers in immunology&lt;/secondary-title&gt;&lt;/titles&gt;&lt;periodical&gt;&lt;full-title&gt;Frontiers in immunology&lt;/full-title&gt;&lt;/periodical&gt;&lt;pages&gt;1873&lt;/pages&gt;&lt;volume&gt;9&lt;/volume&gt;&lt;dates&gt;&lt;year&gt;2018&lt;/year&gt;&lt;/dates&gt;&lt;isbn&gt;1664-3224&lt;/isbn&gt;&lt;urls&gt;&lt;/urls&gt;&lt;/record&gt;&lt;/Cite&gt;&lt;/EndNote&gt;</w:instrText>
      </w:r>
      <w:r w:rsidRPr="0052010A">
        <w:rPr>
          <w:color w:val="FF0000"/>
        </w:rPr>
        <w:fldChar w:fldCharType="separate"/>
      </w:r>
      <w:r w:rsidR="00E716B4">
        <w:rPr>
          <w:noProof/>
          <w:color w:val="FF0000"/>
        </w:rPr>
        <w:t>(Thangam et al. 2018)</w:t>
      </w:r>
      <w:r w:rsidRPr="0052010A">
        <w:rPr>
          <w:color w:val="FF0000"/>
        </w:rPr>
        <w:fldChar w:fldCharType="end"/>
      </w:r>
      <w:r w:rsidRPr="0052010A">
        <w:rPr>
          <w:color w:val="FF0000"/>
        </w:rPr>
        <w:t xml:space="preserve">. However, for these events to occur, the amount of histamine accumulated within the tissues must overwhelm its counterpart, </w:t>
      </w:r>
      <w:r w:rsidR="00A23EC9">
        <w:rPr>
          <w:color w:val="FF0000"/>
        </w:rPr>
        <w:t>h</w:t>
      </w:r>
      <w:r w:rsidRPr="0052010A">
        <w:rPr>
          <w:color w:val="FF0000"/>
        </w:rPr>
        <w:t>istamine N-</w:t>
      </w:r>
      <w:r w:rsidR="00A23EC9">
        <w:rPr>
          <w:color w:val="FF0000"/>
        </w:rPr>
        <w:t>m</w:t>
      </w:r>
      <w:r w:rsidRPr="0052010A">
        <w:rPr>
          <w:color w:val="FF0000"/>
        </w:rPr>
        <w:t xml:space="preserve">ethyl </w:t>
      </w:r>
      <w:r w:rsidR="00A23EC9">
        <w:rPr>
          <w:color w:val="FF0000"/>
        </w:rPr>
        <w:t>t</w:t>
      </w:r>
      <w:r w:rsidRPr="0052010A">
        <w:rPr>
          <w:color w:val="FF0000"/>
        </w:rPr>
        <w:t xml:space="preserve">ransferase (HMT) </w:t>
      </w:r>
      <w:r w:rsidRPr="0052010A">
        <w:rPr>
          <w:color w:val="FF0000"/>
        </w:rPr>
        <w:fldChar w:fldCharType="begin"/>
      </w:r>
      <w:r w:rsidR="00E716B4">
        <w:rPr>
          <w:color w:val="FF0000"/>
        </w:rPr>
        <w:instrText xml:space="preserve"> ADDIN EN.CITE &lt;EndNote&gt;&lt;Cite&gt;&lt;Author&gt;Salomonsson&lt;/Author&gt;&lt;Year&gt;2019&lt;/Year&gt;&lt;RecNum&gt;244&lt;/RecNum&gt;&lt;DisplayText&gt;(Salomonsson et al. 2019; Yamauchi and Ogasawara 2019)&lt;/DisplayText&gt;&lt;record&gt;&lt;rec-number&gt;244&lt;/rec-number&gt;&lt;foreign-keys&gt;&lt;key app="EN" db-id="dst5werpwtwza8efze459ppnxd2xvzxtaerv" timestamp="1601269726"&gt;244&lt;/key&gt;&lt;/foreign-keys&gt;&lt;ref-type name="Journal Article"&gt;17&lt;/ref-type&gt;&lt;contributors&gt;&lt;authors&gt;&lt;author&gt;Salomonsson, Maya&lt;/author&gt;&lt;author&gt;Malinovschi, Andrei&lt;/author&gt;&lt;author&gt;Kalm‐Stephens, Pia&lt;/author&gt;&lt;author&gt;Dahlin, Joakim S&lt;/author&gt;&lt;author&gt;Janson, Christer&lt;/author&gt;&lt;author&gt;Alving, Kjell&lt;/author&gt;&lt;author&gt;Hallgren, Jenny&lt;/author&gt;&lt;/authors&gt;&lt;/contributors&gt;&lt;titles&gt;&lt;title&gt;Circulating mast cell progenitors correlate with reduced lung function in allergic asthma&lt;/title&gt;&lt;secondary-title&gt;Clinical &amp;amp; Experimental Allergy&lt;/secondary-title&gt;&lt;/titles&gt;&lt;periodical&gt;&lt;full-title&gt;Clinical &amp;amp; Experimental Allergy&lt;/full-title&gt;&lt;/periodical&gt;&lt;pages&gt;874-882&lt;/pages&gt;&lt;volume&gt;49&lt;/volume&gt;&lt;number&gt;6&lt;/number&gt;&lt;dates&gt;&lt;year&gt;2019&lt;/year&gt;&lt;/dates&gt;&lt;isbn&gt;0954-7894&lt;/isbn&gt;&lt;urls&gt;&lt;/urls&gt;&lt;/record&gt;&lt;/Cite&gt;&lt;Cite&gt;&lt;Author&gt;Yamauchi&lt;/Author&gt;&lt;Year&gt;2019&lt;/Year&gt;&lt;RecNum&gt;256&lt;/RecNum&gt;&lt;record&gt;&lt;rec-number&gt;256&lt;/rec-number&gt;&lt;foreign-keys&gt;&lt;key app="EN" db-id="dst5werpwtwza8efze459ppnxd2xvzxtaerv" timestamp="1601273739"&gt;256&lt;/key&gt;&lt;/foreign-keys&gt;&lt;ref-type name="Journal Article"&gt;17&lt;/ref-type&gt;&lt;contributors&gt;&lt;authors&gt;&lt;author&gt;Yamauchi, Kohei&lt;/author&gt;&lt;author&gt;Ogasawara, Masahito&lt;/author&gt;&lt;/authors&gt;&lt;/contributors&gt;&lt;titles&gt;&lt;title&gt;The role of histamine in the pathophysiology of asthma and the clinical efficacy of antihistamines in asthma therapy&lt;/title&gt;&lt;secondary-title&gt;International journal of molecular sciences&lt;/secondary-title&gt;&lt;/titles&gt;&lt;periodical&gt;&lt;full-title&gt;International Journal of Molecular Sciences&lt;/full-title&gt;&lt;abbr-1&gt;Int. J. Mol. Sci.&lt;/abbr-1&gt;&lt;abbr-2&gt;Int J Mol Sci&lt;/abbr-2&gt;&lt;abbr-3&gt;Int J Mol Sci&lt;/abbr-3&gt;&lt;/periodical&gt;&lt;pages&gt;1733&lt;/pages&gt;&lt;volume&gt;20&lt;/volume&gt;&lt;number&gt;7&lt;/number&gt;&lt;dates&gt;&lt;year&gt;2019&lt;/year&gt;&lt;/dates&gt;&lt;urls&gt;&lt;/urls&gt;&lt;/record&gt;&lt;/Cite&gt;&lt;/EndNote&gt;</w:instrText>
      </w:r>
      <w:r w:rsidRPr="0052010A">
        <w:rPr>
          <w:color w:val="FF0000"/>
        </w:rPr>
        <w:fldChar w:fldCharType="separate"/>
      </w:r>
      <w:r w:rsidR="00E716B4">
        <w:rPr>
          <w:noProof/>
          <w:color w:val="FF0000"/>
        </w:rPr>
        <w:t>(Salomonsson et al. 2019; Yamauchi and Ogasawara 2019)</w:t>
      </w:r>
      <w:r w:rsidRPr="0052010A">
        <w:rPr>
          <w:color w:val="FF0000"/>
        </w:rPr>
        <w:fldChar w:fldCharType="end"/>
      </w:r>
      <w:r w:rsidRPr="0052010A">
        <w:rPr>
          <w:color w:val="FF0000"/>
        </w:rPr>
        <w:t>. HMT metaboli</w:t>
      </w:r>
      <w:r w:rsidR="00A23EC9">
        <w:rPr>
          <w:color w:val="FF0000"/>
        </w:rPr>
        <w:t>s</w:t>
      </w:r>
      <w:r w:rsidRPr="0052010A">
        <w:rPr>
          <w:color w:val="FF0000"/>
        </w:rPr>
        <w:t>e</w:t>
      </w:r>
      <w:r w:rsidR="00A23EC9">
        <w:rPr>
          <w:color w:val="FF0000"/>
        </w:rPr>
        <w:t>s</w:t>
      </w:r>
      <w:r w:rsidRPr="0052010A">
        <w:rPr>
          <w:color w:val="FF0000"/>
        </w:rPr>
        <w:t xml:space="preserve"> airway histamine</w:t>
      </w:r>
      <w:r w:rsidR="00A23EC9">
        <w:rPr>
          <w:color w:val="FF0000"/>
        </w:rPr>
        <w:t xml:space="preserve"> and has</w:t>
      </w:r>
      <w:r w:rsidRPr="0052010A">
        <w:rPr>
          <w:color w:val="FF0000"/>
        </w:rPr>
        <w:t xml:space="preserve"> a significant role in regulating histamine effects on</w:t>
      </w:r>
      <w:r w:rsidR="00A23EC9">
        <w:rPr>
          <w:color w:val="FF0000"/>
        </w:rPr>
        <w:t xml:space="preserve"> the</w:t>
      </w:r>
      <w:r w:rsidRPr="0052010A">
        <w:rPr>
          <w:color w:val="FF0000"/>
        </w:rPr>
        <w:t xml:space="preserve"> airways </w:t>
      </w:r>
      <w:r w:rsidRPr="0052010A">
        <w:rPr>
          <w:color w:val="FF0000"/>
        </w:rPr>
        <w:fldChar w:fldCharType="begin"/>
      </w:r>
      <w:r w:rsidR="00E716B4">
        <w:rPr>
          <w:color w:val="FF0000"/>
        </w:rPr>
        <w:instrText xml:space="preserve"> ADDIN EN.CITE &lt;EndNote&gt;&lt;Cite&gt;&lt;Author&gt;Yamauchi&lt;/Author&gt;&lt;Year&gt;1994&lt;/Year&gt;&lt;RecNum&gt;245&lt;/RecNum&gt;&lt;DisplayText&gt;(Yamauchi et al. 1994)&lt;/DisplayText&gt;&lt;record&gt;&lt;rec-number&gt;245&lt;/rec-number&gt;&lt;foreign-keys&gt;&lt;key app="EN" db-id="dst5werpwtwza8efze459ppnxd2xvzxtaerv" timestamp="1601269765"&gt;245&lt;/key&gt;&lt;/foreign-keys&gt;&lt;ref-type name="Journal Article"&gt;17&lt;/ref-type&gt;&lt;contributors&gt;&lt;authors&gt;&lt;author&gt;Yamauchi, KOHEI&lt;/author&gt;&lt;author&gt;Sekizawa, KIYOHISA&lt;/author&gt;&lt;author&gt;Suzuki, HIROYUKI&lt;/author&gt;&lt;author&gt;Nakazawa, HIDEKI&lt;/author&gt;&lt;author&gt;Ohkawara, Y&lt;/author&gt;&lt;author&gt;Katayose, D&lt;/author&gt;&lt;author&gt;Ohtsu, HIROSHI&lt;/author&gt;&lt;author&gt;Tamura, G&lt;/author&gt;&lt;author&gt;Shibahara, SHIGEKI&lt;/author&gt;&lt;author&gt;Takemura, MOTOHIKO&lt;/author&gt;&lt;/authors&gt;&lt;/contributors&gt;&lt;titles&gt;&lt;title&gt;Structure and function of human histamine N-methyltransferase: critical enzyme in histamine metabolism in airway&lt;/title&gt;&lt;secondary-title&gt;American Journal of Physiology-Lung Cellular and Molecular Physiology&lt;/secondary-title&gt;&lt;/titles&gt;&lt;periodical&gt;&lt;full-title&gt;American Journal of Physiology-Lung Cellular and Molecular Physiology&lt;/full-title&gt;&lt;/periodical&gt;&lt;pages&gt;L342-L349&lt;/pages&gt;&lt;volume&gt;267&lt;/volume&gt;&lt;number&gt;3&lt;/number&gt;&lt;dates&gt;&lt;year&gt;1994&lt;/year&gt;&lt;/dates&gt;&lt;isbn&gt;1040-0605&lt;/isbn&gt;&lt;urls&gt;&lt;/urls&gt;&lt;/record&gt;&lt;/Cite&gt;&lt;/EndNote&gt;</w:instrText>
      </w:r>
      <w:r w:rsidRPr="0052010A">
        <w:rPr>
          <w:color w:val="FF0000"/>
        </w:rPr>
        <w:fldChar w:fldCharType="separate"/>
      </w:r>
      <w:r w:rsidR="00E716B4">
        <w:rPr>
          <w:noProof/>
          <w:color w:val="FF0000"/>
        </w:rPr>
        <w:t>(Yamauchi et al. 1994)</w:t>
      </w:r>
      <w:r w:rsidRPr="0052010A">
        <w:rPr>
          <w:color w:val="FF0000"/>
        </w:rPr>
        <w:fldChar w:fldCharType="end"/>
      </w:r>
      <w:r w:rsidRPr="0052010A">
        <w:rPr>
          <w:color w:val="FF0000"/>
        </w:rPr>
        <w:t xml:space="preserve">. </w:t>
      </w:r>
      <w:r w:rsidR="00A23EC9">
        <w:rPr>
          <w:color w:val="FF0000"/>
        </w:rPr>
        <w:t>B</w:t>
      </w:r>
      <w:r w:rsidRPr="0052010A">
        <w:rPr>
          <w:color w:val="FF0000"/>
        </w:rPr>
        <w:t xml:space="preserve">oth histamine and HMT are regulated in </w:t>
      </w:r>
      <w:r w:rsidR="00A23EC9">
        <w:rPr>
          <w:color w:val="FF0000"/>
        </w:rPr>
        <w:t xml:space="preserve">a </w:t>
      </w:r>
      <w:r w:rsidRPr="0052010A">
        <w:rPr>
          <w:color w:val="FF0000"/>
        </w:rPr>
        <w:t xml:space="preserve">balanced state, and the downstream cascade </w:t>
      </w:r>
      <w:r w:rsidR="00A23EC9">
        <w:rPr>
          <w:color w:val="FF0000"/>
        </w:rPr>
        <w:t>is</w:t>
      </w:r>
      <w:r w:rsidRPr="0052010A">
        <w:rPr>
          <w:color w:val="FF0000"/>
        </w:rPr>
        <w:t xml:space="preserve"> only initiated when the accumulat</w:t>
      </w:r>
      <w:r w:rsidR="00A23EC9">
        <w:rPr>
          <w:color w:val="FF0000"/>
        </w:rPr>
        <w:t>ed</w:t>
      </w:r>
      <w:r w:rsidRPr="0052010A">
        <w:rPr>
          <w:color w:val="FF0000"/>
        </w:rPr>
        <w:t xml:space="preserve"> histamine overwhelm</w:t>
      </w:r>
      <w:r w:rsidR="00A23EC9">
        <w:rPr>
          <w:color w:val="FF0000"/>
        </w:rPr>
        <w:t>s</w:t>
      </w:r>
      <w:r w:rsidRPr="0052010A">
        <w:rPr>
          <w:color w:val="FF0000"/>
        </w:rPr>
        <w:t xml:space="preserve"> the HMT capability </w:t>
      </w:r>
      <w:r w:rsidR="00A23EC9">
        <w:rPr>
          <w:color w:val="FF0000"/>
        </w:rPr>
        <w:t>to</w:t>
      </w:r>
      <w:r w:rsidRPr="0052010A">
        <w:rPr>
          <w:color w:val="FF0000"/>
        </w:rPr>
        <w:t xml:space="preserve"> degrad</w:t>
      </w:r>
      <w:r w:rsidR="00A23EC9">
        <w:rPr>
          <w:color w:val="FF0000"/>
        </w:rPr>
        <w:t>e</w:t>
      </w:r>
      <w:r w:rsidRPr="0052010A">
        <w:rPr>
          <w:color w:val="FF0000"/>
        </w:rPr>
        <w:t xml:space="preserve"> excess histamine </w:t>
      </w:r>
      <w:r w:rsidRPr="0052010A">
        <w:rPr>
          <w:color w:val="FF0000"/>
        </w:rPr>
        <w:fldChar w:fldCharType="begin"/>
      </w:r>
      <w:r w:rsidR="00E716B4">
        <w:rPr>
          <w:color w:val="FF0000"/>
        </w:rPr>
        <w:instrText xml:space="preserve"> ADDIN EN.CITE &lt;EndNote&gt;&lt;Cite&gt;&lt;Author&gt;Yamauchi&lt;/Author&gt;&lt;Year&gt;1994&lt;/Year&gt;&lt;RecNum&gt;245&lt;/RecNum&gt;&lt;DisplayText&gt;(Yamauchi et al. 1994)&lt;/DisplayText&gt;&lt;record&gt;&lt;rec-number&gt;245&lt;/rec-number&gt;&lt;foreign-keys&gt;&lt;key app="EN" db-id="dst5werpwtwza8efze459ppnxd2xvzxtaerv" timestamp="1601269765"&gt;245&lt;/key&gt;&lt;/foreign-keys&gt;&lt;ref-type name="Journal Article"&gt;17&lt;/ref-type&gt;&lt;contributors&gt;&lt;authors&gt;&lt;author&gt;Yamauchi, KOHEI&lt;/author&gt;&lt;author&gt;Sekizawa, KIYOHISA&lt;/author&gt;&lt;author&gt;Suzuki, HIROYUKI&lt;/author&gt;&lt;author&gt;Nakazawa, HIDEKI&lt;/author&gt;&lt;author&gt;Ohkawara, Y&lt;/author&gt;&lt;author&gt;Katayose, D&lt;/author&gt;&lt;author&gt;Ohtsu, HIROSHI&lt;/author&gt;&lt;author&gt;Tamura, G&lt;/author&gt;&lt;author&gt;Shibahara, SHIGEKI&lt;/author&gt;&lt;author&gt;Takemura, MOTOHIKO&lt;/author&gt;&lt;/authors&gt;&lt;/contributors&gt;&lt;titles&gt;&lt;title&gt;Structure and function of human histamine N-methyltransferase: critical enzyme in histamine metabolism in airway&lt;/title&gt;&lt;secondary-title&gt;American Journal of Physiology-Lung Cellular and Molecular Physiology&lt;/secondary-title&gt;&lt;/titles&gt;&lt;periodical&gt;&lt;full-title&gt;American Journal of Physiology-Lung Cellular and Molecular Physiology&lt;/full-title&gt;&lt;/periodical&gt;&lt;pages&gt;L342-L349&lt;/pages&gt;&lt;volume&gt;267&lt;/volume&gt;&lt;number&gt;3&lt;/number&gt;&lt;dates&gt;&lt;year&gt;1994&lt;/year&gt;&lt;/dates&gt;&lt;isbn&gt;1040-0605&lt;/isbn&gt;&lt;urls&gt;&lt;/urls&gt;&lt;/record&gt;&lt;/Cite&gt;&lt;/EndNote&gt;</w:instrText>
      </w:r>
      <w:r w:rsidRPr="0052010A">
        <w:rPr>
          <w:color w:val="FF0000"/>
        </w:rPr>
        <w:fldChar w:fldCharType="separate"/>
      </w:r>
      <w:r w:rsidR="00E716B4">
        <w:rPr>
          <w:noProof/>
          <w:color w:val="FF0000"/>
        </w:rPr>
        <w:t>(Yamauchi et al. 1994)</w:t>
      </w:r>
      <w:r w:rsidRPr="0052010A">
        <w:rPr>
          <w:color w:val="FF0000"/>
        </w:rPr>
        <w:fldChar w:fldCharType="end"/>
      </w:r>
      <w:r w:rsidRPr="0052010A">
        <w:rPr>
          <w:color w:val="FF0000"/>
        </w:rPr>
        <w:t xml:space="preserve">. </w:t>
      </w:r>
      <w:r w:rsidR="00A23EC9">
        <w:rPr>
          <w:color w:val="FF0000"/>
        </w:rPr>
        <w:t>P</w:t>
      </w:r>
      <w:r w:rsidRPr="0052010A">
        <w:rPr>
          <w:color w:val="FF0000"/>
        </w:rPr>
        <w:t>harmac</w:t>
      </w:r>
      <w:r w:rsidR="00A23EC9">
        <w:rPr>
          <w:color w:val="FF0000"/>
        </w:rPr>
        <w:t>ological</w:t>
      </w:r>
      <w:r w:rsidRPr="0052010A">
        <w:rPr>
          <w:color w:val="FF0000"/>
        </w:rPr>
        <w:t xml:space="preserve"> inhibition of HMT </w:t>
      </w:r>
      <w:r w:rsidR="009B7B65" w:rsidRPr="009B7B65">
        <w:rPr>
          <w:color w:val="FF0000"/>
        </w:rPr>
        <w:t xml:space="preserve">with </w:t>
      </w:r>
      <w:r w:rsidR="009B7B65">
        <w:rPr>
          <w:color w:val="FF0000"/>
        </w:rPr>
        <w:t>an</w:t>
      </w:r>
      <w:r w:rsidRPr="0052010A">
        <w:rPr>
          <w:color w:val="FF0000"/>
        </w:rPr>
        <w:t xml:space="preserve"> inhibitor (SKF91488) exacerbate the contractile response of bronchi towards histamine, hence </w:t>
      </w:r>
      <w:r w:rsidR="009B7B65">
        <w:rPr>
          <w:color w:val="FF0000"/>
        </w:rPr>
        <w:t>showing</w:t>
      </w:r>
      <w:r w:rsidRPr="0052010A">
        <w:rPr>
          <w:color w:val="FF0000"/>
        </w:rPr>
        <w:t xml:space="preserve"> HMT as a negative regulator of histamine effects on the respiratory system </w:t>
      </w:r>
      <w:r w:rsidRPr="0052010A">
        <w:rPr>
          <w:color w:val="FF0000"/>
        </w:rPr>
        <w:fldChar w:fldCharType="begin"/>
      </w:r>
      <w:r w:rsidR="00E716B4">
        <w:rPr>
          <w:color w:val="FF0000"/>
        </w:rPr>
        <w:instrText xml:space="preserve"> ADDIN EN.CITE &lt;EndNote&gt;&lt;Cite&gt;&lt;Author&gt;Yamauchi&lt;/Author&gt;&lt;Year&gt;1994&lt;/Year&gt;&lt;RecNum&gt;245&lt;/RecNum&gt;&lt;DisplayText&gt;(Curry 1946; Yamauchi et al. 1994)&lt;/DisplayText&gt;&lt;record&gt;&lt;rec-number&gt;245&lt;/rec-number&gt;&lt;foreign-keys&gt;&lt;key app="EN" db-id="dst5werpwtwza8efze459ppnxd2xvzxtaerv" timestamp="1601269765"&gt;245&lt;/key&gt;&lt;/foreign-keys&gt;&lt;ref-type name="Journal Article"&gt;17&lt;/ref-type&gt;&lt;contributors&gt;&lt;authors&gt;&lt;author&gt;Yamauchi, KOHEI&lt;/author&gt;&lt;author&gt;Sekizawa, KIYOHISA&lt;/author&gt;&lt;author&gt;Suzuki, HIROYUKI&lt;/author&gt;&lt;author&gt;Nakazawa, HIDEKI&lt;/author&gt;&lt;author&gt;Ohkawara, Y&lt;/author&gt;&lt;author&gt;Katayose, D&lt;/author&gt;&lt;author&gt;Ohtsu, HIROSHI&lt;/author&gt;&lt;author&gt;Tamura, G&lt;/author&gt;&lt;author&gt;Shibahara, SHIGEKI&lt;/author&gt;&lt;author&gt;Takemura, MOTOHIKO&lt;/author&gt;&lt;/authors&gt;&lt;/contributors&gt;&lt;titles&gt;&lt;title&gt;Structure and function of human histamine N-methyltransferase: critical enzyme in histamine metabolism in airway&lt;/title&gt;&lt;secondary-title&gt;American Journal of Physiology-Lung Cellular and Molecular Physiology&lt;/secondary-title&gt;&lt;/titles&gt;&lt;periodical&gt;&lt;full-title&gt;American Journal of Physiology-Lung Cellular and Molecular Physiology&lt;/full-title&gt;&lt;/periodical&gt;&lt;pages&gt;L342-L349&lt;/pages&gt;&lt;volume&gt;267&lt;/volume&gt;&lt;number&gt;3&lt;/number&gt;&lt;dates&gt;&lt;year&gt;1994&lt;/year&gt;&lt;/dates&gt;&lt;isbn&gt;1040-0605&lt;/isbn&gt;&lt;urls&gt;&lt;/urls&gt;&lt;/record&gt;&lt;/Cite&gt;&lt;Cite&gt;&lt;Author&gt;Curry&lt;/Author&gt;&lt;Year&gt;1946&lt;/Year&gt;&lt;RecNum&gt;246&lt;/RecNum&gt;&lt;record&gt;&lt;rec-number&gt;246&lt;/rec-number&gt;&lt;foreign-keys&gt;&lt;key app="EN" db-id="dst5werpwtwza8efze459ppnxd2xvzxtaerv" timestamp="1601270043"&gt;246&lt;/key&gt;&lt;/foreign-keys&gt;&lt;ref-type name="Journal Article"&gt;17&lt;/ref-type&gt;&lt;contributors&gt;&lt;authors&gt;&lt;author&gt;Curry, John J&lt;/author&gt;&lt;/authors&gt;&lt;/contributors&gt;&lt;titles&gt;&lt;title&gt;The effect of antihistamine substances and other drugs on histamine bronchoconstriction in asthmatic subjects&lt;/title&gt;&lt;secondary-title&gt;The Journal of clinical investigation&lt;/secondary-title&gt;&lt;/titles&gt;&lt;periodical&gt;&lt;full-title&gt;The Journal of clinical investigation&lt;/full-title&gt;&lt;/periodical&gt;&lt;pages&gt;792-799&lt;/pages&gt;&lt;volume&gt;25&lt;/volume&gt;&lt;number&gt;6&lt;/number&gt;&lt;dates&gt;&lt;year&gt;1946&lt;/year&gt;&lt;/dates&gt;&lt;isbn&gt;0021-9738&lt;/isbn&gt;&lt;urls&gt;&lt;/urls&gt;&lt;/record&gt;&lt;/Cite&gt;&lt;/EndNote&gt;</w:instrText>
      </w:r>
      <w:r w:rsidRPr="0052010A">
        <w:rPr>
          <w:color w:val="FF0000"/>
        </w:rPr>
        <w:fldChar w:fldCharType="separate"/>
      </w:r>
      <w:r w:rsidR="00E716B4">
        <w:rPr>
          <w:noProof/>
          <w:color w:val="FF0000"/>
        </w:rPr>
        <w:t>(Curry 1946; Yamauchi et al. 1994)</w:t>
      </w:r>
      <w:r w:rsidRPr="0052010A">
        <w:rPr>
          <w:color w:val="FF0000"/>
        </w:rPr>
        <w:fldChar w:fldCharType="end"/>
      </w:r>
      <w:r w:rsidRPr="0052010A">
        <w:rPr>
          <w:color w:val="FF0000"/>
        </w:rPr>
        <w:t xml:space="preserve">.  </w:t>
      </w:r>
    </w:p>
    <w:p w14:paraId="1FA6A66D" w14:textId="77777777" w:rsidR="0052010A" w:rsidRPr="0052010A" w:rsidRDefault="0052010A" w:rsidP="00C66DB2">
      <w:pPr>
        <w:spacing w:line="480" w:lineRule="auto"/>
        <w:rPr>
          <w:color w:val="FF0000"/>
        </w:rPr>
      </w:pPr>
    </w:p>
    <w:p w14:paraId="574B5FB0" w14:textId="1679B11A" w:rsidR="0052010A" w:rsidRPr="0052010A" w:rsidRDefault="009B7B65" w:rsidP="00C66DB2">
      <w:pPr>
        <w:spacing w:line="480" w:lineRule="auto"/>
        <w:jc w:val="both"/>
        <w:rPr>
          <w:color w:val="FF0000"/>
        </w:rPr>
      </w:pPr>
      <w:r>
        <w:rPr>
          <w:color w:val="FF0000"/>
        </w:rPr>
        <w:t>T</w:t>
      </w:r>
      <w:r w:rsidR="0052010A" w:rsidRPr="0052010A">
        <w:rPr>
          <w:color w:val="FF0000"/>
        </w:rPr>
        <w:t xml:space="preserve">here are 4 </w:t>
      </w:r>
      <w:r>
        <w:rPr>
          <w:color w:val="FF0000"/>
        </w:rPr>
        <w:t>known types</w:t>
      </w:r>
      <w:r w:rsidR="0052010A" w:rsidRPr="0052010A">
        <w:rPr>
          <w:color w:val="FF0000"/>
        </w:rPr>
        <w:t xml:space="preserve"> of histamine receptors (H1, H2, H3, H4) </w:t>
      </w:r>
      <w:r>
        <w:rPr>
          <w:color w:val="FF0000"/>
        </w:rPr>
        <w:t>in</w:t>
      </w:r>
      <w:r w:rsidR="0052010A" w:rsidRPr="0052010A">
        <w:rPr>
          <w:color w:val="FF0000"/>
        </w:rPr>
        <w:t xml:space="preserve"> the respiratory</w:t>
      </w:r>
      <w:r>
        <w:rPr>
          <w:color w:val="FF0000"/>
        </w:rPr>
        <w:t xml:space="preserve"> system </w:t>
      </w:r>
      <w:r w:rsidR="0052010A" w:rsidRPr="0052010A">
        <w:rPr>
          <w:color w:val="FF0000"/>
        </w:rPr>
        <w:fldChar w:fldCharType="begin">
          <w:fldData xml:space="preserve">PEVuZE5vdGU+PENpdGU+PEF1dGhvcj5UdWNrZXI8L0F1dGhvcj48WWVhcj4xOTc1PC9ZZWFyPjxS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</w:fldData>
        </w:fldChar>
      </w:r>
      <w:r w:rsidR="00E716B4">
        <w:rPr>
          <w:color w:val="FF0000"/>
        </w:rPr>
        <w:instrText xml:space="preserve"> ADDIN EN.CITE </w:instrText>
      </w:r>
      <w:r w:rsidR="00E716B4">
        <w:rPr>
          <w:color w:val="FF0000"/>
        </w:rPr>
        <w:fldChar w:fldCharType="begin">
          <w:fldData xml:space="preserve">PEVuZE5vdGU+PENpdGU+PEF1dGhvcj5UdWNrZXI8L0F1dGhvcj48WWVhcj4xOTc1PC9ZZWFyPjxS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</w:fldData>
        </w:fldChar>
      </w:r>
      <w:r w:rsidR="00E716B4">
        <w:rPr>
          <w:color w:val="FF0000"/>
        </w:rPr>
        <w:instrText xml:space="preserve"> ADDIN EN.CITE.DATA </w:instrText>
      </w:r>
      <w:r w:rsidR="00E716B4">
        <w:rPr>
          <w:color w:val="FF0000"/>
        </w:rPr>
      </w:r>
      <w:r w:rsidR="00E716B4">
        <w:rPr>
          <w:color w:val="FF0000"/>
        </w:rPr>
        <w:fldChar w:fldCharType="end"/>
      </w:r>
      <w:r w:rsidR="0052010A" w:rsidRPr="0052010A">
        <w:rPr>
          <w:color w:val="FF0000"/>
        </w:rPr>
      </w:r>
      <w:r w:rsidR="0052010A" w:rsidRPr="0052010A">
        <w:rPr>
          <w:color w:val="FF0000"/>
        </w:rPr>
        <w:fldChar w:fldCharType="separate"/>
      </w:r>
      <w:r w:rsidR="00E716B4">
        <w:rPr>
          <w:noProof/>
          <w:color w:val="FF0000"/>
        </w:rPr>
        <w:t>(Ahmed et al. 1982; Ichinose and Barnes 1989; Kay et al. 2018; Tucker et al. 1975)</w:t>
      </w:r>
      <w:r w:rsidR="0052010A" w:rsidRPr="0052010A">
        <w:rPr>
          <w:color w:val="FF0000"/>
        </w:rPr>
        <w:fldChar w:fldCharType="end"/>
      </w:r>
      <w:r w:rsidR="0052010A" w:rsidRPr="0052010A">
        <w:rPr>
          <w:color w:val="FF0000"/>
        </w:rPr>
        <w:t xml:space="preserve">. </w:t>
      </w:r>
      <w:r w:rsidR="00B9201A">
        <w:rPr>
          <w:color w:val="FF0000"/>
        </w:rPr>
        <w:t xml:space="preserve">Relevant for asthma </w:t>
      </w:r>
      <w:r w:rsidR="0052010A" w:rsidRPr="0052010A">
        <w:rPr>
          <w:color w:val="FF0000"/>
        </w:rPr>
        <w:t>H1 receptors mediate the bronchoconstriction of smooth muscle</w:t>
      </w:r>
      <w:r>
        <w:rPr>
          <w:color w:val="FF0000"/>
        </w:rPr>
        <w:t xml:space="preserve"> while</w:t>
      </w:r>
      <w:r w:rsidR="0052010A" w:rsidRPr="0052010A">
        <w:rPr>
          <w:color w:val="FF0000"/>
        </w:rPr>
        <w:t xml:space="preserve"> H2 receptors are responsible for mucus hypersecretion and vascular dilation </w:t>
      </w:r>
      <w:r w:rsidR="0052010A" w:rsidRPr="0052010A">
        <w:rPr>
          <w:color w:val="FF0000"/>
        </w:rPr>
        <w:fldChar w:fldCharType="begin"/>
      </w:r>
      <w:r w:rsidR="00E716B4">
        <w:rPr>
          <w:color w:val="FF0000"/>
        </w:rPr>
        <w:instrText xml:space="preserve"> ADDIN EN.CITE &lt;EndNote&gt;&lt;Cite&gt;&lt;Author&gt;Müller&lt;/Author&gt;&lt;Year&gt;2006&lt;/Year&gt;&lt;RecNum&gt;251&lt;/RecNum&gt;&lt;DisplayText&gt;(Müller et al. 2006)&lt;/DisplayText&gt;&lt;record&gt;&lt;rec-number&gt;251&lt;/rec-number&gt;&lt;foreign-keys&gt;&lt;key app="EN" db-id="dst5werpwtwza8efze459ppnxd2xvzxtaerv" timestamp="1601270286"&gt;251&lt;/key&gt;&lt;/foreign-keys&gt;&lt;ref-type name="Journal Article"&gt;17&lt;/ref-type&gt;&lt;contributors&gt;&lt;authors&gt;&lt;author&gt;Müller, Tobias&lt;/author&gt;&lt;author&gt;Myrtek, Daniel&lt;/author&gt;&lt;author&gt;Bayer, Hannes&lt;/author&gt;&lt;author&gt;Sorichter, Stephan&lt;/author&gt;&lt;author&gt;Schneider, Katrin&lt;/author&gt;&lt;author&gt;Zissel, Gernot&lt;/author&gt;&lt;author&gt;Norgauer, Johannes&lt;/author&gt;&lt;author&gt;Idzko, Marco&lt;/author&gt;&lt;/authors&gt;&lt;/contributors&gt;&lt;titles&gt;&lt;title&gt;Functional characterization of histamine receptor subtypes in a human bronchial epithelial cell line&lt;/title&gt;&lt;secondary-title&gt;International journal of molecular medicine&lt;/secondary-title&gt;&lt;/titles&gt;&lt;periodical&gt;&lt;full-title&gt;International Journal of Molecular Medicine&lt;/full-title&gt;&lt;abbr-1&gt;Int. J. Mol. Med.&lt;/abbr-1&gt;&lt;abbr-2&gt;Int J Mol Med&lt;/abbr-2&gt;&lt;/periodical&gt;&lt;pages&gt;925-931&lt;/pages&gt;&lt;volume&gt;18&lt;/volume&gt;&lt;number&gt;5&lt;/number&gt;&lt;dates&gt;&lt;year&gt;2006&lt;/year&gt;&lt;/dates&gt;&lt;isbn&gt;1107-3756&lt;/isbn&gt;&lt;urls&gt;&lt;/urls&gt;&lt;/record&gt;&lt;/Cite&gt;&lt;/EndNote&gt;</w:instrText>
      </w:r>
      <w:r w:rsidR="0052010A" w:rsidRPr="0052010A">
        <w:rPr>
          <w:color w:val="FF0000"/>
        </w:rPr>
        <w:fldChar w:fldCharType="separate"/>
      </w:r>
      <w:r w:rsidR="00E716B4">
        <w:rPr>
          <w:noProof/>
          <w:color w:val="FF0000"/>
        </w:rPr>
        <w:t>(Müller et al. 2006)</w:t>
      </w:r>
      <w:r w:rsidR="0052010A" w:rsidRPr="0052010A">
        <w:rPr>
          <w:color w:val="FF0000"/>
        </w:rPr>
        <w:fldChar w:fldCharType="end"/>
      </w:r>
      <w:r w:rsidR="0052010A" w:rsidRPr="0052010A">
        <w:rPr>
          <w:color w:val="FF0000"/>
        </w:rPr>
        <w:t xml:space="preserve">. </w:t>
      </w:r>
      <w:r>
        <w:rPr>
          <w:color w:val="FF0000"/>
        </w:rPr>
        <w:t>A</w:t>
      </w:r>
      <w:r w:rsidR="0052010A" w:rsidRPr="0052010A">
        <w:rPr>
          <w:color w:val="FF0000"/>
        </w:rPr>
        <w:t xml:space="preserve"> potential therapy to inhibit H1 receptor activity</w:t>
      </w:r>
      <w:r w:rsidR="00B9201A">
        <w:rPr>
          <w:color w:val="FF0000"/>
        </w:rPr>
        <w:t xml:space="preserve"> have been developed in the form of</w:t>
      </w:r>
      <w:r w:rsidR="0052010A" w:rsidRPr="0052010A">
        <w:rPr>
          <w:color w:val="FF0000"/>
        </w:rPr>
        <w:t xml:space="preserve"> antagonists such as chlorpheniramine and </w:t>
      </w:r>
      <w:proofErr w:type="spellStart"/>
      <w:r w:rsidR="0052010A" w:rsidRPr="0052010A">
        <w:rPr>
          <w:color w:val="FF0000"/>
        </w:rPr>
        <w:t>clemastine</w:t>
      </w:r>
      <w:proofErr w:type="spellEnd"/>
      <w:r w:rsidR="0052010A" w:rsidRPr="0052010A">
        <w:rPr>
          <w:color w:val="FF0000"/>
        </w:rPr>
        <w:t xml:space="preserve"> </w:t>
      </w:r>
      <w:r w:rsidR="0052010A" w:rsidRPr="0052010A">
        <w:rPr>
          <w:color w:val="FF0000"/>
        </w:rPr>
        <w:fldChar w:fldCharType="begin">
          <w:fldData xml:space="preserve">PEVuZE5vdGU+PENpdGU+PEF1dGhvcj5Pa3VibzwvQXV0aG9yPjxZZWFyPjIwMjA8L1llYXI+PFJl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</w:fldData>
        </w:fldChar>
      </w:r>
      <w:r w:rsidR="00E716B4">
        <w:rPr>
          <w:color w:val="FF0000"/>
        </w:rPr>
        <w:instrText xml:space="preserve"> ADDIN EN.CITE </w:instrText>
      </w:r>
      <w:r w:rsidR="00E716B4">
        <w:rPr>
          <w:color w:val="FF0000"/>
        </w:rPr>
        <w:fldChar w:fldCharType="begin">
          <w:fldData xml:space="preserve">PEVuZE5vdGU+PENpdGU+PEF1dGhvcj5Pa3VibzwvQXV0aG9yPjxZZWFyPjIwMjA8L1llYXI+PFJl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</w:fldData>
        </w:fldChar>
      </w:r>
      <w:r w:rsidR="00E716B4">
        <w:rPr>
          <w:color w:val="FF0000"/>
        </w:rPr>
        <w:instrText xml:space="preserve"> ADDIN EN.CITE.DATA </w:instrText>
      </w:r>
      <w:r w:rsidR="00E716B4">
        <w:rPr>
          <w:color w:val="FF0000"/>
        </w:rPr>
      </w:r>
      <w:r w:rsidR="00E716B4">
        <w:rPr>
          <w:color w:val="FF0000"/>
        </w:rPr>
        <w:fldChar w:fldCharType="end"/>
      </w:r>
      <w:r w:rsidR="0052010A" w:rsidRPr="0052010A">
        <w:rPr>
          <w:color w:val="FF0000"/>
        </w:rPr>
      </w:r>
      <w:r w:rsidR="0052010A" w:rsidRPr="0052010A">
        <w:rPr>
          <w:color w:val="FF0000"/>
        </w:rPr>
        <w:fldChar w:fldCharType="separate"/>
      </w:r>
      <w:r w:rsidR="00E716B4">
        <w:rPr>
          <w:noProof/>
          <w:color w:val="FF0000"/>
        </w:rPr>
        <w:t>(Kawauchi et al. 2019; Okubo et al. 2020)</w:t>
      </w:r>
      <w:r w:rsidR="0052010A" w:rsidRPr="0052010A">
        <w:rPr>
          <w:color w:val="FF0000"/>
        </w:rPr>
        <w:fldChar w:fldCharType="end"/>
      </w:r>
      <w:r w:rsidR="0052010A" w:rsidRPr="0052010A">
        <w:rPr>
          <w:color w:val="FF0000"/>
        </w:rPr>
        <w:t xml:space="preserve">. Despite being proven to possess strong biological activity and high specificity for H1 receptors, H1 receptor antagonists are not generally recommended </w:t>
      </w:r>
      <w:r w:rsidR="00B9201A">
        <w:rPr>
          <w:color w:val="FF0000"/>
        </w:rPr>
        <w:t>for</w:t>
      </w:r>
      <w:r w:rsidR="0052010A" w:rsidRPr="0052010A">
        <w:rPr>
          <w:color w:val="FF0000"/>
        </w:rPr>
        <w:t xml:space="preserve"> asthma treatment</w:t>
      </w:r>
      <w:r w:rsidR="00B9201A">
        <w:rPr>
          <w:color w:val="FF0000"/>
        </w:rPr>
        <w:t>. I</w:t>
      </w:r>
      <w:r w:rsidR="0052010A" w:rsidRPr="0052010A">
        <w:rPr>
          <w:color w:val="FF0000"/>
        </w:rPr>
        <w:t>nstead, inhaled corticosteroids, leukotriene receptor antagonist, and β2</w:t>
      </w:r>
      <w:r w:rsidR="00B9201A">
        <w:rPr>
          <w:color w:val="FF0000"/>
        </w:rPr>
        <w:t>-</w:t>
      </w:r>
      <w:r w:rsidR="0052010A" w:rsidRPr="0052010A">
        <w:rPr>
          <w:color w:val="FF0000"/>
        </w:rPr>
        <w:t xml:space="preserve">receptor adrenergic agonist are </w:t>
      </w:r>
      <w:r w:rsidR="0052010A" w:rsidRPr="0052010A">
        <w:rPr>
          <w:color w:val="FF0000"/>
        </w:rPr>
        <w:lastRenderedPageBreak/>
        <w:t xml:space="preserve">recommended </w:t>
      </w:r>
      <w:r w:rsidR="0052010A" w:rsidRPr="0052010A">
        <w:rPr>
          <w:color w:val="FF0000"/>
        </w:rPr>
        <w:fldChar w:fldCharType="begin">
          <w:fldData xml:space="preserve">PEVuZE5vdGU+PENpdGU+PEF1dGhvcj5Pa3VibzwvQXV0aG9yPjxZZWFyPjIwMjA8L1llYXI+PFJl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</w:fldData>
        </w:fldChar>
      </w:r>
      <w:r w:rsidR="00E716B4">
        <w:rPr>
          <w:color w:val="FF0000"/>
        </w:rPr>
        <w:instrText xml:space="preserve"> ADDIN EN.CITE </w:instrText>
      </w:r>
      <w:r w:rsidR="00E716B4">
        <w:rPr>
          <w:color w:val="FF0000"/>
        </w:rPr>
        <w:fldChar w:fldCharType="begin">
          <w:fldData xml:space="preserve">PEVuZE5vdGU+PENpdGU+PEF1dGhvcj5Pa3VibzwvQXV0aG9yPjxZZWFyPjIwMjA8L1llYXI+PFJl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</w:fldData>
        </w:fldChar>
      </w:r>
      <w:r w:rsidR="00E716B4">
        <w:rPr>
          <w:color w:val="FF0000"/>
        </w:rPr>
        <w:instrText xml:space="preserve"> ADDIN EN.CITE.DATA </w:instrText>
      </w:r>
      <w:r w:rsidR="00E716B4">
        <w:rPr>
          <w:color w:val="FF0000"/>
        </w:rPr>
      </w:r>
      <w:r w:rsidR="00E716B4">
        <w:rPr>
          <w:color w:val="FF0000"/>
        </w:rPr>
        <w:fldChar w:fldCharType="end"/>
      </w:r>
      <w:r w:rsidR="0052010A" w:rsidRPr="0052010A">
        <w:rPr>
          <w:color w:val="FF0000"/>
        </w:rPr>
      </w:r>
      <w:r w:rsidR="0052010A" w:rsidRPr="0052010A">
        <w:rPr>
          <w:color w:val="FF0000"/>
        </w:rPr>
        <w:fldChar w:fldCharType="separate"/>
      </w:r>
      <w:r w:rsidR="00E716B4">
        <w:rPr>
          <w:noProof/>
          <w:color w:val="FF0000"/>
        </w:rPr>
        <w:t>(Kawauchi et al. 2019; Okubo et al. 2020)</w:t>
      </w:r>
      <w:r w:rsidR="0052010A" w:rsidRPr="0052010A">
        <w:rPr>
          <w:color w:val="FF0000"/>
        </w:rPr>
        <w:fldChar w:fldCharType="end"/>
      </w:r>
      <w:r w:rsidR="0052010A" w:rsidRPr="0052010A">
        <w:rPr>
          <w:color w:val="FF0000"/>
        </w:rPr>
        <w:t>. Asthmatic patients receiving leukotriene receptor antagonist had better recovery in allergen-induced airway obstruction compared to those who received H1 receptor antagonist.</w:t>
      </w:r>
    </w:p>
    <w:p w14:paraId="6BE74A45" w14:textId="77777777" w:rsidR="00F21A0C" w:rsidRDefault="00F21A0C">
      <w:pPr>
        <w:spacing w:line="480" w:lineRule="auto"/>
        <w:jc w:val="both"/>
      </w:pPr>
    </w:p>
    <w:p w14:paraId="3C24CD36" w14:textId="77777777" w:rsidR="00D670B7" w:rsidRDefault="00A01CFA">
      <w:pPr>
        <w:spacing w:line="480" w:lineRule="auto"/>
        <w:jc w:val="both"/>
        <w:outlineLvl w:val="0"/>
        <w:rPr>
          <w:b/>
        </w:rPr>
      </w:pPr>
      <w:r>
        <w:rPr>
          <w:b/>
        </w:rPr>
        <w:t>Anti-vascularisation therapies</w:t>
      </w:r>
    </w:p>
    <w:p w14:paraId="3C24CD37" w14:textId="7BE2A811" w:rsidR="00D670B7" w:rsidRDefault="00A01CFA">
      <w:pPr>
        <w:spacing w:line="480" w:lineRule="auto"/>
        <w:jc w:val="both"/>
      </w:pPr>
      <w:r>
        <w:t xml:space="preserve">VEGF has a critical role in driving </w:t>
      </w:r>
      <w:r w:rsidR="00DB47AC">
        <w:t xml:space="preserve">airway </w:t>
      </w:r>
      <w:r>
        <w:t xml:space="preserve">vascularisation. As a vascular growth factor, it can increase MMP activity and the translocation and proliferation of endothelial cells, and hence plays major roles in promoting angiogenesis in airway tissues </w:t>
      </w:r>
      <w:r w:rsidR="00DF0638">
        <w:fldChar w:fldCharType="begin"/>
      </w:r>
      <w:r w:rsidR="00E6646E">
        <w:instrText xml:space="preserve"> ADDIN EN.CITE &lt;EndNote&gt;&lt;Cite&gt;&lt;Author&gt;Harkness&lt;/Author&gt;&lt;Year&gt;2015&lt;/Year&gt;&lt;RecNum&gt;60&lt;/RecNum&gt;&lt;DisplayText&gt;(Harkness et al. 2015)&lt;/DisplayText&gt;&lt;record&gt;&lt;rec-number&gt;60&lt;/rec-number&gt;&lt;foreign-keys&gt;&lt;key app="EN" db-id="dst5werpwtwza8efze459ppnxd2xvzxtaerv" timestamp="1520681607"&gt;60&lt;/key&gt;&lt;/foreign-keys&gt;&lt;ref-type name="Journal Article"&gt;17&lt;/ref-type&gt;&lt;contributors&gt;&lt;authors&gt;&lt;author&gt;Harkness, Louise M&lt;/author&gt;&lt;author&gt;Ashton, Anthony W&lt;/author&gt;&lt;author&gt;Burgess, Janette K&lt;/author&gt;&lt;/authors&gt;&lt;/contributors&gt;&lt;titles&gt;&lt;title&gt;Asthma is not only an airway disease, but also a vascular disease&lt;/title&gt;&lt;secondary-title&gt;Pharmacology and Therapeutics&lt;/secondary-title&gt;&lt;/titles&gt;&lt;periodical&gt;&lt;full-title&gt;Pharmacology and Therapeutics&lt;/full-title&gt;&lt;abbr-1&gt;Pharmacol. Ther.&lt;/abbr-1&gt;&lt;abbr-2&gt;Pharmacol Ther&lt;/abbr-2&gt;&lt;/periodical&gt;&lt;pages&gt;17-33&lt;/pages&gt;&lt;volume&gt;148&lt;/volume&gt;&lt;dates&gt;&lt;year&gt;2015&lt;/year&gt;&lt;/dates&gt;&lt;isbn&gt;0163-7258&lt;/isbn&gt;&lt;urls&gt;&lt;/urls&gt;&lt;/record&gt;&lt;/Cite&gt;&lt;/EndNote&gt;</w:instrText>
      </w:r>
      <w:r w:rsidR="00DF0638">
        <w:fldChar w:fldCharType="separate"/>
      </w:r>
      <w:r w:rsidR="00E6646E">
        <w:rPr>
          <w:noProof/>
        </w:rPr>
        <w:t>(Harkness et al. 2015)</w:t>
      </w:r>
      <w:r w:rsidR="00DF0638">
        <w:fldChar w:fldCharType="end"/>
      </w:r>
      <w:r>
        <w:t xml:space="preserve">. VEGF overexpression in mice leads to prominent airway vascularisation </w:t>
      </w:r>
      <w:r w:rsidR="00DF0638">
        <w:fldChar w:fldCharType="begin"/>
      </w:r>
      <w:r w:rsidR="00E6646E">
        <w:instrText xml:space="preserve"> ADDIN EN.CITE &lt;EndNote&gt;&lt;Cite&gt;&lt;Author&gt;Baluk&lt;/Author&gt;&lt;Year&gt;2004&lt;/Year&gt;&lt;RecNum&gt;133&lt;/RecNum&gt;&lt;DisplayText&gt;(Baluk et al. 2004)&lt;/DisplayText&gt;&lt;record&gt;&lt;rec-number&gt;133&lt;/rec-number&gt;&lt;foreign-keys&gt;&lt;key app="EN" db-id="dst5werpwtwza8efze459ppnxd2xvzxtaerv" timestamp="1520681624"&gt;133&lt;/key&gt;&lt;/foreign-keys&gt;&lt;ref-type name="Journal Article"&gt;17&lt;/ref-type&gt;&lt;contributors&gt;&lt;authors&gt;&lt;author&gt;Baluk, Peter&lt;/author&gt;&lt;author&gt;Lee, Chun Geun&lt;/author&gt;&lt;author&gt;Link, Holger&lt;/author&gt;&lt;author&gt;Ator, Erin&lt;/author&gt;&lt;author&gt;Haskell, Amy&lt;/author&gt;&lt;author&gt;Elias, Jack A&lt;/author&gt;&lt;author&gt;McDonald, Donald M&lt;/author&gt;&lt;/authors&gt;&lt;/contributors&gt;&lt;titles&gt;&lt;title&gt;Regulated angiogenesis and vascular regression in mice overexpressing vascular endothelial growth factor in airways&lt;/title&gt;&lt;secondary-title&gt;American Journal of Pathology&lt;/secondary-title&gt;&lt;/titles&gt;&lt;periodical&gt;&lt;full-title&gt;American Journal of Pathology&lt;/full-title&gt;&lt;abbr-1&gt;Am. J. Pathol.&lt;/abbr-1&gt;&lt;abbr-2&gt;Am J Pathol&lt;/abbr-2&gt;&lt;/periodical&gt;&lt;pages&gt;1071-1085&lt;/pages&gt;&lt;volume&gt;165&lt;/volume&gt;&lt;number&gt;4&lt;/number&gt;&lt;dates&gt;&lt;year&gt;2004&lt;/year&gt;&lt;/dates&gt;&lt;isbn&gt;0002-9440&lt;/isbn&gt;&lt;urls&gt;&lt;/urls&gt;&lt;/record&gt;&lt;/Cite&gt;&lt;/EndNote&gt;</w:instrText>
      </w:r>
      <w:r w:rsidR="00DF0638">
        <w:fldChar w:fldCharType="separate"/>
      </w:r>
      <w:r w:rsidR="00E6646E">
        <w:rPr>
          <w:noProof/>
        </w:rPr>
        <w:t>(Baluk et al. 2004)</w:t>
      </w:r>
      <w:r w:rsidR="00DF0638">
        <w:fldChar w:fldCharType="end"/>
      </w:r>
      <w:r>
        <w:t xml:space="preserve">. Administration of VEGF inhibitors, such as sunitinib, effectively suppresses eosinophilic airway inflammation and airway remodelling in murine asthma models </w:t>
      </w:r>
      <w:r w:rsidR="00DF0638">
        <w:fldChar w:fldCharType="begin"/>
      </w:r>
      <w:r w:rsidR="00E6646E">
        <w:instrText xml:space="preserve"> ADDIN EN.CITE &lt;EndNote&gt;&lt;Cite&gt;&lt;Author&gt;Huang&lt;/Author&gt;&lt;Year&gt;2009&lt;/Year&gt;&lt;RecNum&gt;134&lt;/RecNum&gt;&lt;DisplayText&gt;(Huang et al. 2009; Lee et al. 2002)&lt;/DisplayText&gt;&lt;record&gt;&lt;rec-number&gt;134&lt;/rec-number&gt;&lt;foreign-keys&gt;&lt;key app="EN" db-id="dst5werpwtwza8efze459ppnxd2xvzxtaerv" timestamp="1520681624"&gt;134&lt;/key&gt;&lt;/foreign-keys&gt;&lt;ref-type name="Journal Article"&gt;17&lt;/ref-type&gt;&lt;contributors&gt;&lt;authors&gt;&lt;author&gt;Huang, Mao&lt;/author&gt;&lt;author&gt;Liu, Xuan&lt;/author&gt;&lt;author&gt;Du, Qiang&lt;/author&gt;&lt;author&gt;Yao, Xin&lt;/author&gt;&lt;author&gt;Yin, Kai-Sheng&lt;/author&gt;&lt;/authors&gt;&lt;/contributors&gt;&lt;titles&gt;&lt;title&gt;Inhibitory effects of sunitinib on ovalbumin-induced chronic experimental asthma in mice&lt;/title&gt;&lt;secondary-title&gt;Chinese Medical Journal&lt;/secondary-title&gt;&lt;/titles&gt;&lt;periodical&gt;&lt;full-title&gt;Chinese Medical Journal&lt;/full-title&gt;&lt;abbr-1&gt;Chin. Med. J. (Engl.)&lt;/abbr-1&gt;&lt;abbr-2&gt;Chin Med J (Engl)&lt;/abbr-2&gt;&lt;/periodical&gt;&lt;pages&gt;1061-1066&lt;/pages&gt;&lt;volume&gt;122&lt;/volume&gt;&lt;number&gt;9&lt;/number&gt;&lt;dates&gt;&lt;year&gt;2009&lt;/year&gt;&lt;/dates&gt;&lt;urls&gt;&lt;/urls&gt;&lt;/record&gt;&lt;/Cite&gt;&lt;Cite&gt;&lt;Author&gt;Lee&lt;/Author&gt;&lt;Year&gt;2002&lt;/Year&gt;&lt;RecNum&gt;135&lt;/RecNum&gt;&lt;record&gt;&lt;rec-number&gt;135&lt;/rec-number&gt;&lt;foreign-keys&gt;&lt;key app="EN" db-id="dst5werpwtwza8efze459ppnxd2xvzxtaerv" timestamp="1520681624"&gt;135&lt;/key&gt;&lt;/foreign-keys&gt;&lt;ref-type name="Journal Article"&gt;17&lt;/ref-type&gt;&lt;contributors&gt;&lt;authors&gt;&lt;author&gt;Lee, Yong C&lt;/author&gt;&lt;author&gt;Kwak, Yong-Geun&lt;/author&gt;&lt;author&gt;Song, Chang H&lt;/author&gt;&lt;/authors&gt;&lt;/contributors&gt;&lt;titles&gt;&lt;title&gt;Contribution of vascular endothelial growth factor to airway hyperresponsiveness and inflammation in a murine model of toluene diisocyanate-induced asthma&lt;/title&gt;&lt;secondary-title&gt;Journal of Immunology&lt;/secondary-title&gt;&lt;/titles&gt;&lt;periodical&gt;&lt;full-title&gt;Journal of Immunology&lt;/full-title&gt;&lt;abbr-1&gt;J. Immunol.&lt;/abbr-1&gt;&lt;abbr-2&gt;J Immunol&lt;/abbr-2&gt;&lt;/periodical&gt;&lt;pages&gt;3595-3600&lt;/pages&gt;&lt;volume&gt;168&lt;/volume&gt;&lt;number&gt;7&lt;/number&gt;&lt;dates&gt;&lt;year&gt;2002&lt;/year&gt;&lt;/dates&gt;&lt;isbn&gt;0022-1767&lt;/isbn&gt;&lt;urls&gt;&lt;/urls&gt;&lt;/record&gt;&lt;/Cite&gt;&lt;/EndNote&gt;</w:instrText>
      </w:r>
      <w:r w:rsidR="00DF0638">
        <w:fldChar w:fldCharType="separate"/>
      </w:r>
      <w:r w:rsidR="00E6646E">
        <w:rPr>
          <w:noProof/>
        </w:rPr>
        <w:t>(Huang et al. 2009; Lee et al. 2002)</w:t>
      </w:r>
      <w:r w:rsidR="00DF0638">
        <w:fldChar w:fldCharType="end"/>
      </w:r>
      <w:r>
        <w:t xml:space="preserve">. Moreover, reductions in VEGF levels and peri-bronchial angiogenesis after treatment with immunostimulatory sequences of DNA (ISSD) was observed in an ovalbumin-induced asthma model </w:t>
      </w:r>
      <w:r w:rsidR="00DF0638">
        <w:fldChar w:fldCharType="begin"/>
      </w:r>
      <w:r w:rsidR="00E6646E">
        <w:instrText xml:space="preserve"> ADDIN EN.CITE &lt;EndNote&gt;&lt;Cite&gt;&lt;Author&gt;Lee&lt;/Author&gt;&lt;Year&gt;2006&lt;/Year&gt;&lt;RecNum&gt;136&lt;/RecNum&gt;&lt;DisplayText&gt;(Lee et al. 2006)&lt;/DisplayText&gt;&lt;record&gt;&lt;rec-number&gt;136&lt;/rec-number&gt;&lt;foreign-keys&gt;&lt;key app="EN" db-id="dst5werpwtwza8efze459ppnxd2xvzxtaerv" timestamp="1520681624"&gt;136&lt;/key&gt;&lt;/foreign-keys&gt;&lt;ref-type name="Journal Article"&gt;17&lt;/ref-type&gt;&lt;contributors&gt;&lt;authors&gt;&lt;author&gt;Lee, Sook Young&lt;/author&gt;&lt;author&gt;Cho, Jae Youn&lt;/author&gt;&lt;author&gt;Miller, Marina&lt;/author&gt;&lt;author&gt;McElwain, Kirsti&lt;/author&gt;&lt;author&gt;McElwain, Shauna&lt;/author&gt;&lt;author&gt;Sriramarao, Pragada&lt;/author&gt;&lt;author&gt;Raz, Eyal&lt;/author&gt;&lt;author&gt;Broide, David H&lt;/author&gt;&lt;/authors&gt;&lt;/contributors&gt;&lt;titles&gt;&lt;title&gt;Immunostimulatory DNA inhibits allergen-induced peribronchial angiogenesis in mice&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597-603&lt;/pages&gt;&lt;volume&gt;117&lt;/volume&gt;&lt;number&gt;3&lt;/number&gt;&lt;dates&gt;&lt;year&gt;2006&lt;/year&gt;&lt;/dates&gt;&lt;isbn&gt;0091-6749&lt;/isbn&gt;&lt;urls&gt;&lt;/urls&gt;&lt;/record&gt;&lt;/Cite&gt;&lt;/EndNote&gt;</w:instrText>
      </w:r>
      <w:r w:rsidR="00DF0638">
        <w:fldChar w:fldCharType="separate"/>
      </w:r>
      <w:r w:rsidR="00E6646E">
        <w:rPr>
          <w:noProof/>
        </w:rPr>
        <w:t>(Lee et al. 2006)</w:t>
      </w:r>
      <w:r w:rsidR="00DF0638">
        <w:fldChar w:fldCharType="end"/>
      </w:r>
      <w:r>
        <w:t xml:space="preserve">. It has been proposed that ISSD binds to Toll-like Receptor 9 and inhibits allergen-induced Th2 immune responses, as well as reversing features of airway remodelling including the development of peri-bronchial fibrosis and increases in ASM thickness </w:t>
      </w:r>
      <w:r w:rsidR="00DF0638">
        <w:fldChar w:fldCharType="begin"/>
      </w:r>
      <w:r w:rsidR="00E6646E">
        <w:instrText xml:space="preserve"> ADDIN EN.CITE &lt;EndNote&gt;&lt;Cite&gt;&lt;Author&gt;Lee&lt;/Author&gt;&lt;Year&gt;2006&lt;/Year&gt;&lt;RecNum&gt;136&lt;/RecNum&gt;&lt;DisplayText&gt;(Lee et al. 2006)&lt;/DisplayText&gt;&lt;record&gt;&lt;rec-number&gt;136&lt;/rec-number&gt;&lt;foreign-keys&gt;&lt;key app="EN" db-id="dst5werpwtwza8efze459ppnxd2xvzxtaerv" timestamp="1520681624"&gt;136&lt;/key&gt;&lt;/foreign-keys&gt;&lt;ref-type name="Journal Article"&gt;17&lt;/ref-type&gt;&lt;contributors&gt;&lt;authors&gt;&lt;author&gt;Lee, Sook Young&lt;/author&gt;&lt;author&gt;Cho, Jae Youn&lt;/author&gt;&lt;author&gt;Miller, Marina&lt;/author&gt;&lt;author&gt;McElwain, Kirsti&lt;/author&gt;&lt;author&gt;McElwain, Shauna&lt;/author&gt;&lt;author&gt;Sriramarao, Pragada&lt;/author&gt;&lt;author&gt;Raz, Eyal&lt;/author&gt;&lt;author&gt;Broide, David H&lt;/author&gt;&lt;/authors&gt;&lt;/contributors&gt;&lt;titles&gt;&lt;title&gt;Immunostimulatory DNA inhibits allergen-induced peribronchial angiogenesis in mice&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597-603&lt;/pages&gt;&lt;volume&gt;117&lt;/volume&gt;&lt;number&gt;3&lt;/number&gt;&lt;dates&gt;&lt;year&gt;2006&lt;/year&gt;&lt;/dates&gt;&lt;isbn&gt;0091-6749&lt;/isbn&gt;&lt;urls&gt;&lt;/urls&gt;&lt;/record&gt;&lt;/Cite&gt;&lt;/EndNote&gt;</w:instrText>
      </w:r>
      <w:r w:rsidR="00DF0638">
        <w:fldChar w:fldCharType="separate"/>
      </w:r>
      <w:r w:rsidR="00E6646E">
        <w:rPr>
          <w:noProof/>
        </w:rPr>
        <w:t>(Lee et al. 2006)</w:t>
      </w:r>
      <w:r w:rsidR="00DF0638">
        <w:fldChar w:fldCharType="end"/>
      </w:r>
      <w:r>
        <w:t xml:space="preserve">. Additionally, administration of bevacizumab (recombinant humanized anti-VEGF </w:t>
      </w:r>
      <w:proofErr w:type="spellStart"/>
      <w:r>
        <w:t>mAb</w:t>
      </w:r>
      <w:proofErr w:type="spellEnd"/>
      <w:r>
        <w:t xml:space="preserve">) prior to ovalbumin sensitisation inhibited angiogenesis and reduced airway tissue membrane thickness </w:t>
      </w:r>
      <w:r w:rsidR="00DF0638">
        <w:fldChar w:fldCharType="begin"/>
      </w:r>
      <w:r w:rsidR="00E6646E">
        <w:instrText xml:space="preserve"> ADDIN EN.CITE &lt;EndNote&gt;&lt;Cite&gt;&lt;Author&gt;Yuksel&lt;/Author&gt;&lt;Year&gt;2013&lt;/Year&gt;&lt;RecNum&gt;137&lt;/RecNum&gt;&lt;DisplayText&gt;(Yuksel et al. 2013)&lt;/DisplayText&gt;&lt;record&gt;&lt;rec-number&gt;137&lt;/rec-number&gt;&lt;foreign-keys&gt;&lt;key app="EN" db-id="dst5werpwtwza8efze459ppnxd2xvzxtaerv" timestamp="1520681624"&gt;137&lt;/key&gt;&lt;/foreign-keys&gt;&lt;ref-type name="Journal Article"&gt;17&lt;/ref-type&gt;&lt;contributors&gt;&lt;authors&gt;&lt;author&gt;Yuksel, Hasan&lt;/author&gt;&lt;author&gt;Yilmaz, Ozge&lt;/author&gt;&lt;author&gt;Karaman, Meral&lt;/author&gt;&lt;author&gt;Bagriyanik, H Alper&lt;/author&gt;&lt;author&gt;Firinci, Fatih&lt;/author&gt;&lt;author&gt;Kiray, Muge&lt;/author&gt;&lt;author&gt;Turkeli, Ahmet&lt;/author&gt;&lt;author&gt;Karaman, Ozkan&lt;/author&gt;&lt;/authors&gt;&lt;/contributors&gt;&lt;titles&gt;&lt;title&gt;Role of vascular endothelial growth factor antagonism on airway remodeling in asthma&lt;/title&gt;&lt;secondary-title&gt;Annals of Allergy, Asthma &amp;amp; Immunology&lt;/secondary-title&gt;&lt;/titles&gt;&lt;periodical&gt;&lt;full-title&gt;Annals of Allergy, Asthma &amp;amp; Immunology&lt;/full-title&gt;&lt;abbr-1&gt;Ann. Allergy, Asthma Immunol.&lt;/abbr-1&gt;&lt;abbr-2&gt;Ann Allergy, Asthma Immunol&lt;/abbr-2&gt;&lt;/periodical&gt;&lt;pages&gt;150-155&lt;/pages&gt;&lt;volume&gt;110&lt;/volume&gt;&lt;number&gt;3&lt;/number&gt;&lt;dates&gt;&lt;year&gt;2013&lt;/year&gt;&lt;/dates&gt;&lt;isbn&gt;1081-1206&lt;/isbn&gt;&lt;urls&gt;&lt;/urls&gt;&lt;/record&gt;&lt;/Cite&gt;&lt;/EndNote&gt;</w:instrText>
      </w:r>
      <w:r w:rsidR="00DF0638">
        <w:fldChar w:fldCharType="separate"/>
      </w:r>
      <w:r w:rsidR="00E6646E">
        <w:rPr>
          <w:noProof/>
        </w:rPr>
        <w:t>(Yuksel et al. 2013)</w:t>
      </w:r>
      <w:r w:rsidR="00DF0638">
        <w:fldChar w:fldCharType="end"/>
      </w:r>
      <w:r>
        <w:t>.</w:t>
      </w:r>
    </w:p>
    <w:p w14:paraId="3C24CD38" w14:textId="77777777" w:rsidR="00D670B7" w:rsidRDefault="00D670B7">
      <w:pPr>
        <w:spacing w:line="480" w:lineRule="auto"/>
        <w:jc w:val="both"/>
        <w:rPr>
          <w:sz w:val="12"/>
          <w:szCs w:val="12"/>
        </w:rPr>
      </w:pPr>
    </w:p>
    <w:p w14:paraId="3C24CD39" w14:textId="500F423F" w:rsidR="00D670B7" w:rsidRDefault="00A01CFA">
      <w:pPr>
        <w:spacing w:line="480" w:lineRule="auto"/>
        <w:jc w:val="both"/>
      </w:pPr>
      <w:r>
        <w:t xml:space="preserve">Administration of endostatin, a 20kDA C-terminal fragment derived from collagen-type XVIII, in ovalbumin-challenged mice reduced the progression of sub-epithelial angiogenesis, and relieved pulmonary and lung inflammation </w:t>
      </w:r>
      <w:r w:rsidR="00DF0638">
        <w:fldChar w:fldCharType="begin"/>
      </w:r>
      <w:r w:rsidR="00E6646E">
        <w:instrText xml:space="preserve"> ADDIN EN.CITE &lt;EndNote&gt;&lt;Cite&gt;&lt;Author&gt;Suzaki&lt;/Author&gt;&lt;Year&gt;2005&lt;/Year&gt;&lt;RecNum&gt;138&lt;/RecNum&gt;&lt;DisplayText&gt;(Suzaki et al. 2005)&lt;/DisplayText&gt;&lt;record&gt;&lt;rec-number&gt;138&lt;/rec-number&gt;&lt;foreign-keys&gt;&lt;key app="EN" db-id="dst5werpwtwza8efze459ppnxd2xvzxtaerv" timestamp="1520681624"&gt;138&lt;/key&gt;&lt;/foreign-keys&gt;&lt;ref-type name="Journal Article"&gt;17&lt;/ref-type&gt;&lt;contributors&gt;&lt;authors&gt;&lt;author&gt;Suzaki, Yasue&lt;/author&gt;&lt;author&gt;Hamada, Kaoru&lt;/author&gt;&lt;author&gt;Sho, Masayuki&lt;/author&gt;&lt;author&gt;Ito, Toshihiro&lt;/author&gt;&lt;author&gt;Miyamoto, Kenichi&lt;/author&gt;&lt;author&gt;Akashi, Satoru&lt;/author&gt;&lt;author&gt;Kashizuka, Hisanori&lt;/author&gt;&lt;author&gt;Ikeda, Naoya&lt;/author&gt;&lt;author&gt;Nakajima, Yoshiyuki&lt;/author&gt;&lt;author&gt;Iwase, Michiko&lt;/author&gt;&lt;/authors&gt;&lt;/contributors&gt;&lt;titles&gt;&lt;title&gt;A potent antiangiogenic factor, endostatin prevents the development of asthma in a murine model&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1220-1227&lt;/pages&gt;&lt;volume&gt;116&lt;/volume&gt;&lt;number&gt;6&lt;/number&gt;&lt;dates&gt;&lt;year&gt;2005&lt;/year&gt;&lt;/dates&gt;&lt;isbn&gt;0091-6749&lt;/isbn&gt;&lt;urls&gt;&lt;/urls&gt;&lt;/record&gt;&lt;/Cite&gt;&lt;/EndNote&gt;</w:instrText>
      </w:r>
      <w:r w:rsidR="00DF0638">
        <w:fldChar w:fldCharType="separate"/>
      </w:r>
      <w:r w:rsidR="00E6646E">
        <w:rPr>
          <w:noProof/>
        </w:rPr>
        <w:t>(Suzaki et al. 2005)</w:t>
      </w:r>
      <w:r w:rsidR="00DF0638">
        <w:fldChar w:fldCharType="end"/>
      </w:r>
      <w:r>
        <w:t xml:space="preserve">. The beneficial effects were reportedly due to the blockade of VEGF/VEGF receptor signalling. Similar effects were also observed after the administration of </w:t>
      </w:r>
      <w:proofErr w:type="spellStart"/>
      <w:r>
        <w:t>tumstatin</w:t>
      </w:r>
      <w:proofErr w:type="spellEnd"/>
      <w:r>
        <w:t xml:space="preserve"> (a protein fragment cleaved from collagen type IV)</w:t>
      </w:r>
      <w:r w:rsidR="00997BAC">
        <w:t xml:space="preserve"> or synthetic peptides of it</w:t>
      </w:r>
      <w:r>
        <w:t xml:space="preserve"> </w:t>
      </w:r>
      <w:r w:rsidR="00DF0638">
        <w:fldChar w:fldCharType="begin">
          <w:fldData xml:space="preserve">PEVuZE5vdGU+PENpdGU+PEF1dGhvcj5CdXJnZXNzPC9BdXRob3I+PFllYXI+MjAxMDwvWWVhcj48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=
</w:fldData>
        </w:fldChar>
      </w:r>
      <w:r w:rsidR="00E6646E">
        <w:instrText xml:space="preserve"> ADDIN EN.CITE </w:instrText>
      </w:r>
      <w:r w:rsidR="00E6646E">
        <w:fldChar w:fldCharType="begin">
          <w:fldData xml:space="preserve">PEVuZE5vdGU+PENpdGU+PEF1dGhvcj5CdXJnZXNzPC9BdXRob3I+PFllYXI+MjAxMDwvWWVhcj48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=
</w:fldData>
        </w:fldChar>
      </w:r>
      <w:r w:rsidR="00E6646E">
        <w:instrText xml:space="preserve"> ADDIN EN.CITE.DATA </w:instrText>
      </w:r>
      <w:r w:rsidR="00E6646E">
        <w:fldChar w:fldCharType="end"/>
      </w:r>
      <w:r w:rsidR="00DF0638">
        <w:fldChar w:fldCharType="separate"/>
      </w:r>
      <w:r w:rsidR="00E6646E">
        <w:rPr>
          <w:noProof/>
        </w:rPr>
        <w:t>(Burgess et al. 2010; Grafton et al. 2014)</w:t>
      </w:r>
      <w:r w:rsidR="00DF0638">
        <w:fldChar w:fldCharType="end"/>
      </w:r>
      <w:r>
        <w:t xml:space="preserve">. </w:t>
      </w:r>
      <w:proofErr w:type="spellStart"/>
      <w:r>
        <w:t>Tumstatin</w:t>
      </w:r>
      <w:proofErr w:type="spellEnd"/>
      <w:r>
        <w:t xml:space="preserve"> also </w:t>
      </w:r>
      <w:r>
        <w:lastRenderedPageBreak/>
        <w:t xml:space="preserve">suppressed inflammatory cell migration, mucus hypersecretion and angiogenesis in ovalbumin-challenged mice </w:t>
      </w:r>
      <w:r w:rsidR="00DF0638">
        <w:fldChar w:fldCharType="begin"/>
      </w:r>
      <w:r w:rsidR="00E6646E">
        <w:instrText xml:space="preserve"> ADDIN EN.CITE &lt;EndNote&gt;&lt;Cite&gt;&lt;Author&gt;Hutchings&lt;/Author&gt;&lt;Year&gt;2003&lt;/Year&gt;&lt;RecNum&gt;140&lt;/RecNum&gt;&lt;DisplayText&gt;(Hutchings et al. 2003)&lt;/DisplayText&gt;&lt;record&gt;&lt;rec-number&gt;140&lt;/rec-number&gt;&lt;foreign-keys&gt;&lt;key app="EN" db-id="dst5werpwtwza8efze459ppnxd2xvzxtaerv" timestamp="1520681625"&gt;140&lt;/key&gt;&lt;/foreign-keys&gt;&lt;ref-type name="Journal Article"&gt;17&lt;/ref-type&gt;&lt;contributors&gt;&lt;authors&gt;&lt;author&gt;Hutchings, Helen&lt;/author&gt;&lt;author&gt;Ortega, Nathalie&lt;/author&gt;&lt;author&gt;Plouët, Jean&lt;/author&gt;&lt;/authors&gt;&lt;/contributors&gt;&lt;titles&gt;&lt;title&gt;Extracellular matrix-bound vascular endothelial growth factor promotes endothelial cell adhesion, migration, and survival through integrin ligation&lt;/title&gt;&lt;secondary-title&gt;FASEB Journal&lt;/secondary-title&gt;&lt;/titles&gt;&lt;periodical&gt;&lt;full-title&gt;FASEB Journal&lt;/full-title&gt;&lt;abbr-1&gt;FASEB J.&lt;/abbr-1&gt;&lt;abbr-2&gt;FASEB J&lt;/abbr-2&gt;&lt;/periodical&gt;&lt;pages&gt;1520-1522&lt;/pages&gt;&lt;volume&gt;17&lt;/volume&gt;&lt;number&gt;11&lt;/number&gt;&lt;dates&gt;&lt;year&gt;2003&lt;/year&gt;&lt;/dates&gt;&lt;isbn&gt;0892-6638&lt;/isbn&gt;&lt;urls&gt;&lt;/urls&gt;&lt;/record&gt;&lt;/Cite&gt;&lt;/EndNote&gt;</w:instrText>
      </w:r>
      <w:r w:rsidR="00DF0638">
        <w:fldChar w:fldCharType="separate"/>
      </w:r>
      <w:r w:rsidR="00E6646E">
        <w:rPr>
          <w:noProof/>
        </w:rPr>
        <w:t>(Hutchings et al. 2003)</w:t>
      </w:r>
      <w:r w:rsidR="00DF0638">
        <w:fldChar w:fldCharType="end"/>
      </w:r>
      <w:r>
        <w:t>.</w:t>
      </w:r>
    </w:p>
    <w:p w14:paraId="3C24CD3A" w14:textId="77777777" w:rsidR="00D670B7" w:rsidRDefault="00D670B7">
      <w:pPr>
        <w:spacing w:line="480" w:lineRule="auto"/>
        <w:jc w:val="both"/>
        <w:rPr>
          <w:sz w:val="12"/>
          <w:szCs w:val="12"/>
        </w:rPr>
      </w:pPr>
    </w:p>
    <w:p w14:paraId="3C24CD3B" w14:textId="51171E3E" w:rsidR="00D670B7" w:rsidRDefault="00A01CFA">
      <w:pPr>
        <w:spacing w:line="480" w:lineRule="auto"/>
        <w:jc w:val="both"/>
      </w:pPr>
      <w:r>
        <w:t xml:space="preserve">Recently, docetaxel, a prodrug (delivered </w:t>
      </w:r>
      <w:r w:rsidR="00F33066" w:rsidRPr="00DF0638">
        <w:t>via</w:t>
      </w:r>
      <w:r>
        <w:rPr>
          <w:i/>
        </w:rPr>
        <w:t xml:space="preserve"> </w:t>
      </w:r>
      <w:r>
        <w:t xml:space="preserve">αvβ3-targeted nanoparticles) that binds to and stabilises intracellular microtubules, suppressed eosinophil levels and neovascular expansion in the airways of house dust mite-challenged mice </w:t>
      </w:r>
      <w:r w:rsidR="00DF0638">
        <w:fldChar w:fldCharType="begin"/>
      </w:r>
      <w:r w:rsidR="00551437">
        <w:instrText xml:space="preserve"> ADDIN EN.CITE &lt;EndNote&gt;&lt;Cite&gt;&lt;Author&gt;Lanza&lt;/Author&gt;&lt;Year&gt;2017&lt;/Year&gt;&lt;RecNum&gt;141&lt;/RecNum&gt;&lt;DisplayText&gt;(Lanza et al. 2017)&lt;/DisplayText&gt;&lt;record&gt;&lt;rec-number&gt;141&lt;/rec-number&gt;&lt;foreign-keys&gt;&lt;key app="EN" db-id="dst5werpwtwza8efze459ppnxd2xvzxtaerv" timestamp="1520681625"&gt;141&lt;/key&gt;&lt;/foreign-keys&gt;&lt;ref-type name="Journal Article"&gt;17&lt;/ref-type&gt;&lt;contributors&gt;&lt;authors&gt;&lt;author&gt;Lanza, Gregory M&lt;/author&gt;&lt;author&gt;Jenkins, John&lt;/author&gt;&lt;author&gt;Schmieder, Anne H&lt;/author&gt;&lt;author&gt;Moldobaeva, Aigul&lt;/author&gt;&lt;author&gt;Cui, Grace&lt;/author&gt;&lt;author&gt;Zhang, Huiying&lt;/author&gt;&lt;author&gt;Yang, Xiaoxia&lt;/author&gt;&lt;author&gt;Zhong, Qiong&lt;/author&gt;&lt;author&gt;Keupp, Jochen&lt;/author&gt;&lt;author&gt;Sergin, Ismail&lt;/author&gt;&lt;/authors&gt;&lt;/contributors&gt;&lt;titles&gt;&lt;title&gt;Anti-angiogenic nanotherapy inhibits airway remodeling and hyper-responsiveness of dust mite triggered asthma in the Brown Norway rat&lt;/title&gt;&lt;secondary-title&gt;Theranostics&lt;/secondary-title&gt;&lt;/titles&gt;&lt;pages&gt;377-389&lt;/pages&gt;&lt;volume&gt;7&lt;/volume&gt;&lt;number&gt;2&lt;/number&gt;&lt;dates&gt;&lt;year&gt;2017&lt;/year&gt;&lt;/dates&gt;&lt;urls&gt;&lt;/urls&gt;&lt;electronic-resource-num&gt;10.7150/thno.16627&lt;/electronic-resource-num&gt;&lt;/record&gt;&lt;/Cite&gt;&lt;/EndNote&gt;</w:instrText>
      </w:r>
      <w:r w:rsidR="00DF0638">
        <w:fldChar w:fldCharType="separate"/>
      </w:r>
      <w:r w:rsidR="00E6646E">
        <w:rPr>
          <w:noProof/>
        </w:rPr>
        <w:t>(Lanza et al. 2017)</w:t>
      </w:r>
      <w:r w:rsidR="00DF0638">
        <w:fldChar w:fldCharType="end"/>
      </w:r>
      <w:r>
        <w:t xml:space="preserve">. It was proposed that docetaxel interacts with tubulin and reduces IL-13 and VEGF production. Likewise, in the same model, the fumagillin-prodrug interacted with methionine aminopeptidase-2 present in proliferating endothelial cells, and inhibited neovascular expansion in the lungs </w:t>
      </w:r>
      <w:r w:rsidR="00DF0638">
        <w:fldChar w:fldCharType="begin"/>
      </w:r>
      <w:r w:rsidR="00551437">
        <w:instrText xml:space="preserve"> ADDIN EN.CITE &lt;EndNote&gt;&lt;Cite&gt;&lt;Author&gt;Lanza&lt;/Author&gt;&lt;Year&gt;2017&lt;/Year&gt;&lt;RecNum&gt;141&lt;/RecNum&gt;&lt;DisplayText&gt;(Lanza et al. 2017)&lt;/DisplayText&gt;&lt;record&gt;&lt;rec-number&gt;141&lt;/rec-number&gt;&lt;foreign-keys&gt;&lt;key app="EN" db-id="dst5werpwtwza8efze459ppnxd2xvzxtaerv" timestamp="1520681625"&gt;141&lt;/key&gt;&lt;/foreign-keys&gt;&lt;ref-type name="Journal Article"&gt;17&lt;/ref-type&gt;&lt;contributors&gt;&lt;authors&gt;&lt;author&gt;Lanza, Gregory M&lt;/author&gt;&lt;author&gt;Jenkins, John&lt;/author&gt;&lt;author&gt;Schmieder, Anne H&lt;/author&gt;&lt;author&gt;Moldobaeva, Aigul&lt;/author&gt;&lt;author&gt;Cui, Grace&lt;/author&gt;&lt;author&gt;Zhang, Huiying&lt;/author&gt;&lt;author&gt;Yang, Xiaoxia&lt;/author&gt;&lt;author&gt;Zhong, Qiong&lt;/author&gt;&lt;author&gt;Keupp, Jochen&lt;/author&gt;&lt;author&gt;Sergin, Ismail&lt;/author&gt;&lt;/authors&gt;&lt;/contributors&gt;&lt;titles&gt;&lt;title&gt;Anti-angiogenic nanotherapy inhibits airway remodeling and hyper-responsiveness of dust mite triggered asthma in the Brown Norway rat&lt;/title&gt;&lt;secondary-title&gt;Theranostics&lt;/secondary-title&gt;&lt;/titles&gt;&lt;pages&gt;377-389&lt;/pages&gt;&lt;volume&gt;7&lt;/volume&gt;&lt;number&gt;2&lt;/number&gt;&lt;dates&gt;&lt;year&gt;2017&lt;/year&gt;&lt;/dates&gt;&lt;urls&gt;&lt;/urls&gt;&lt;electronic-resource-num&gt;10.7150/thno.16627&lt;/electronic-resource-num&gt;&lt;/record&gt;&lt;/Cite&gt;&lt;/EndNote&gt;</w:instrText>
      </w:r>
      <w:r w:rsidR="00DF0638">
        <w:fldChar w:fldCharType="separate"/>
      </w:r>
      <w:r w:rsidR="00E6646E">
        <w:rPr>
          <w:noProof/>
        </w:rPr>
        <w:t>(Lanza et al. 2017)</w:t>
      </w:r>
      <w:r w:rsidR="00DF0638">
        <w:fldChar w:fldCharType="end"/>
      </w:r>
      <w:r>
        <w:t>.</w:t>
      </w:r>
    </w:p>
    <w:p w14:paraId="3C24CD3C" w14:textId="77777777" w:rsidR="00D670B7" w:rsidRDefault="00D670B7">
      <w:pPr>
        <w:spacing w:line="480" w:lineRule="auto"/>
        <w:jc w:val="both"/>
        <w:rPr>
          <w:sz w:val="12"/>
          <w:szCs w:val="12"/>
        </w:rPr>
      </w:pPr>
    </w:p>
    <w:p w14:paraId="3C24CD3D" w14:textId="77777777" w:rsidR="00D670B7" w:rsidRDefault="00A01CFA">
      <w:pPr>
        <w:spacing w:line="480" w:lineRule="auto"/>
        <w:jc w:val="both"/>
      </w:pPr>
      <w:r>
        <w:t>There is still limited knowledge of the optimal means to prevent or reverse the progression of asthmatic vascularisation. Hence, the development of anti-vascularisation therapies should be considered as novel therapeutic approaches for asthma.</w:t>
      </w:r>
    </w:p>
    <w:p w14:paraId="3C24CD3F" w14:textId="77777777" w:rsidR="00D670B7" w:rsidRDefault="00D670B7">
      <w:pPr>
        <w:spacing w:line="480" w:lineRule="auto"/>
        <w:jc w:val="both"/>
      </w:pPr>
    </w:p>
    <w:p w14:paraId="3C24CD40" w14:textId="77777777" w:rsidR="00D670B7" w:rsidRDefault="00A01CFA">
      <w:pPr>
        <w:spacing w:line="480" w:lineRule="auto"/>
        <w:jc w:val="both"/>
        <w:outlineLvl w:val="0"/>
        <w:rPr>
          <w:b/>
        </w:rPr>
      </w:pPr>
      <w:r>
        <w:rPr>
          <w:b/>
        </w:rPr>
        <w:t>Targeting microRNAs (miRNAs)</w:t>
      </w:r>
    </w:p>
    <w:p w14:paraId="3C24CD41" w14:textId="15CAFAA7" w:rsidR="00D670B7" w:rsidRDefault="00A01CFA">
      <w:pPr>
        <w:spacing w:line="480" w:lineRule="auto"/>
        <w:jc w:val="both"/>
      </w:pPr>
      <w:r>
        <w:t xml:space="preserve">miRNAs are short non-coding RNAs which control gene expression post-transcriptionally by directly blocking translation of their target mRNAs or by repressing protein production </w:t>
      </w:r>
      <w:r w:rsidR="00F33066">
        <w:rPr>
          <w:i/>
          <w:iCs/>
        </w:rPr>
        <w:t>via</w:t>
      </w:r>
      <w:r>
        <w:t xml:space="preserve"> mRNA destabilisation </w:t>
      </w:r>
      <w:r w:rsidR="00DF0638">
        <w:fldChar w:fldCharType="begin"/>
      </w:r>
      <w:r w:rsidR="000569DD">
        <w:instrText xml:space="preserve"> ADDIN EN.CITE &lt;EndNote&gt;&lt;Cite&gt;&lt;Author&gt;Dua&lt;/Author&gt;&lt;Year&gt;2017&lt;/Year&gt;&lt;RecNum&gt;152&lt;/RecNum&gt;&lt;DisplayText&gt;(Dua et al. 2017b; Plank et al. 2015)&lt;/DisplayText&gt;&lt;record&gt;&lt;rec-number&gt;152&lt;/rec-number&gt;&lt;foreign-keys&gt;&lt;key app="EN" db-id="dst5werpwtwza8efze459ppnxd2xvzxtaerv" timestamp="1520681627"&gt;152&lt;/key&gt;&lt;/foreign-keys&gt;&lt;ref-type name="Journal Article"&gt;17&lt;/ref-type&gt;&lt;contributors&gt;&lt;authors&gt;&lt;author&gt;Dua, Kamal&lt;/author&gt;&lt;author&gt;Hansbro, Nicole G&lt;/author&gt;&lt;author&gt;Foster, Paul S&lt;/author&gt;&lt;author&gt;Hansbro, Philip M&lt;/author&gt;&lt;/authors&gt;&lt;/contributors&gt;&lt;titles&gt;&lt;title&gt;MicroRNAs as therapeutics for future drug delivery systems in treatment of lung diseases&lt;/title&gt;&lt;secondary-title&gt;Drug Delivery and Translational Research&lt;/secondary-title&gt;&lt;/titles&gt;&lt;periodical&gt;&lt;full-title&gt;Drug Delivery and Translational Research&lt;/full-title&gt;&lt;abbr-1&gt;Drug Deliv. Transl. Res.&lt;/abbr-1&gt;&lt;abbr-2&gt;Drug Deliv Transl Res&lt;/abbr-2&gt;&lt;abbr-3&gt;Drug Deliv Transl Res&lt;/abbr-3&gt;&lt;/periodical&gt;&lt;pages&gt;1-11&lt;/pages&gt;&lt;dates&gt;&lt;year&gt;2017&lt;/year&gt;&lt;/dates&gt;&lt;isbn&gt;2190-393X&lt;/isbn&gt;&lt;urls&gt;&lt;/urls&gt;&lt;/record&gt;&lt;/Cite&gt;&lt;Cite&gt;&lt;Author&gt;Plank&lt;/Author&gt;&lt;Year&gt;2015&lt;/Year&gt;&lt;RecNum&gt;205&lt;/RecNum&gt;&lt;record&gt;&lt;rec-number&gt;205&lt;/rec-number&gt;&lt;foreign-keys&gt;&lt;key app="EN" db-id="dst5werpwtwza8efze459ppnxd2xvzxtaerv" timestamp="1526279568"&gt;205&lt;/key&gt;&lt;/foreign-keys&gt;&lt;ref-type name="Journal Article"&gt;17&lt;/ref-type&gt;&lt;contributors&gt;&lt;authors&gt;&lt;author&gt;Plank, Maximilian W&lt;/author&gt;&lt;author&gt;Maltby, Steven&lt;/author&gt;&lt;author&gt;Tay, Hock L&lt;/author&gt;&lt;author&gt;Stewart, Jessica&lt;/author&gt;&lt;author&gt;Eyers, Fiona&lt;/author&gt;&lt;author&gt;Hansbro, Philip M&lt;/author&gt;&lt;author&gt;Foster, Paul S&lt;/author&gt;&lt;/authors&gt;&lt;/contributors&gt;&lt;titles&gt;&lt;title&gt;MicroRNA expression is altered in an ovalbumin-induced asthma model and targeting miR-155 with antagomirs reveals cellular specificity&lt;/title&gt;&lt;secondary-title&gt;PLoS One&lt;/secondary-title&gt;&lt;/titles&gt;&lt;periodical&gt;&lt;full-title&gt;PLoS ONE&lt;/full-title&gt;&lt;abbr-1&gt;PLoS ONE&lt;/abbr-1&gt;&lt;abbr-2&gt;PLoS ONE&lt;/abbr-2&gt;&lt;/periodical&gt;&lt;pages&gt;e0144810&lt;/pages&gt;&lt;volume&gt;10&lt;/volume&gt;&lt;number&gt;12&lt;/number&gt;&lt;dates&gt;&lt;year&gt;2015&lt;/year&gt;&lt;/dates&gt;&lt;isbn&gt;1932-6203&lt;/isbn&gt;&lt;urls&gt;&lt;/urls&gt;&lt;/record&gt;&lt;/Cite&gt;&lt;/EndNote&gt;</w:instrText>
      </w:r>
      <w:r w:rsidR="00DF0638">
        <w:fldChar w:fldCharType="separate"/>
      </w:r>
      <w:r w:rsidR="000569DD">
        <w:rPr>
          <w:noProof/>
        </w:rPr>
        <w:t>(Dua et al. 2017b; Plank et al. 2015)</w:t>
      </w:r>
      <w:r w:rsidR="00DF0638">
        <w:fldChar w:fldCharType="end"/>
      </w:r>
      <w:r>
        <w:t xml:space="preserve">. They regulate many biological processes (cell differentiation and growth, metabolism, cell signalling, apoptosis) related to inflammation. They are involved in altering pro-inflammatory responses </w:t>
      </w:r>
      <w:r w:rsidR="00997BAC">
        <w:t>and</w:t>
      </w:r>
      <w:r>
        <w:t xml:space="preserve"> also virus-induced effects in human AECs, which are one of the leading causes of asthma exacerbations </w:t>
      </w:r>
      <w:r w:rsidR="00DF0638">
        <w:fldChar w:fldCharType="begin"/>
      </w:r>
      <w:r w:rsidR="000569DD">
        <w:instrText xml:space="preserve"> ADDIN EN.CITE &lt;EndNote&gt;&lt;Cite&gt;&lt;Author&gt;Herbert&lt;/Author&gt;&lt;Year&gt;2015&lt;/Year&gt;&lt;RecNum&gt;223&lt;/RecNum&gt;&lt;DisplayText&gt;(Herbert et al. 2015)&lt;/DisplayText&gt;&lt;record&gt;&lt;rec-number&gt;223&lt;/rec-number&gt;&lt;foreign-keys&gt;&lt;key app="EN" db-id="dst5werpwtwza8efze459ppnxd2xvzxtaerv" timestamp="1528712633"&gt;223&lt;/key&gt;&lt;/foreign-keys&gt;&lt;ref-type name="Journal Article"&gt;17&lt;/ref-type&gt;&lt;contributors&gt;&lt;authors&gt;&lt;author&gt;Herbert, Cristan&lt;/author&gt;&lt;author&gt;Sebesfi, Michelle&lt;/author&gt;&lt;author&gt;Zeng, Qing‐Xiang&lt;/author&gt;&lt;author&gt;Oliver, Brian G&lt;/author&gt;&lt;author&gt;Foster, Paul S&lt;/author&gt;&lt;author&gt;Kumar, Rakesh K&lt;/author&gt;&lt;/authors&gt;&lt;/contributors&gt;&lt;titles&gt;&lt;title&gt;Using multiple online databases to help identify microRNAs regulating the airway epithelial cell response to a virus‐like stimulus&lt;/title&gt;&lt;secondary-title&gt;Respirology&lt;/secondary-title&gt;&lt;/titles&gt;&lt;periodical&gt;&lt;full-title&gt;Respirology&lt;/full-title&gt;&lt;abbr-1&gt;Respirology&lt;/abbr-1&gt;&lt;abbr-2&gt;Respirology&lt;/abbr-2&gt;&lt;/periodical&gt;&lt;pages&gt;1206-1212&lt;/pages&gt;&lt;volume&gt;20&lt;/volume&gt;&lt;number&gt;8&lt;/number&gt;&lt;dates&gt;&lt;year&gt;2015&lt;/year&gt;&lt;/dates&gt;&lt;isbn&gt;1440-1843&lt;/isbn&gt;&lt;urls&gt;&lt;/urls&gt;&lt;/record&gt;&lt;/Cite&gt;&lt;/EndNote&gt;</w:instrText>
      </w:r>
      <w:r w:rsidR="00DF0638">
        <w:fldChar w:fldCharType="separate"/>
      </w:r>
      <w:r w:rsidR="000569DD">
        <w:rPr>
          <w:noProof/>
        </w:rPr>
        <w:t>(Herbert et al. 2015)</w:t>
      </w:r>
      <w:r w:rsidR="00DF0638">
        <w:fldChar w:fldCharType="end"/>
      </w:r>
      <w:r>
        <w:t xml:space="preserve">. Inhibiting the function of specific miRNAs in asthma may be novel therapeutic approaches </w:t>
      </w:r>
      <w:r w:rsidR="00DF0638">
        <w:fldChar w:fldCharType="begin"/>
      </w:r>
      <w:r w:rsidR="00E6646E">
        <w:instrText xml:space="preserve"> ADDIN EN.CITE &lt;EndNote&gt;&lt;Cite&gt;&lt;Author&gt;Foster&lt;/Author&gt;&lt;Year&gt;2013&lt;/Year&gt;&lt;RecNum&gt;153&lt;/RecNum&gt;&lt;DisplayText&gt;(Foster et al. 2013; Greene and Gaughan 2013)&lt;/DisplayText&gt;&lt;record&gt;&lt;rec-number&gt;153&lt;/rec-number&gt;&lt;foreign-keys&gt;&lt;key app="EN" db-id="dst5werpwtwza8efze459ppnxd2xvzxtaerv" timestamp="1520681627"&gt;153&lt;/key&gt;&lt;/foreign-keys&gt;&lt;ref-type name="Journal Article"&gt;17&lt;/ref-type&gt;&lt;contributors&gt;&lt;authors&gt;&lt;author&gt;Foster, Paul S&lt;/author&gt;&lt;author&gt;Plank, Maximilian&lt;/author&gt;&lt;author&gt;Collison, Adam&lt;/author&gt;&lt;author&gt;Tay, Hock L&lt;/author&gt;&lt;author&gt;Kaiko, Gerard E&lt;/author&gt;&lt;author&gt;Li, JingJing&lt;/author&gt;&lt;author&gt;Johnston, Sebastian L&lt;/author&gt;&lt;author&gt;Hansbro, Philip M&lt;/author&gt;&lt;author&gt;Kumar, Rakesh K&lt;/author&gt;&lt;author&gt;Yang, Ming&lt;/author&gt;&lt;/authors&gt;&lt;/contributors&gt;&lt;titles&gt;&lt;title&gt;The emerging role of microRNAs in regulating immune and inflammatory responses in the lung&lt;/title&gt;&lt;secondary-title&gt;Immunological reviews&lt;/secondary-title&gt;&lt;/titles&gt;&lt;periodical&gt;&lt;full-title&gt;Immunological Reviews&lt;/full-title&gt;&lt;abbr-1&gt;Immunol. Rev.&lt;/abbr-1&gt;&lt;abbr-2&gt;Immunol Rev&lt;/abbr-2&gt;&lt;/periodical&gt;&lt;pages&gt;198-215&lt;/pages&gt;&lt;volume&gt;253&lt;/volume&gt;&lt;number&gt;1&lt;/number&gt;&lt;dates&gt;&lt;year&gt;2013&lt;/year&gt;&lt;/dates&gt;&lt;isbn&gt;1600-065X&lt;/isbn&gt;&lt;urls&gt;&lt;/urls&gt;&lt;/record&gt;&lt;/Cite&gt;&lt;Cite&gt;&lt;Author&gt;Greene&lt;/Author&gt;&lt;Year&gt;2013&lt;/Year&gt;&lt;RecNum&gt;154&lt;/RecNum&gt;&lt;record&gt;&lt;rec-number&gt;154&lt;/rec-number&gt;&lt;foreign-keys&gt;&lt;key app="EN" db-id="dst5werpwtwza8efze459ppnxd2xvzxtaerv" timestamp="1520681627"&gt;154&lt;/key&gt;&lt;/foreign-keys&gt;&lt;ref-type name="Journal Article"&gt;17&lt;/ref-type&gt;&lt;contributors&gt;&lt;authors&gt;&lt;author&gt;Greene, Catherine M&lt;/author&gt;&lt;author&gt;Gaughan, Kevin P&lt;/author&gt;&lt;/authors&gt;&lt;/contributors&gt;&lt;titles&gt;&lt;title&gt;microRNAs in asthma: potential therapeutic targets&lt;/title&gt;&lt;secondary-title&gt;Current Opinion in Pulmonary Medicine&lt;/secondary-title&gt;&lt;/titles&gt;&lt;periodical&gt;&lt;full-title&gt;Current Opinion in Pulmonary Medicine&lt;/full-title&gt;&lt;abbr-1&gt;Curr. Opin. Pulm. Med.&lt;/abbr-1&gt;&lt;abbr-2&gt;Curr Opin Pulm Med&lt;/abbr-2&gt;&lt;/periodical&gt;&lt;pages&gt;66-72&lt;/pages&gt;&lt;volume&gt;19&lt;/volume&gt;&lt;number&gt;1&lt;/number&gt;&lt;dates&gt;&lt;year&gt;2013&lt;/year&gt;&lt;/dates&gt;&lt;isbn&gt;1070-5287&lt;/isbn&gt;&lt;urls&gt;&lt;/urls&gt;&lt;/record&gt;&lt;/Cite&gt;&lt;/EndNote&gt;</w:instrText>
      </w:r>
      <w:r w:rsidR="00DF0638">
        <w:fldChar w:fldCharType="separate"/>
      </w:r>
      <w:r w:rsidR="00E6646E">
        <w:rPr>
          <w:noProof/>
        </w:rPr>
        <w:t>(Foster et al. 2013; Greene and Gaughan 2013)</w:t>
      </w:r>
      <w:r w:rsidR="00DF0638">
        <w:fldChar w:fldCharType="end"/>
      </w:r>
      <w:r>
        <w:t xml:space="preserve">. </w:t>
      </w:r>
    </w:p>
    <w:p w14:paraId="3C24CD42" w14:textId="77777777" w:rsidR="00D670B7" w:rsidRDefault="00D670B7">
      <w:pPr>
        <w:spacing w:line="480" w:lineRule="auto"/>
        <w:jc w:val="both"/>
        <w:rPr>
          <w:sz w:val="12"/>
          <w:szCs w:val="12"/>
        </w:rPr>
      </w:pPr>
    </w:p>
    <w:p w14:paraId="3C24CD43" w14:textId="69A7CD76" w:rsidR="00D670B7" w:rsidRDefault="00A01CFA">
      <w:pPr>
        <w:spacing w:line="480" w:lineRule="auto"/>
        <w:jc w:val="both"/>
      </w:pPr>
      <w:r>
        <w:t xml:space="preserve">A recent study showed roles for miR-23b in controlling TGF-β1-induced ASM cell proliferation by regulating Smad3 and, thereby reducing airway remodelling </w:t>
      </w:r>
      <w:r w:rsidR="00DF0638">
        <w:fldChar w:fldCharType="begin"/>
      </w:r>
      <w:r w:rsidR="00551437">
        <w:instrText xml:space="preserve"> ADDIN EN.CITE &lt;EndNote&gt;&lt;Cite&gt;&lt;Author&gt;Chen&lt;/Author&gt;&lt;Year&gt;2017&lt;/Year&gt;&lt;RecNum&gt;155&lt;/RecNum&gt;&lt;DisplayText&gt;(Chen et al. 2017)&lt;/DisplayText&gt;&lt;record&gt;&lt;rec-number&gt;155&lt;/rec-number&gt;&lt;foreign-keys&gt;&lt;key app="EN" db-id="dst5werpwtwza8efze459ppnxd2xvzxtaerv" timestamp="1520681628"&gt;155&lt;/key&gt;&lt;/foreign-keys&gt;&lt;ref-type name="Journal Article"&gt;17&lt;/ref-type&gt;&lt;contributors&gt;&lt;authors&gt;&lt;author&gt;Chen, M.&lt;/author&gt;&lt;author&gt;Shi, J.&lt;/author&gt;&lt;author&gt;Zhang, W.&lt;/author&gt;&lt;author&gt;Huang, L.&lt;/author&gt;&lt;author&gt;Lin, X.&lt;/author&gt;&lt;author&gt;Lv, Z.&lt;/author&gt;&lt;author&gt;Zhang, W.&lt;/author&gt;&lt;author&gt;Liang, R.&lt;/author&gt;&lt;author&gt;Jiang, S.&lt;/author&gt;&lt;/authors&gt;&lt;/contributors&gt;&lt;auth-address&gt;Department of Respiratory Medicine, Sun Yat-Sen Memorial Hospital, Sun Yat-sen University, Guangzhou, Guangdong Province 510120, China.&amp;#xD;Department of Geratology, The Second People&amp;apos;s Hospital of Shenzhen, Shenzhen 518000, China.&amp;#xD;Department of Respiratory Medicine, Sun Yat-Sen Memorial Hospital, Sun Yat-sen University, Guangzhou, Guangdong Province 510120, China. Electronic address: shanpingjiang@126.com.&lt;/auth-address&gt;&lt;titles&gt;&lt;title&gt;MiR-23b controls TGF-beta1 induced airway smooth muscle cell proliferation via direct targeting of Smad3&lt;/title&gt;&lt;secondary-title&gt;Pulmonary Pharmacology and Therapeutics&lt;/secondary-title&gt;&lt;alt-title&gt;Pulmonary pharmacology &amp;amp; therapeutics&lt;/alt-title&gt;&lt;/titles&gt;&lt;periodical&gt;&lt;full-title&gt;Pulmonary Pharmacology and Therapeutics&lt;/full-title&gt;&lt;abbr-1&gt;Pulm. Pharmacol. Ther.&lt;/abbr-1&gt;&lt;abbr-2&gt;Pulm Pharmacol Ther&lt;/abbr-2&gt;&lt;/periodical&gt;&lt;pages&gt;33-42&lt;/pages&gt;&lt;volume&gt;42&lt;/volume&gt;&lt;edition&gt;2017/01/08&lt;/edition&gt;&lt;keywords&gt;&lt;keyword&gt;Airway smooth muscle cells&lt;/keyword&gt;&lt;keyword&gt;Asthma&lt;/keyword&gt;&lt;keyword&gt;MiR-23b&lt;/keyword&gt;&lt;keyword&gt;TGF-beta1/Smad3&lt;/keyword&gt;&lt;/keywords&gt;&lt;dates&gt;&lt;year&gt;2017&lt;/year&gt;&lt;pub-dates&gt;&lt;date&gt;Jan 03&lt;/date&gt;&lt;/pub-dates&gt;&lt;/dates&gt;&lt;isbn&gt;1094-5539&lt;/isbn&gt;&lt;accession-num&gt;28062322&lt;/accession-num&gt;&lt;urls&gt;&lt;/urls&gt;&lt;electronic-resource-num&gt;10.1016/j.pupt.2017.01.001&lt;/electronic-resource-num&gt;&lt;remote-database-provider&gt;NLM&lt;/remote-database-provider&gt;&lt;language&gt;eng&lt;/language&gt;&lt;/record&gt;&lt;/Cite&gt;&lt;/EndNote&gt;</w:instrText>
      </w:r>
      <w:r w:rsidR="00DF0638">
        <w:fldChar w:fldCharType="separate"/>
      </w:r>
      <w:r w:rsidR="00E6646E">
        <w:rPr>
          <w:noProof/>
        </w:rPr>
        <w:t>(Chen et al. 2017)</w:t>
      </w:r>
      <w:r w:rsidR="00DF0638">
        <w:fldChar w:fldCharType="end"/>
      </w:r>
      <w:r>
        <w:t xml:space="preserve">. </w:t>
      </w:r>
      <w:r>
        <w:lastRenderedPageBreak/>
        <w:t xml:space="preserve">Zhou </w:t>
      </w:r>
      <w:r>
        <w:rPr>
          <w:i/>
          <w:iCs/>
        </w:rPr>
        <w:t>et al</w:t>
      </w:r>
      <w:r>
        <w:rPr>
          <w:iCs/>
        </w:rPr>
        <w:t>.,</w:t>
      </w:r>
      <w:r>
        <w:rPr>
          <w:i/>
        </w:rPr>
        <w:t xml:space="preserve"> </w:t>
      </w:r>
      <w:r>
        <w:t xml:space="preserve">identified miR-155 as a novel target in allergic asthma </w:t>
      </w:r>
      <w:r w:rsidR="00DF0638">
        <w:fldChar w:fldCharType="begin">
          <w:fldData xml:space="preserve">PEVuZE5vdGU+PENpdGU+PEF1dGhvcj5aaG91PC9BdXRob3I+PFllYXI+MjAxNjwvWWVhcj48UmVj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</w:fldData>
        </w:fldChar>
      </w:r>
      <w:r w:rsidR="00551437">
        <w:instrText xml:space="preserve"> ADDIN EN.CITE </w:instrText>
      </w:r>
      <w:r w:rsidR="00551437">
        <w:fldChar w:fldCharType="begin">
          <w:fldData xml:space="preserve">PEVuZE5vdGU+PENpdGU+PEF1dGhvcj5aaG91PC9BdXRob3I+PFllYXI+MjAxNjwvWWVhcj48UmVj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</w:fldData>
        </w:fldChar>
      </w:r>
      <w:r w:rsidR="00551437">
        <w:instrText xml:space="preserve"> ADDIN EN.CITE.DATA </w:instrText>
      </w:r>
      <w:r w:rsidR="00551437">
        <w:fldChar w:fldCharType="end"/>
      </w:r>
      <w:r w:rsidR="00DF0638">
        <w:fldChar w:fldCharType="separate"/>
      </w:r>
      <w:r w:rsidR="00E6646E">
        <w:rPr>
          <w:noProof/>
        </w:rPr>
        <w:t>(Zhou et al. 2016)</w:t>
      </w:r>
      <w:r w:rsidR="00DF0638">
        <w:fldChar w:fldCharType="end"/>
      </w:r>
      <w:r>
        <w:t xml:space="preserve">, which also suppressed chemokine expression (CCL5, CCL11, CCL26, CXCL8, and CXCL10) in human epithelial cells </w:t>
      </w:r>
      <w:r>
        <w:rPr>
          <w:iCs/>
        </w:rPr>
        <w:t>by</w:t>
      </w:r>
      <w:r>
        <w:t xml:space="preserve"> inhibiting IL-13 signalling </w:t>
      </w:r>
      <w:r w:rsidR="00DF0638">
        <w:fldChar w:fldCharType="begin">
          <w:fldData xml:space="preserve">PEVuZE5vdGU+PENpdGU+PEF1dGhvcj5NYXRzdWt1cmE8L0F1dGhvcj48WWVhcj4yMDE2PC9ZZWFy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</w:fldData>
        </w:fldChar>
      </w:r>
      <w:r w:rsidR="00E6646E">
        <w:instrText xml:space="preserve"> ADDIN EN.CITE </w:instrText>
      </w:r>
      <w:r w:rsidR="00E6646E">
        <w:fldChar w:fldCharType="begin">
          <w:fldData xml:space="preserve">PEVuZE5vdGU+PENpdGU+PEF1dGhvcj5NYXRzdWt1cmE8L0F1dGhvcj48WWVhcj4yMDE2PC9ZZWFy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</w:fldData>
        </w:fldChar>
      </w:r>
      <w:r w:rsidR="00E6646E">
        <w:instrText xml:space="preserve"> ADDIN EN.CITE.DATA </w:instrText>
      </w:r>
      <w:r w:rsidR="00E6646E">
        <w:fldChar w:fldCharType="end"/>
      </w:r>
      <w:r w:rsidR="00DF0638">
        <w:fldChar w:fldCharType="separate"/>
      </w:r>
      <w:r w:rsidR="00E6646E">
        <w:rPr>
          <w:noProof/>
        </w:rPr>
        <w:t>(Matsukura et al. 2016)</w:t>
      </w:r>
      <w:r w:rsidR="00DF0638">
        <w:fldChar w:fldCharType="end"/>
      </w:r>
      <w:r>
        <w:t>.</w:t>
      </w:r>
      <w:r w:rsidR="00454743">
        <w:t xml:space="preserve"> Others showed that this miRNA is increased in an ovalbumin-induced mouse model of allergic asthma but its inhibition with an antagomir did not alter the phenotype, which may be due variable efficacy in uptake of the inhibitor by different cells</w:t>
      </w:r>
      <w:r w:rsidR="00F0536D">
        <w:t xml:space="preserve"> </w:t>
      </w:r>
      <w:r w:rsidR="00F0536D">
        <w:fldChar w:fldCharType="begin">
          <w:fldData xml:space="preserve">PEVuZE5vdGU+PENpdGU+PEF1dGhvcj5NYXRzdWt1cmE8L0F1dGhvcj48WWVhcj4yMDE2PC9ZZWFy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=
</w:fldData>
        </w:fldChar>
      </w:r>
      <w:r w:rsidR="00E6646E">
        <w:instrText xml:space="preserve"> ADDIN EN.CITE </w:instrText>
      </w:r>
      <w:r w:rsidR="00E6646E">
        <w:fldChar w:fldCharType="begin">
          <w:fldData xml:space="preserve">PEVuZE5vdGU+PENpdGU+PEF1dGhvcj5NYXRzdWt1cmE8L0F1dGhvcj48WWVhcj4yMDE2PC9ZZWFy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=
</w:fldData>
        </w:fldChar>
      </w:r>
      <w:r w:rsidR="00E6646E">
        <w:instrText xml:space="preserve"> ADDIN EN.CITE.DATA </w:instrText>
      </w:r>
      <w:r w:rsidR="00E6646E">
        <w:fldChar w:fldCharType="end"/>
      </w:r>
      <w:r w:rsidR="00F0536D">
        <w:fldChar w:fldCharType="separate"/>
      </w:r>
      <w:r w:rsidR="00E6646E">
        <w:rPr>
          <w:noProof/>
        </w:rPr>
        <w:t>(Matsukura et al. 2016; Plank et al. 2015)</w:t>
      </w:r>
      <w:r w:rsidR="00F0536D">
        <w:fldChar w:fldCharType="end"/>
      </w:r>
      <w:r w:rsidR="00454743">
        <w:t>.</w:t>
      </w:r>
      <w:r>
        <w:t xml:space="preserve"> miR-181b-5p has been identified as a potential biomarker for airway eosinophilia, and controls pro-inflammatory cytokine release by targeting the secreted phosphoprotein 1 (SPP1) gene </w:t>
      </w:r>
      <w:r w:rsidR="00F0536D">
        <w:fldChar w:fldCharType="begin"/>
      </w:r>
      <w:r w:rsidR="00E6646E">
        <w:instrText xml:space="preserve"> ADDIN EN.CITE &lt;EndNote&gt;&lt;Cite&gt;&lt;Author&gt;Huo&lt;/Author&gt;&lt;Year&gt;2016&lt;/Year&gt;&lt;RecNum&gt;158&lt;/RecNum&gt;&lt;DisplayText&gt;(Huo et al. 2016)&lt;/DisplayText&gt;&lt;record&gt;&lt;rec-number&gt;158&lt;/rec-number&gt;&lt;foreign-keys&gt;&lt;key app="EN" db-id="dst5werpwtwza8efze459ppnxd2xvzxtaerv" timestamp="1520681628"&gt;158&lt;/key&gt;&lt;/foreign-keys&gt;&lt;ref-type name="Journal Article"&gt;17&lt;/ref-type&gt;&lt;contributors&gt;&lt;authors&gt;&lt;author&gt;Huo, X.&lt;/author&gt;&lt;author&gt;Zhang, K.&lt;/author&gt;&lt;author&gt;Yi, L.&lt;/author&gt;&lt;author&gt;Mo, Y.&lt;/author&gt;&lt;author&gt;Liang, Y.&lt;/author&gt;&lt;author&gt;Zhao, J.&lt;/author&gt;&lt;author&gt;Zhang, Z.&lt;/author&gt;&lt;author&gt;Xu, Y.&lt;/author&gt;&lt;author&gt;Zhen, G.&lt;/author&gt;&lt;/authors&gt;&lt;/contributors&gt;&lt;auth-address&gt;Division of Pulmonary and Critical Care Medicine, Department of Internal Medicine, Tongji Hospital, Tongji Medical College, Huazhong University of Science and Technology, Wuhan, China.&amp;#xD;Key Laboratory of Respiratory Diseases, National Health and Family Planning Commission of the People&amp;apos;s Republic of China, Wuhan, China.&lt;/auth-address&gt;&lt;titles&gt;&lt;title&gt;Decreased epithelial and plasma miR-181b-5p expression associates with airway eosinophilic inflammation in asthma&lt;/title&gt;&lt;secondary-title&gt;Clinical and Experimental Allergy&lt;/secondary-title&gt;&lt;alt-title&gt;Clinical and experimental allergy : journal of the British Society for Allergy and Clinical Immunology&lt;/alt-title&gt;&lt;/titles&gt;&lt;periodical&gt;&lt;full-title&gt;Clinical and Experimental Allergy&lt;/full-title&gt;&lt;abbr-1&gt;Clin. Exp. Allergy&lt;/abbr-1&gt;&lt;abbr-2&gt;Clin Exp Allergy&lt;/abbr-2&gt;&lt;/periodical&gt;&lt;pages&gt;1281-90&lt;/pages&gt;&lt;volume&gt;46&lt;/volume&gt;&lt;number&gt;10&lt;/number&gt;&lt;edition&gt;2016/05/19&lt;/edition&gt;&lt;keywords&gt;&lt;keyword&gt;airway eosinophilia&lt;/keyword&gt;&lt;keyword&gt;airway epithelial cell&lt;/keyword&gt;&lt;keyword&gt;asthma&lt;/keyword&gt;&lt;keyword&gt;microRNA&lt;/keyword&gt;&lt;/keywords&gt;&lt;dates&gt;&lt;year&gt;2016&lt;/year&gt;&lt;pub-dates&gt;&lt;date&gt;Oct&lt;/date&gt;&lt;/pub-dates&gt;&lt;/dates&gt;&lt;isbn&gt;0954-7894&lt;/isbn&gt;&lt;accession-num&gt;27192552&lt;/accession-num&gt;&lt;urls&gt;&lt;/urls&gt;&lt;electronic-resource-num&gt;10.1111/cea.12754&lt;/electronic-resource-num&gt;&lt;remote-database-provider&gt;NLM&lt;/remote-database-provider&gt;&lt;language&gt;eng&lt;/language&gt;&lt;/record&gt;&lt;/Cite&gt;&lt;/EndNote&gt;</w:instrText>
      </w:r>
      <w:r w:rsidR="00F0536D">
        <w:fldChar w:fldCharType="separate"/>
      </w:r>
      <w:r w:rsidR="00E6646E">
        <w:rPr>
          <w:noProof/>
        </w:rPr>
        <w:t>(Huo et al. 2016)</w:t>
      </w:r>
      <w:r w:rsidR="00F0536D">
        <w:fldChar w:fldCharType="end"/>
      </w:r>
      <w:r>
        <w:t>. It also increases inflammation by promoting nuclear factor-</w:t>
      </w:r>
      <w:proofErr w:type="spellStart"/>
      <w:r>
        <w:t>κB</w:t>
      </w:r>
      <w:proofErr w:type="spellEnd"/>
      <w:r>
        <w:t xml:space="preserve"> signalling </w:t>
      </w:r>
      <w:r w:rsidR="00F33066" w:rsidRPr="00F0536D">
        <w:t>via</w:t>
      </w:r>
      <w:r>
        <w:t xml:space="preserve"> the regulation of p65 and IL-6 </w:t>
      </w:r>
      <w:r w:rsidR="00F0536D">
        <w:fldChar w:fldCharType="begin"/>
      </w:r>
      <w:r w:rsidR="00E6646E">
        <w:instrText xml:space="preserve"> ADDIN EN.CITE &lt;EndNote&gt;&lt;Cite&gt;&lt;Author&gt;Wang&lt;/Author&gt;&lt;Year&gt;2015&lt;/Year&gt;&lt;RecNum&gt;159&lt;/RecNum&gt;&lt;DisplayText&gt;(Wang et al. 2015)&lt;/DisplayText&gt;&lt;record&gt;&lt;rec-number&gt;159&lt;/rec-number&gt;&lt;foreign-keys&gt;&lt;key app="EN" db-id="dst5werpwtwza8efze459ppnxd2xvzxtaerv" timestamp="1520681629"&gt;159&lt;/key&gt;&lt;/foreign-keys&gt;&lt;ref-type name="Journal Article"&gt;17&lt;/ref-type&gt;&lt;contributors&gt;&lt;authors&gt;&lt;author&gt;Wang, Y.&lt;/author&gt;&lt;author&gt;Mao, G.&lt;/author&gt;&lt;author&gt;Lv, Y.&lt;/author&gt;&lt;author&gt;Huang, Q.&lt;/author&gt;&lt;author&gt;Wang, G.&lt;/author&gt;&lt;/authors&gt;&lt;/contributors&gt;&lt;auth-address&gt;Zhejiang Provincial Key Laboratory of Geriatrics and Geriatrics Institute of Zhejiang, Zhejiang Hospital, Hangzhou, Zhejiang 310013, P.R. China.&lt;/auth-address&gt;&lt;titles&gt;&lt;title&gt;MicroRNA-181b stimulates inflammation via the nuclear factor-kappaB signaling pathway in vitro&lt;/title&gt;&lt;secondary-title&gt;Experimental and Therapeutic Medicine&lt;/secondary-title&gt;&lt;/titles&gt;&lt;periodical&gt;&lt;full-title&gt;Experimental and Therapeutic Medicine&lt;/full-title&gt;&lt;abbr-1&gt;Exp. Ther. Med.&lt;/abbr-1&gt;&lt;abbr-2&gt;Exp Ther Med&lt;/abbr-2&gt;&lt;abbr-3&gt;Exp Ther Med&lt;/abbr-3&gt;&lt;/periodical&gt;&lt;pages&gt;1584-1590&lt;/pages&gt;&lt;volume&gt;10&lt;/volume&gt;&lt;number&gt;4&lt;/number&gt;&lt;edition&gt;2015/12/02&lt;/edition&gt;&lt;keywords&gt;&lt;keyword&gt;acute lung injury&lt;/keyword&gt;&lt;keyword&gt;human bronchial epithelial cells&lt;/keyword&gt;&lt;keyword&gt;interleukin-6&lt;/keyword&gt;&lt;keyword&gt;lipopolysaccharide&lt;/keyword&gt;&lt;keyword&gt;microRNA-181b&lt;/keyword&gt;&lt;/keywords&gt;&lt;dates&gt;&lt;year&gt;2015&lt;/year&gt;&lt;pub-dates&gt;&lt;date&gt;Oct&lt;/date&gt;&lt;/pub-dates&gt;&lt;/dates&gt;&lt;isbn&gt;1792-0981 (Print)&amp;#xD;1792-0981&lt;/isbn&gt;&lt;accession-num&gt;26622531&lt;/accession-num&gt;&lt;urls&gt;&lt;/urls&gt;&lt;custom2&gt;PMC4578103&lt;/custom2&gt;&lt;electronic-resource-num&gt;10.3892/etm.2015.2702&lt;/electronic-resource-num&gt;&lt;remote-database-provider&gt;NLM&lt;/remote-database-provider&gt;&lt;language&gt;eng&lt;/language&gt;&lt;/record&gt;&lt;/Cite&gt;&lt;/EndNote&gt;</w:instrText>
      </w:r>
      <w:r w:rsidR="00F0536D">
        <w:fldChar w:fldCharType="separate"/>
      </w:r>
      <w:r w:rsidR="00E6646E">
        <w:rPr>
          <w:noProof/>
        </w:rPr>
        <w:t>(Wang et al. 2015)</w:t>
      </w:r>
      <w:r w:rsidR="00F0536D">
        <w:fldChar w:fldCharType="end"/>
      </w:r>
      <w:r>
        <w:t xml:space="preserve">. Similarly, Fan </w:t>
      </w:r>
      <w:r>
        <w:rPr>
          <w:i/>
        </w:rPr>
        <w:t>et al</w:t>
      </w:r>
      <w:r>
        <w:t xml:space="preserve">., showed in asthma patients that miR-145 is involved in maintaining the balance between Th1 and Th2 responses by targeting the runt-related transcription factor 3 (RUNX3), which may be a biomarker for asthma </w:t>
      </w:r>
      <w:r w:rsidR="00F0536D">
        <w:fldChar w:fldCharType="begin">
          <w:fldData xml:space="preserve">PEVuZE5vdGU+PENpdGU+PEF1dGhvcj5GYW48L0F1dGhvcj48WWVhcj4yMDE2PC9ZZWFyPjxSZWNO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</w:fldData>
        </w:fldChar>
      </w:r>
      <w:r w:rsidR="00E6646E">
        <w:instrText xml:space="preserve"> ADDIN EN.CITE </w:instrText>
      </w:r>
      <w:r w:rsidR="00E6646E">
        <w:fldChar w:fldCharType="begin">
          <w:fldData xml:space="preserve">PEVuZE5vdGU+PENpdGU+PEF1dGhvcj5GYW48L0F1dGhvcj48WWVhcj4yMDE2PC9ZZWFyPjxSZWNO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</w:fldData>
        </w:fldChar>
      </w:r>
      <w:r w:rsidR="00E6646E">
        <w:instrText xml:space="preserve"> ADDIN EN.CITE.DATA </w:instrText>
      </w:r>
      <w:r w:rsidR="00E6646E">
        <w:fldChar w:fldCharType="end"/>
      </w:r>
      <w:r w:rsidR="00F0536D">
        <w:fldChar w:fldCharType="separate"/>
      </w:r>
      <w:r w:rsidR="00E6646E">
        <w:rPr>
          <w:noProof/>
        </w:rPr>
        <w:t>(Fan et al. 2016)</w:t>
      </w:r>
      <w:r w:rsidR="00F0536D">
        <w:fldChar w:fldCharType="end"/>
      </w:r>
      <w:r>
        <w:t xml:space="preserve">. miR-196a2 polymorphisms have also been shown to be involved in controlling asthma </w:t>
      </w:r>
      <w:r w:rsidR="00F0536D">
        <w:fldChar w:fldCharType="begin">
          <w:fldData xml:space="preserve">PEVuZE5vdGU+PENpdGU+PEF1dGhvcj5IdXNzZWluPC9BdXRob3I+PFllYXI+MjAxNjwvWWVhcj48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</w:fldData>
        </w:fldChar>
      </w:r>
      <w:r w:rsidR="00E6646E">
        <w:instrText xml:space="preserve"> ADDIN EN.CITE </w:instrText>
      </w:r>
      <w:r w:rsidR="00E6646E">
        <w:fldChar w:fldCharType="begin">
          <w:fldData xml:space="preserve">PEVuZE5vdGU+PENpdGU+PEF1dGhvcj5IdXNzZWluPC9BdXRob3I+PFllYXI+MjAxNjwvWWVhcj48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</w:fldData>
        </w:fldChar>
      </w:r>
      <w:r w:rsidR="00E6646E">
        <w:instrText xml:space="preserve"> ADDIN EN.CITE.DATA </w:instrText>
      </w:r>
      <w:r w:rsidR="00E6646E">
        <w:fldChar w:fldCharType="end"/>
      </w:r>
      <w:r w:rsidR="00F0536D">
        <w:fldChar w:fldCharType="separate"/>
      </w:r>
      <w:r w:rsidR="00E6646E">
        <w:rPr>
          <w:noProof/>
        </w:rPr>
        <w:t>(Hussein et al. 2016)</w:t>
      </w:r>
      <w:r w:rsidR="00F0536D">
        <w:fldChar w:fldCharType="end"/>
      </w:r>
      <w:r>
        <w:t>.</w:t>
      </w:r>
    </w:p>
    <w:p w14:paraId="3C24CD44" w14:textId="77777777" w:rsidR="00D670B7" w:rsidRDefault="00D670B7">
      <w:pPr>
        <w:spacing w:line="480" w:lineRule="auto"/>
        <w:jc w:val="both"/>
        <w:rPr>
          <w:sz w:val="12"/>
          <w:szCs w:val="12"/>
        </w:rPr>
      </w:pPr>
    </w:p>
    <w:p w14:paraId="3C24CD45" w14:textId="54964711" w:rsidR="00D670B7" w:rsidRDefault="00A01CFA">
      <w:pPr>
        <w:spacing w:line="480" w:lineRule="auto"/>
        <w:jc w:val="both"/>
      </w:pPr>
      <w:r>
        <w:t xml:space="preserve">An interesting study involving toluene diisocyanate (TDI), a major cause of occupational asthma, demonstrated the involvement of miR-210 </w:t>
      </w:r>
      <w:r w:rsidR="00F33066">
        <w:rPr>
          <w:i/>
          <w:iCs/>
        </w:rPr>
        <w:t>via</w:t>
      </w:r>
      <w:r>
        <w:t xml:space="preserve"> inhibitory effects on Treg function, particularly during the sensitisation phase of TDI-induced allergic asthma </w:t>
      </w:r>
      <w:r w:rsidR="00F0536D">
        <w:fldChar w:fldCharType="begin"/>
      </w:r>
      <w:r w:rsidR="00551437">
        <w:instrText xml:space="preserve"> ADDIN EN.CITE &lt;EndNote&gt;&lt;Cite&gt;&lt;Author&gt;Long&lt;/Author&gt;&lt;Year&gt;2016&lt;/Year&gt;&lt;RecNum&gt;162&lt;/RecNum&gt;&lt;DisplayText&gt;(Long et al. 2016)&lt;/DisplayText&gt;&lt;record&gt;&lt;rec-number&gt;162&lt;/rec-number&gt;&lt;foreign-keys&gt;&lt;key app="EN" db-id="dst5werpwtwza8efze459ppnxd2xvzxtaerv" timestamp="1520681629"&gt;162&lt;/key&gt;&lt;/foreign-keys&gt;&lt;ref-type name="Journal Article"&gt;17&lt;/ref-type&gt;&lt;contributors&gt;&lt;authors&gt;&lt;author&gt;Long, Carrie Mae&lt;/author&gt;&lt;author&gt;Lukomska, Ewa&lt;/author&gt;&lt;author&gt;Marshall, Nikki B&lt;/author&gt;&lt;author&gt;Nayak, Ajay&lt;/author&gt;&lt;author&gt;Anderson, Stacey E&lt;/author&gt;&lt;/authors&gt;&lt;/contributors&gt;&lt;titles&gt;&lt;title&gt;Potential Inhibitory Influence of miRNA 210 on Regulatory T Cells during Epicutaneous Chemical Sensitization&lt;/title&gt;&lt;secondary-title&gt;Genes&lt;/secondary-title&gt;&lt;/titles&gt;&lt;pages&gt;1-9&lt;/pages&gt;&lt;volume&gt;8&lt;/volume&gt;&lt;number&gt;1&lt;/number&gt;&lt;dates&gt;&lt;year&gt;2016&lt;/year&gt;&lt;/dates&gt;&lt;urls&gt;&lt;/urls&gt;&lt;/record&gt;&lt;/Cite&gt;&lt;/EndNote&gt;</w:instrText>
      </w:r>
      <w:r w:rsidR="00F0536D">
        <w:fldChar w:fldCharType="separate"/>
      </w:r>
      <w:r w:rsidR="00E6646E">
        <w:rPr>
          <w:noProof/>
        </w:rPr>
        <w:t>(Long et al. 2016)</w:t>
      </w:r>
      <w:r w:rsidR="00F0536D">
        <w:fldChar w:fldCharType="end"/>
      </w:r>
      <w:r>
        <w:t xml:space="preserve">. </w:t>
      </w:r>
    </w:p>
    <w:p w14:paraId="3C24CD46" w14:textId="77777777" w:rsidR="00D670B7" w:rsidRDefault="00D670B7">
      <w:pPr>
        <w:spacing w:line="480" w:lineRule="auto"/>
        <w:jc w:val="both"/>
        <w:rPr>
          <w:sz w:val="12"/>
          <w:szCs w:val="12"/>
        </w:rPr>
      </w:pPr>
    </w:p>
    <w:p w14:paraId="3C24CD47" w14:textId="669AD4B1" w:rsidR="00D670B7" w:rsidRDefault="00A01CFA">
      <w:pPr>
        <w:spacing w:line="480" w:lineRule="auto"/>
        <w:jc w:val="both"/>
      </w:pPr>
      <w:r>
        <w:t xml:space="preserve">Tang </w:t>
      </w:r>
      <w:r>
        <w:rPr>
          <w:i/>
          <w:iCs/>
        </w:rPr>
        <w:t>et al</w:t>
      </w:r>
      <w:r>
        <w:rPr>
          <w:i/>
        </w:rPr>
        <w:t>.</w:t>
      </w:r>
      <w:r>
        <w:t xml:space="preserve">, identified roles for miR-21a-3p, miR-449c-5p, and miR-496a-3p in mouse models of asthma, and identified an miR-21/Acvr2a axis in regulating asthma-induced inflammation </w:t>
      </w:r>
      <w:r w:rsidR="00F0536D">
        <w:fldChar w:fldCharType="begin"/>
      </w:r>
      <w:r w:rsidR="00E6646E">
        <w:instrText xml:space="preserve"> ADDIN EN.CITE &lt;EndNote&gt;&lt;Cite&gt;&lt;Author&gt;Tang&lt;/Author&gt;&lt;Year&gt;2016&lt;/Year&gt;&lt;RecNum&gt;163&lt;/RecNum&gt;&lt;DisplayText&gt;(Tang et al. 2016)&lt;/DisplayText&gt;&lt;record&gt;&lt;rec-number&gt;163&lt;/rec-number&gt;&lt;foreign-keys&gt;&lt;key app="EN" db-id="dst5werpwtwza8efze459ppnxd2xvzxtaerv" timestamp="1520681629"&gt;163&lt;/key&gt;&lt;/foreign-keys&gt;&lt;ref-type name="Journal Article"&gt;17&lt;/ref-type&gt;&lt;contributors&gt;&lt;authors&gt;&lt;author&gt;Tang, G. N.&lt;/author&gt;&lt;author&gt;Li, C. L.&lt;/author&gt;&lt;author&gt;Yao, Y.&lt;/author&gt;&lt;author&gt;Xu, Z. B.&lt;/author&gt;&lt;author&gt;Deng, M. X.&lt;/author&gt;&lt;author&gt;Wang, S. Y.&lt;/author&gt;&lt;author&gt;Sun, Y. Q.&lt;/author&gt;&lt;author&gt;Shi, J. B.&lt;/author&gt;&lt;author&gt;Fu, Q. L.&lt;/author&gt;&lt;/authors&gt;&lt;/contributors&gt;&lt;titles&gt;&lt;title&gt;MicroRNAs Involved in Asthma After Mesenchymal Stem Cells Treatment&lt;/title&gt;&lt;secondary-title&gt;Stem Cells And Development&lt;/secondary-title&gt;&lt;/titles&gt;&lt;periodical&gt;&lt;full-title&gt;Stem Cells and Development&lt;/full-title&gt;&lt;abbr-1&gt;Stem Cells Dev.&lt;/abbr-1&gt;&lt;abbr-2&gt;Stem Cells Dev&lt;/abbr-2&gt;&lt;/periodical&gt;&lt;pages&gt;883-96&lt;/pages&gt;&lt;volume&gt;25&lt;/volume&gt;&lt;number&gt;12&lt;/number&gt;&lt;edition&gt;2016/04/24&lt;/edition&gt;&lt;dates&gt;&lt;year&gt;2016&lt;/year&gt;&lt;pub-dates&gt;&lt;date&gt;Jun 15&lt;/date&gt;&lt;/pub-dates&gt;&lt;/dates&gt;&lt;isbn&gt;1547-3287&lt;/isbn&gt;&lt;urls&gt;&lt;/urls&gt;&lt;electronic-resource-num&gt;10.1089/scd.2015.0339&lt;/electronic-resource-num&gt;&lt;/record&gt;&lt;/Cite&gt;&lt;/EndNote&gt;</w:instrText>
      </w:r>
      <w:r w:rsidR="00F0536D">
        <w:fldChar w:fldCharType="separate"/>
      </w:r>
      <w:r w:rsidR="00E6646E">
        <w:rPr>
          <w:noProof/>
        </w:rPr>
        <w:t>(Tang et al. 2016)</w:t>
      </w:r>
      <w:r w:rsidR="00F0536D">
        <w:fldChar w:fldCharType="end"/>
      </w:r>
      <w:r>
        <w:t xml:space="preserve">. Also, we have shown crucial roles for miR-21 in the pathogenesis of </w:t>
      </w:r>
      <w:r w:rsidR="00751151">
        <w:t>an</w:t>
      </w:r>
      <w:r>
        <w:t xml:space="preserve"> experimental mouse model of steroid-insensitive asthma. It’s effects occur though the suppression of anti-inflammatory phosphatase and </w:t>
      </w:r>
      <w:proofErr w:type="spellStart"/>
      <w:r>
        <w:t>tensin</w:t>
      </w:r>
      <w:proofErr w:type="spellEnd"/>
      <w:r>
        <w:t xml:space="preserve"> (PTEN) homolog, that increases the phosphoinositide 3-kinase (PI3K) signal, in turn reducing histone deacetylase-2 levels that are required for responses to steroid treatment </w:t>
      </w:r>
      <w:r w:rsidR="00F0536D">
        <w:fldChar w:fldCharType="begin"/>
      </w:r>
      <w:r w:rsidR="00E6646E">
        <w:instrText xml:space="preserve"> ADDIN EN.CITE &lt;EndNote&gt;&lt;Cite&gt;&lt;Author&gt;Kim&lt;/Author&gt;&lt;Year&gt;2017&lt;/Year&gt;&lt;RecNum&gt;23&lt;/RecNum&gt;&lt;DisplayText&gt;(Kim et al. 2017a)&lt;/DisplayText&gt;&lt;record&gt;&lt;rec-number&gt;23&lt;/rec-number&gt;&lt;foreign-keys&gt;&lt;key app="EN" db-id="dst5werpwtwza8efze459ppnxd2xvzxtaerv" timestamp="1520681596"&gt;23&lt;/key&gt;&lt;/foreign-keys&gt;&lt;ref-type name="Journal Article"&gt;17&lt;/ref-type&gt;&lt;contributors&gt;&lt;authors&gt;&lt;author&gt;Kim, Richard Y&lt;/author&gt;&lt;author&gt;Horvat, Jay C&lt;/author&gt;&lt;author&gt;Pinkerton, James W&lt;/author&gt;&lt;author&gt;Starkey, Malcolm R&lt;/author&gt;&lt;author&gt;Essilfie, Ama T&lt;/author&gt;&lt;author&gt;Mayall, Jemma R&lt;/author&gt;&lt;author&gt;Nair, Prema M&lt;/author&gt;&lt;author&gt;Hansbro, Nicole G&lt;/author&gt;&lt;author&gt;Jones, Bernadette&lt;/author&gt;&lt;author&gt;Haw, Tatt Jhong&lt;/author&gt;&lt;/authors&gt;&lt;/contributors&gt;&lt;titles&gt;&lt;title&gt;MicroRNA-21 drives severe, steroid-insensitive experimental asthma by amplifying phosphoinositide 3-kinase–mediated suppression of histone deacetylase 2&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519-532&lt;/pages&gt;&lt;volume&gt;139&lt;/volume&gt;&lt;number&gt;2&lt;/number&gt;&lt;dates&gt;&lt;year&gt;2017&lt;/year&gt;&lt;/dates&gt;&lt;isbn&gt;0091-6749&lt;/isbn&gt;&lt;urls&gt;&lt;/urls&gt;&lt;/record&gt;&lt;/Cite&gt;&lt;/EndNote&gt;</w:instrText>
      </w:r>
      <w:r w:rsidR="00F0536D">
        <w:fldChar w:fldCharType="separate"/>
      </w:r>
      <w:r w:rsidR="00E6646E">
        <w:rPr>
          <w:noProof/>
        </w:rPr>
        <w:t>(Kim et al. 2017a)</w:t>
      </w:r>
      <w:r w:rsidR="00F0536D">
        <w:fldChar w:fldCharType="end"/>
      </w:r>
      <w:r>
        <w:t xml:space="preserve">. </w:t>
      </w:r>
      <w:proofErr w:type="spellStart"/>
      <w:r>
        <w:t>Elbehidy</w:t>
      </w:r>
      <w:proofErr w:type="spellEnd"/>
      <w:r>
        <w:t xml:space="preserve"> </w:t>
      </w:r>
      <w:r>
        <w:rPr>
          <w:i/>
          <w:iCs/>
        </w:rPr>
        <w:t>et al</w:t>
      </w:r>
      <w:r>
        <w:rPr>
          <w:i/>
        </w:rPr>
        <w:t>.</w:t>
      </w:r>
      <w:r>
        <w:t>, confirmed miR-</w:t>
      </w:r>
      <w:r>
        <w:lastRenderedPageBreak/>
        <w:t xml:space="preserve">21 as a potential novel biomarker for asthma diagnosis in children </w:t>
      </w:r>
      <w:r w:rsidR="00F0536D">
        <w:fldChar w:fldCharType="begin">
          <w:fldData xml:space="preserve">PEVuZE5vdGU+PENpdGU+PEF1dGhvcj5FbGJlaGlkeTwvQXV0aG9yPjxZZWFyPjIwMTY8L1llYXI+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</w:fldData>
        </w:fldChar>
      </w:r>
      <w:r w:rsidR="00E6646E">
        <w:instrText xml:space="preserve"> ADDIN EN.CITE </w:instrText>
      </w:r>
      <w:r w:rsidR="00E6646E">
        <w:fldChar w:fldCharType="begin">
          <w:fldData xml:space="preserve">PEVuZE5vdGU+PENpdGU+PEF1dGhvcj5FbGJlaGlkeTwvQXV0aG9yPjxZZWFyPjIwMTY8L1llYXI+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</w:fldData>
        </w:fldChar>
      </w:r>
      <w:r w:rsidR="00E6646E">
        <w:instrText xml:space="preserve"> ADDIN EN.CITE.DATA </w:instrText>
      </w:r>
      <w:r w:rsidR="00E6646E">
        <w:fldChar w:fldCharType="end"/>
      </w:r>
      <w:r w:rsidR="00F0536D">
        <w:fldChar w:fldCharType="separate"/>
      </w:r>
      <w:r w:rsidR="00E6646E">
        <w:rPr>
          <w:noProof/>
        </w:rPr>
        <w:t>(Elbehidy et al. 2016)</w:t>
      </w:r>
      <w:r w:rsidR="00F0536D">
        <w:fldChar w:fldCharType="end"/>
      </w:r>
      <w:r>
        <w:t xml:space="preserve">. miR-10a has also been identified as a possible therapeutic target in regulating the proliferation of ASM cells </w:t>
      </w:r>
      <w:r w:rsidR="00F33066">
        <w:rPr>
          <w:i/>
        </w:rPr>
        <w:t>via</w:t>
      </w:r>
      <w:r>
        <w:rPr>
          <w:i/>
        </w:rPr>
        <w:t xml:space="preserve"> </w:t>
      </w:r>
      <w:r>
        <w:t xml:space="preserve">the PI3K pathway </w:t>
      </w:r>
      <w:r w:rsidR="00F0536D">
        <w:fldChar w:fldCharType="begin">
          <w:fldData xml:space="preserve">PEVuZE5vdGU+PENpdGU+PEF1dGhvcj5IdTwvQXV0aG9yPjxZZWFyPjIwMTQ8L1llYXI+PFJlY051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</w:fldData>
        </w:fldChar>
      </w:r>
      <w:r w:rsidR="00E6646E">
        <w:instrText xml:space="preserve"> ADDIN EN.CITE </w:instrText>
      </w:r>
      <w:r w:rsidR="00E6646E">
        <w:fldChar w:fldCharType="begin">
          <w:fldData xml:space="preserve">PEVuZE5vdGU+PENpdGU+PEF1dGhvcj5IdTwvQXV0aG9yPjxZZWFyPjIwMTQ8L1llYXI+PFJlY051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</w:fldData>
        </w:fldChar>
      </w:r>
      <w:r w:rsidR="00E6646E">
        <w:instrText xml:space="preserve"> ADDIN EN.CITE.DATA </w:instrText>
      </w:r>
      <w:r w:rsidR="00E6646E">
        <w:fldChar w:fldCharType="end"/>
      </w:r>
      <w:r w:rsidR="00F0536D">
        <w:fldChar w:fldCharType="separate"/>
      </w:r>
      <w:r w:rsidR="00E6646E">
        <w:rPr>
          <w:noProof/>
        </w:rPr>
        <w:t>(Hu et al. 2014)</w:t>
      </w:r>
      <w:r w:rsidR="00F0536D">
        <w:fldChar w:fldCharType="end"/>
      </w:r>
      <w:r>
        <w:t xml:space="preserve">. Xiang and colleagues demonstrated the role of miR-487b in activating and regulating macrophages in innate immune responses including pro-inflammatory effects through the induction of IL-33 transcripts </w:t>
      </w:r>
      <w:r w:rsidR="00F0536D">
        <w:fldChar w:fldCharType="begin"/>
      </w:r>
      <w:r w:rsidR="00551437">
        <w:instrText xml:space="preserve"> ADDIN EN.CITE &lt;EndNote&gt;&lt;Cite&gt;&lt;Author&gt;Xiang&lt;/Author&gt;&lt;Year&gt;2016&lt;/Year&gt;&lt;RecNum&gt;224&lt;/RecNum&gt;&lt;DisplayText&gt;(Xiang et al. 2016)&lt;/DisplayText&gt;&lt;record&gt;&lt;rec-number&gt;224&lt;/rec-number&gt;&lt;foreign-keys&gt;&lt;key app="EN" db-id="dst5werpwtwza8efze459ppnxd2xvzxtaerv" timestamp="1528712739"&gt;224&lt;/key&gt;&lt;/foreign-keys&gt;&lt;ref-type name="Journal Article"&gt;17&lt;/ref-type&gt;&lt;contributors&gt;&lt;authors&gt;&lt;author&gt;Xiang, Yang&lt;/author&gt;&lt;author&gt;Eyers, Fiona&lt;/author&gt;&lt;author&gt;Herbert, Cristan&lt;/author&gt;&lt;author&gt;Tay, Hock L&lt;/author&gt;&lt;author&gt;Foster, Paul S&lt;/author&gt;&lt;author&gt;Yang, Ming&lt;/author&gt;&lt;/authors&gt;&lt;/contributors&gt;&lt;titles&gt;&lt;title&gt;MicroRNA-487b is a negative regulator of macrophage activation by targeting IL-33 production&lt;/title&gt;&lt;secondary-title&gt;Journal of Immunology&lt;/secondary-title&gt;&lt;/titles&gt;&lt;periodical&gt;&lt;full-title&gt;Journal of Immunology&lt;/full-title&gt;&lt;abbr-1&gt;J. Immunol.&lt;/abbr-1&gt;&lt;abbr-2&gt;J Immunol&lt;/abbr-2&gt;&lt;/periodical&gt;&lt;pages&gt;3421-3428&lt;/pages&gt;&lt;volume&gt;196&lt;/volume&gt;&lt;number&gt;8&lt;/number&gt;&lt;dates&gt;&lt;year&gt;2016&lt;/year&gt;&lt;/dates&gt;&lt;isbn&gt;0022-1767&lt;/isbn&gt;&lt;urls&gt;&lt;/urls&gt;&lt;/record&gt;&lt;/Cite&gt;&lt;/EndNote&gt;</w:instrText>
      </w:r>
      <w:r w:rsidR="00F0536D">
        <w:fldChar w:fldCharType="separate"/>
      </w:r>
      <w:r w:rsidR="00E6646E">
        <w:rPr>
          <w:noProof/>
        </w:rPr>
        <w:t>(Xiang et al. 2016)</w:t>
      </w:r>
      <w:r w:rsidR="00F0536D">
        <w:fldChar w:fldCharType="end"/>
      </w:r>
      <w:r>
        <w:t xml:space="preserve">. Another study showed that antagonising miR-328 in the infected lung enhances the antimicrobial potential of macrophages and neutrophils along with the clearance of Non-typeable </w:t>
      </w:r>
      <w:r>
        <w:rPr>
          <w:i/>
        </w:rPr>
        <w:t xml:space="preserve">Haemophilus influenzae </w:t>
      </w:r>
      <w:r>
        <w:rPr>
          <w:rFonts w:asciiTheme="minorHAnsi" w:hAnsiTheme="minorHAnsi" w:cstheme="minorBidi"/>
          <w:sz w:val="22"/>
          <w:szCs w:val="22"/>
        </w:rPr>
        <w:fldChar w:fldCharType="begin"/>
      </w:r>
      <w:r>
        <w:rPr>
          <w:i/>
        </w:rPr>
        <w:instrText>ADDIN EN.CITE &lt;EndNote&gt;&lt;Cite&gt;&lt;Author&gt;Tay&lt;/Author&gt;&lt;Year&gt;2015&lt;/Year&gt;&lt;RecNum&gt;225&lt;/RecNum&gt;&lt;DisplayText&gt;(Tay et al. 2015)&lt;/DisplayText&gt;&lt;record&gt;&lt;rec-number&gt;225&lt;/rec-number&gt;&lt;foreign-keys&gt;&lt;key app="EN" db-id="dst5werpwtwza8efze459ppnxd2xvzxtaerv"&gt;225&lt;/key&gt;&lt;/foreign-keys&gt;&lt;ref-type name="Journal Article"&gt;17&lt;/ref-type&gt;&lt;contributors&gt;&lt;authors&gt;&lt;author&gt;Tay, Hock L&lt;/author&gt;&lt;author&gt;Kaiko, Gerard E&lt;/author&gt;&lt;author&gt;Plank, Maximilian&lt;/author&gt;&lt;author&gt;Li, JingJing&lt;/author&gt;&lt;author&gt;Maltby, Steven&lt;/author&gt;&lt;author&gt;Essilfie, Ama-Tawiah&lt;/author&gt;&lt;author&gt;Jarnicki, Andrew&lt;/author&gt;&lt;author&gt;Yang, Ming&lt;/author&gt;&lt;author&gt;Mattes, Joerg&lt;/author&gt;&lt;author&gt;Hansbro, Philip M&lt;/author&gt;&lt;/authors&gt;&lt;/contributors&gt;&lt;titles&gt;&lt;title&gt;Antagonism of miR-328 increases the antimicrobial function of macrophages and neutrophils and rapid clearance of non-typeable Haemophilus influenzae (NTHi) from infected lung&lt;/title&gt;&lt;secondary-title&gt;PLoS pathogens&lt;/secondary-title&gt;&lt;/titles&gt;&lt;periodical&gt;&lt;full-title&gt;PLoS Pathogens&lt;/full-title&gt;&lt;abbr-1&gt;PLoS Path.&lt;/abbr-1&gt;&lt;abbr-2&gt;PLoS Path&lt;/abbr-2&gt;&lt;/periodical&gt;&lt;pages&gt;e1004549&lt;/pages&gt;&lt;volume&gt;11&lt;/volume&gt;&lt;number&gt;4&lt;/number&gt;&lt;dates&gt;&lt;year&gt;2015&lt;/year&gt;&lt;/dates&gt;&lt;isbn&gt;1553-7374&lt;/isbn&gt;&lt;urls&gt;&lt;/urls&gt;&lt;/record&gt;&lt;/Cite&gt;&lt;/EndNote&gt;</w:instrText>
      </w:r>
      <w:r>
        <w:rPr>
          <w:i/>
        </w:rPr>
        <w:fldChar w:fldCharType="separate"/>
      </w:r>
      <w:r>
        <w:t>(Tay et al. 2015)</w:t>
      </w:r>
      <w:r>
        <w:rPr>
          <w:i/>
        </w:rPr>
        <w:fldChar w:fldCharType="end"/>
      </w:r>
      <w:r>
        <w:t>.</w:t>
      </w:r>
    </w:p>
    <w:p w14:paraId="3C24CD48" w14:textId="77777777" w:rsidR="00D670B7" w:rsidRDefault="00D670B7">
      <w:pPr>
        <w:spacing w:line="480" w:lineRule="auto"/>
        <w:jc w:val="both"/>
        <w:rPr>
          <w:sz w:val="12"/>
          <w:szCs w:val="12"/>
        </w:rPr>
      </w:pPr>
    </w:p>
    <w:p w14:paraId="3C24CD49" w14:textId="647D3428" w:rsidR="00D670B7" w:rsidRDefault="00A01CFA">
      <w:pPr>
        <w:spacing w:line="480" w:lineRule="auto"/>
        <w:jc w:val="both"/>
        <w:rPr>
          <w:highlight w:val="white"/>
        </w:rPr>
      </w:pPr>
      <w:r>
        <w:t>A primary pathogenic factor in asthma is the overexpression of IL-13, and most miRNAs</w:t>
      </w:r>
      <w:r w:rsidR="00454743">
        <w:t xml:space="preserve"> implicated in the disease</w:t>
      </w:r>
      <w:r>
        <w:t xml:space="preserve">, such as miR-133a, -145, -126, -155 and -146, contribute to its regulation </w:t>
      </w:r>
      <w:r>
        <w:rPr>
          <w:rFonts w:asciiTheme="minorHAnsi" w:hAnsiTheme="minorHAnsi" w:cstheme="minorBidi"/>
          <w:sz w:val="22"/>
          <w:szCs w:val="22"/>
        </w:rPr>
        <w:fldChar w:fldCharType="begin"/>
      </w:r>
      <w:r>
        <w:instrText>ADDIN EN.CITE</w:instrText>
      </w:r>
      <w:r>
        <w:rPr>
          <w:rFonts w:asciiTheme="minorHAnsi" w:hAnsiTheme="minorHAnsi" w:cstheme="minorBidi"/>
          <w:sz w:val="22"/>
          <w:szCs w:val="22"/>
        </w:rPr>
        <w:fldChar w:fldCharType="begin"/>
      </w:r>
      <w:r>
        <w:instrText>ADDIN EN.CITE.DATA</w:instrText>
      </w:r>
      <w:r>
        <w:fldChar w:fldCharType="end"/>
      </w:r>
      <w:r>
        <w:fldChar w:fldCharType="separate"/>
      </w:r>
      <w:r>
        <w:t>(Chiba et al. 2009; Collison et al. 2011; Greene and Gaughan 2013; Liu et al. 2015; Matsukura et al. 2016)</w:t>
      </w:r>
      <w:r>
        <w:fldChar w:fldCharType="end"/>
      </w:r>
      <w:r>
        <w:t xml:space="preserve">. Ho </w:t>
      </w:r>
      <w:r>
        <w:rPr>
          <w:i/>
          <w:iCs/>
        </w:rPr>
        <w:t>et al</w:t>
      </w:r>
      <w:r>
        <w:rPr>
          <w:i/>
        </w:rPr>
        <w:t>.</w:t>
      </w:r>
      <w:r>
        <w:t xml:space="preserve">, showed in an </w:t>
      </w:r>
      <w:r>
        <w:rPr>
          <w:shd w:val="clear" w:color="auto" w:fill="FFFFFF"/>
        </w:rPr>
        <w:t xml:space="preserve">ovalbumin-induced mouse model of asthma that diallyl </w:t>
      </w:r>
      <w:proofErr w:type="spellStart"/>
      <w:r>
        <w:rPr>
          <w:shd w:val="clear" w:color="auto" w:fill="FFFFFF"/>
        </w:rPr>
        <w:t>sulfide</w:t>
      </w:r>
      <w:proofErr w:type="spellEnd"/>
      <w:r>
        <w:rPr>
          <w:shd w:val="clear" w:color="auto" w:fill="FFFFFF"/>
        </w:rPr>
        <w:t xml:space="preserve"> has protective effects due to miR-144, -34a and -34b/c </w:t>
      </w:r>
      <w:r w:rsidR="00454743">
        <w:rPr>
          <w:shd w:val="clear" w:color="auto" w:fill="FFFFFF"/>
        </w:rPr>
        <w:t xml:space="preserve">induced </w:t>
      </w:r>
      <w:r>
        <w:rPr>
          <w:shd w:val="clear" w:color="auto" w:fill="FFFFFF"/>
        </w:rPr>
        <w:t xml:space="preserve">Nrf2 activation, which has anti-oxidant effects </w:t>
      </w:r>
      <w:r w:rsidR="00F0536D">
        <w:rPr>
          <w:shd w:val="clear" w:color="auto" w:fill="FFFFFF"/>
        </w:rPr>
        <w:fldChar w:fldCharType="begin"/>
      </w:r>
      <w:r w:rsidR="00551437">
        <w:rPr>
          <w:shd w:val="clear" w:color="auto" w:fill="FFFFFF"/>
        </w:rPr>
        <w:instrText xml:space="preserve"> ADDIN EN.CITE &lt;EndNote&gt;&lt;Cite&gt;&lt;Author&gt;Ho&lt;/Author&gt;&lt;Year&gt;2016&lt;/Year&gt;&lt;RecNum&gt;170&lt;/RecNum&gt;&lt;DisplayText&gt;(Ho et al. 2016)&lt;/DisplayText&gt;&lt;record&gt;&lt;rec-number&gt;170&lt;/rec-number&gt;&lt;foreign-keys&gt;&lt;key app="EN" db-id="dst5werpwtwza8efze459ppnxd2xvzxtaerv" timestamp="1520681631"&gt;170&lt;/key&gt;&lt;/foreign-keys&gt;&lt;ref-type name="Journal Article"&gt;17&lt;/ref-type&gt;&lt;contributors&gt;&lt;authors&gt;&lt;author&gt;Ho, C. Y.&lt;/author&gt;&lt;author&gt;Lu, C. C.&lt;/author&gt;&lt;author&gt;Weng, C. J.&lt;/author&gt;&lt;author&gt;Yen, G. C.&lt;/author&gt;&lt;/authors&gt;&lt;/contributors&gt;&lt;titles&gt;&lt;title&gt;Protective Effects of Diallyl Sulfide on Ovalbumin-Induced Pulmonary Inflammation of Allergic Asthma Mice by MicroRNA-144, -34a, and -34b/c-Modulated Nrf2 Activation&lt;/title&gt;&lt;secondary-title&gt;Journal of Agricultural and Food Chemistry&lt;/secondary-title&gt;&lt;/titles&gt;&lt;periodical&gt;&lt;full-title&gt;Journal of Agricultural and Food Chemistry&lt;/full-title&gt;&lt;abbr-1&gt;J. Agric. Food. Chem.&lt;/abbr-1&gt;&lt;abbr-2&gt;J Agric Food Chem&lt;/abbr-2&gt;&lt;/periodical&gt;&lt;pages&gt;151-60&lt;/pages&gt;&lt;volume&gt;64&lt;/volume&gt;&lt;number&gt;1&lt;/number&gt;&lt;dates&gt;&lt;year&gt;2016&lt;/year&gt;&lt;/dates&gt;&lt;isbn&gt;0021-8561&lt;/isbn&gt;&lt;accession-num&gt;26646558&lt;/accession-num&gt;&lt;urls&gt;&lt;/urls&gt;&lt;electronic-resource-num&gt;10.1021/acs.jafc.5b04861&lt;/electronic-resource-num&gt;&lt;/record&gt;&lt;/Cite&gt;&lt;/EndNote&gt;</w:instrText>
      </w:r>
      <w:r w:rsidR="00F0536D">
        <w:rPr>
          <w:shd w:val="clear" w:color="auto" w:fill="FFFFFF"/>
        </w:rPr>
        <w:fldChar w:fldCharType="separate"/>
      </w:r>
      <w:r w:rsidR="00E6646E">
        <w:rPr>
          <w:noProof/>
          <w:shd w:val="clear" w:color="auto" w:fill="FFFFFF"/>
        </w:rPr>
        <w:t>(Ho et al. 2016)</w:t>
      </w:r>
      <w:r w:rsidR="00F0536D">
        <w:rPr>
          <w:shd w:val="clear" w:color="auto" w:fill="FFFFFF"/>
        </w:rPr>
        <w:fldChar w:fldCharType="end"/>
      </w:r>
      <w:r>
        <w:rPr>
          <w:shd w:val="clear" w:color="auto" w:fill="FFFFFF"/>
        </w:rPr>
        <w:t xml:space="preserve">. miR-19a has been identified as a potential new therapeutic target for the management of severe asthma, where its downregulation controls epithelial repair </w:t>
      </w:r>
      <w:r w:rsidR="00F0536D">
        <w:rPr>
          <w:shd w:val="clear" w:color="auto" w:fill="FFFFFF"/>
        </w:rPr>
        <w:fldChar w:fldCharType="begin">
          <w:fldData xml:space="preserve">PEVuZE5vdGU+PENpdGU+PEF1dGhvcj5IYWotU2FsZW08L0F1dGhvcj48WWVhcj4yMDE1PC9ZZWFy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</w:fldData>
        </w:fldChar>
      </w:r>
      <w:r w:rsidR="00E6646E">
        <w:rPr>
          <w:shd w:val="clear" w:color="auto" w:fill="FFFFFF"/>
        </w:rPr>
        <w:instrText xml:space="preserve"> ADDIN EN.CITE </w:instrText>
      </w:r>
      <w:r w:rsidR="00E6646E">
        <w:rPr>
          <w:shd w:val="clear" w:color="auto" w:fill="FFFFFF"/>
        </w:rPr>
        <w:fldChar w:fldCharType="begin">
          <w:fldData xml:space="preserve">PEVuZE5vdGU+PENpdGU+PEF1dGhvcj5IYWotU2FsZW08L0F1dGhvcj48WWVhcj4yMDE1PC9ZZWFy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</w:fldData>
        </w:fldChar>
      </w:r>
      <w:r w:rsidR="00E6646E">
        <w:rPr>
          <w:shd w:val="clear" w:color="auto" w:fill="FFFFFF"/>
        </w:rPr>
        <w:instrText xml:space="preserve"> ADDIN EN.CITE.DATA </w:instrText>
      </w:r>
      <w:r w:rsidR="00E6646E">
        <w:rPr>
          <w:shd w:val="clear" w:color="auto" w:fill="FFFFFF"/>
        </w:rPr>
      </w:r>
      <w:r w:rsidR="00E6646E">
        <w:rPr>
          <w:shd w:val="clear" w:color="auto" w:fill="FFFFFF"/>
        </w:rPr>
        <w:fldChar w:fldCharType="end"/>
      </w:r>
      <w:r w:rsidR="00F0536D">
        <w:rPr>
          <w:shd w:val="clear" w:color="auto" w:fill="FFFFFF"/>
        </w:rPr>
      </w:r>
      <w:r w:rsidR="00F0536D">
        <w:rPr>
          <w:shd w:val="clear" w:color="auto" w:fill="FFFFFF"/>
        </w:rPr>
        <w:fldChar w:fldCharType="separate"/>
      </w:r>
      <w:r w:rsidR="00E6646E">
        <w:rPr>
          <w:noProof/>
          <w:shd w:val="clear" w:color="auto" w:fill="FFFFFF"/>
        </w:rPr>
        <w:t>(Haj-Salem et al. 2015)</w:t>
      </w:r>
      <w:r w:rsidR="00F0536D">
        <w:rPr>
          <w:shd w:val="clear" w:color="auto" w:fill="FFFFFF"/>
        </w:rPr>
        <w:fldChar w:fldCharType="end"/>
      </w:r>
      <w:r>
        <w:rPr>
          <w:shd w:val="clear" w:color="auto" w:fill="FFFFFF"/>
        </w:rPr>
        <w:t xml:space="preserve">. Likewise, knock down of miR-106a suppressed airway inflammation, goblet cell metaplasia, sub-epithelial fibrosis and AHR in a mouse asthma model </w:t>
      </w:r>
      <w:r w:rsidR="00F0536D">
        <w:rPr>
          <w:shd w:val="clear" w:color="auto" w:fill="FFFFFF"/>
        </w:rPr>
        <w:fldChar w:fldCharType="begin">
          <w:fldData xml:space="preserve">PEVuZE5vdGU+PENpdGU+PEF1dGhvcj5TaGFybWE8L0F1dGhvcj48WWVhcj4yMDEyPC9ZZWFyPjxS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</w:fldData>
        </w:fldChar>
      </w:r>
      <w:r w:rsidR="00E6646E">
        <w:rPr>
          <w:shd w:val="clear" w:color="auto" w:fill="FFFFFF"/>
        </w:rPr>
        <w:instrText xml:space="preserve"> ADDIN EN.CITE </w:instrText>
      </w:r>
      <w:r w:rsidR="00E6646E">
        <w:rPr>
          <w:shd w:val="clear" w:color="auto" w:fill="FFFFFF"/>
        </w:rPr>
        <w:fldChar w:fldCharType="begin">
          <w:fldData xml:space="preserve">PEVuZE5vdGU+PENpdGU+PEF1dGhvcj5TaGFybWE8L0F1dGhvcj48WWVhcj4yMDEyPC9ZZWFyPjxS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</w:fldData>
        </w:fldChar>
      </w:r>
      <w:r w:rsidR="00E6646E">
        <w:rPr>
          <w:shd w:val="clear" w:color="auto" w:fill="FFFFFF"/>
        </w:rPr>
        <w:instrText xml:space="preserve"> ADDIN EN.CITE.DATA </w:instrText>
      </w:r>
      <w:r w:rsidR="00E6646E">
        <w:rPr>
          <w:shd w:val="clear" w:color="auto" w:fill="FFFFFF"/>
        </w:rPr>
      </w:r>
      <w:r w:rsidR="00E6646E">
        <w:rPr>
          <w:shd w:val="clear" w:color="auto" w:fill="FFFFFF"/>
        </w:rPr>
        <w:fldChar w:fldCharType="end"/>
      </w:r>
      <w:r w:rsidR="00F0536D">
        <w:rPr>
          <w:shd w:val="clear" w:color="auto" w:fill="FFFFFF"/>
        </w:rPr>
      </w:r>
      <w:r w:rsidR="00F0536D">
        <w:rPr>
          <w:shd w:val="clear" w:color="auto" w:fill="FFFFFF"/>
        </w:rPr>
        <w:fldChar w:fldCharType="separate"/>
      </w:r>
      <w:r w:rsidR="00E6646E">
        <w:rPr>
          <w:noProof/>
          <w:shd w:val="clear" w:color="auto" w:fill="FFFFFF"/>
        </w:rPr>
        <w:t>(Sharma et al. 2012)</w:t>
      </w:r>
      <w:r w:rsidR="00F0536D">
        <w:rPr>
          <w:shd w:val="clear" w:color="auto" w:fill="FFFFFF"/>
        </w:rPr>
        <w:fldChar w:fldCharType="end"/>
      </w:r>
      <w:r>
        <w:rPr>
          <w:shd w:val="clear" w:color="auto" w:fill="FFFFFF"/>
        </w:rPr>
        <w:t>.</w:t>
      </w:r>
    </w:p>
    <w:p w14:paraId="3C24CD4A" w14:textId="77777777" w:rsidR="00D670B7" w:rsidRDefault="00D670B7">
      <w:pPr>
        <w:spacing w:line="480" w:lineRule="auto"/>
        <w:jc w:val="both"/>
        <w:rPr>
          <w:sz w:val="12"/>
          <w:szCs w:val="12"/>
          <w:highlight w:val="white"/>
        </w:rPr>
      </w:pPr>
    </w:p>
    <w:p w14:paraId="3C24CD4B" w14:textId="163FF772" w:rsidR="00D670B7" w:rsidRDefault="00A01CFA">
      <w:pPr>
        <w:spacing w:line="480" w:lineRule="auto"/>
        <w:jc w:val="both"/>
        <w:rPr>
          <w:highlight w:val="white"/>
        </w:rPr>
      </w:pPr>
      <w:r>
        <w:rPr>
          <w:shd w:val="clear" w:color="auto" w:fill="FFFFFF"/>
        </w:rPr>
        <w:t>As well as miRNAs, long non-coding RNAs (</w:t>
      </w:r>
      <w:proofErr w:type="spellStart"/>
      <w:r>
        <w:rPr>
          <w:shd w:val="clear" w:color="auto" w:fill="FFFFFF"/>
        </w:rPr>
        <w:t>LncRNAs</w:t>
      </w:r>
      <w:proofErr w:type="spellEnd"/>
      <w:r>
        <w:rPr>
          <w:shd w:val="clear" w:color="auto" w:fill="FFFFFF"/>
        </w:rPr>
        <w:t xml:space="preserve">), such as </w:t>
      </w:r>
      <w:proofErr w:type="spellStart"/>
      <w:r>
        <w:rPr>
          <w:shd w:val="clear" w:color="auto" w:fill="FFFFFF"/>
        </w:rPr>
        <w:t>LncRNAs</w:t>
      </w:r>
      <w:proofErr w:type="spellEnd"/>
      <w:r>
        <w:rPr>
          <w:shd w:val="clear" w:color="auto" w:fill="FFFFFF"/>
        </w:rPr>
        <w:t xml:space="preserve"> BCYRN1, 846, or 4176 have also been implicated in airway inflammation and could be therapeutic targets in asthma</w:t>
      </w:r>
      <w:r w:rsidR="00454743">
        <w:rPr>
          <w:shd w:val="clear" w:color="auto" w:fill="FFFFFF"/>
        </w:rPr>
        <w:t xml:space="preserve"> </w:t>
      </w:r>
      <w:r w:rsidR="00F0536D">
        <w:rPr>
          <w:shd w:val="clear" w:color="auto" w:fill="FFFFFF"/>
        </w:rPr>
        <w:fldChar w:fldCharType="begin">
          <w:fldData xml:space="preserve">PEVuZE5vdGU+PENpdGU+PEF1dGhvcj5XYW5nPC9BdXRob3I+PFllYXI+MjAxNzwvWWVhcj48UmVj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</w:fldData>
        </w:fldChar>
      </w:r>
      <w:r w:rsidR="00551437">
        <w:rPr>
          <w:shd w:val="clear" w:color="auto" w:fill="FFFFFF"/>
        </w:rPr>
        <w:instrText xml:space="preserve"> ADDIN EN.CITE </w:instrText>
      </w:r>
      <w:r w:rsidR="00551437">
        <w:rPr>
          <w:shd w:val="clear" w:color="auto" w:fill="FFFFFF"/>
        </w:rPr>
        <w:fldChar w:fldCharType="begin">
          <w:fldData xml:space="preserve">PEVuZE5vdGU+PENpdGU+PEF1dGhvcj5XYW5nPC9BdXRob3I+PFllYXI+MjAxNzwvWWVhcj48UmVj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</w:fldData>
        </w:fldChar>
      </w:r>
      <w:r w:rsidR="00551437">
        <w:rPr>
          <w:shd w:val="clear" w:color="auto" w:fill="FFFFFF"/>
        </w:rPr>
        <w:instrText xml:space="preserve"> ADDIN EN.CITE.DATA </w:instrText>
      </w:r>
      <w:r w:rsidR="00551437">
        <w:rPr>
          <w:shd w:val="clear" w:color="auto" w:fill="FFFFFF"/>
        </w:rPr>
      </w:r>
      <w:r w:rsidR="00551437">
        <w:rPr>
          <w:shd w:val="clear" w:color="auto" w:fill="FFFFFF"/>
        </w:rPr>
        <w:fldChar w:fldCharType="end"/>
      </w:r>
      <w:r w:rsidR="00F0536D">
        <w:rPr>
          <w:shd w:val="clear" w:color="auto" w:fill="FFFFFF"/>
        </w:rPr>
      </w:r>
      <w:r w:rsidR="00F0536D">
        <w:rPr>
          <w:shd w:val="clear" w:color="auto" w:fill="FFFFFF"/>
        </w:rPr>
        <w:fldChar w:fldCharType="separate"/>
      </w:r>
      <w:r w:rsidR="00E6646E">
        <w:rPr>
          <w:noProof/>
          <w:shd w:val="clear" w:color="auto" w:fill="FFFFFF"/>
        </w:rPr>
        <w:t>(Wang et al. 2017; Zhang et al. 2016)</w:t>
      </w:r>
      <w:r w:rsidR="00F0536D">
        <w:rPr>
          <w:shd w:val="clear" w:color="auto" w:fill="FFFFFF"/>
        </w:rPr>
        <w:fldChar w:fldCharType="end"/>
      </w:r>
      <w:r>
        <w:rPr>
          <w:shd w:val="clear" w:color="auto" w:fill="FFFFFF"/>
        </w:rPr>
        <w:t>.</w:t>
      </w:r>
    </w:p>
    <w:p w14:paraId="3C24CD4C" w14:textId="77777777" w:rsidR="00D670B7" w:rsidRDefault="00D670B7">
      <w:pPr>
        <w:spacing w:line="480" w:lineRule="auto"/>
        <w:jc w:val="both"/>
        <w:rPr>
          <w:highlight w:val="white"/>
        </w:rPr>
      </w:pPr>
    </w:p>
    <w:p w14:paraId="3C24CD4D" w14:textId="77777777" w:rsidR="00D670B7" w:rsidRDefault="00A01CFA">
      <w:pPr>
        <w:spacing w:line="480" w:lineRule="auto"/>
        <w:jc w:val="both"/>
        <w:outlineLvl w:val="0"/>
      </w:pPr>
      <w:r>
        <w:rPr>
          <w:b/>
        </w:rPr>
        <w:t>Novel drug delivery systems</w:t>
      </w:r>
    </w:p>
    <w:p w14:paraId="63F3E05F" w14:textId="77777777" w:rsidR="00253C87" w:rsidRDefault="00A01CFA" w:rsidP="00D13E72">
      <w:pPr>
        <w:spacing w:line="480" w:lineRule="auto"/>
        <w:jc w:val="both"/>
      </w:pPr>
      <w:r>
        <w:lastRenderedPageBreak/>
        <w:t>The application of novel drug delivery systems is gaining popularity for the treatment of various chronic lung diseases, including asthma</w:t>
      </w:r>
      <w:r w:rsidR="00C40628">
        <w:t xml:space="preserve"> </w:t>
      </w:r>
      <w:r w:rsidR="00C40628">
        <w:fldChar w:fldCharType="begin">
          <w:fldData xml:space="preserve">PEVuZE5vdGU+PENpdGU+PEF1dGhvcj5NZWh0YTwvQXV0aG9yPjxZZWFyPjIwMjA8L1llYXI+PFJl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</w:fldData>
        </w:fldChar>
      </w:r>
      <w:r w:rsidR="00551437">
        <w:instrText xml:space="preserve"> ADDIN EN.CITE </w:instrText>
      </w:r>
      <w:r w:rsidR="00551437">
        <w:fldChar w:fldCharType="begin">
          <w:fldData xml:space="preserve">PEVuZE5vdGU+PENpdGU+PEF1dGhvcj5NZWh0YTwvQXV0aG9yPjxZZWFyPjIwMjA8L1llYXI+PFJl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</w:fldData>
        </w:fldChar>
      </w:r>
      <w:r w:rsidR="00551437">
        <w:instrText xml:space="preserve"> ADDIN EN.CITE.DATA </w:instrText>
      </w:r>
      <w:r w:rsidR="00551437">
        <w:fldChar w:fldCharType="end"/>
      </w:r>
      <w:r w:rsidR="00C40628">
        <w:fldChar w:fldCharType="separate"/>
      </w:r>
      <w:r w:rsidR="00E6646E">
        <w:rPr>
          <w:noProof/>
        </w:rPr>
        <w:t>(Mehta et al. 2020a; Mehta et al. 2020b; Prasher et al. 2020)</w:t>
      </w:r>
      <w:r w:rsidR="00C40628">
        <w:fldChar w:fldCharType="end"/>
      </w:r>
      <w:r>
        <w:t xml:space="preserve">. These include nanoparticle-based drug delivery, dry powder inhalers, micelle </w:t>
      </w:r>
      <w:proofErr w:type="spellStart"/>
      <w:r>
        <w:t>pharmacosomes</w:t>
      </w:r>
      <w:proofErr w:type="spellEnd"/>
      <w:r>
        <w:t xml:space="preserve">, liposomes, dendrimers, and antibody-mediated drug delivery systems </w:t>
      </w:r>
      <w:r w:rsidR="00C40628">
        <w:fldChar w:fldCharType="begin"/>
      </w:r>
      <w:r w:rsidR="00551437">
        <w:instrText xml:space="preserve"> ADDIN EN.CITE &lt;EndNote&gt;&lt;Cite&gt;&lt;Author&gt;Lanza&lt;/Author&gt;&lt;Year&gt;2017&lt;/Year&gt;&lt;RecNum&gt;141&lt;/RecNum&gt;&lt;DisplayText&gt;(Lanza et al. 2017)&lt;/DisplayText&gt;&lt;record&gt;&lt;rec-number&gt;141&lt;/rec-number&gt;&lt;foreign-keys&gt;&lt;key app="EN" db-id="dst5werpwtwza8efze459ppnxd2xvzxtaerv" timestamp="1520681625"&gt;141&lt;/key&gt;&lt;/foreign-keys&gt;&lt;ref-type name="Journal Article"&gt;17&lt;/ref-type&gt;&lt;contributors&gt;&lt;authors&gt;&lt;author&gt;Lanza, Gregory M&lt;/author&gt;&lt;author&gt;Jenkins, John&lt;/author&gt;&lt;author&gt;Schmieder, Anne H&lt;/author&gt;&lt;author&gt;Moldobaeva, Aigul&lt;/author&gt;&lt;author&gt;Cui, Grace&lt;/author&gt;&lt;author&gt;Zhang, Huiying&lt;/author&gt;&lt;author&gt;Yang, Xiaoxia&lt;/author&gt;&lt;author&gt;Zhong, Qiong&lt;/author&gt;&lt;author&gt;Keupp, Jochen&lt;/author&gt;&lt;author&gt;Sergin, Ismail&lt;/author&gt;&lt;/authors&gt;&lt;/contributors&gt;&lt;titles&gt;&lt;title&gt;Anti-angiogenic nanotherapy inhibits airway remodeling and hyper-responsiveness of dust mite triggered asthma in the Brown Norway rat&lt;/title&gt;&lt;secondary-title&gt;Theranostics&lt;/secondary-title&gt;&lt;/titles&gt;&lt;pages&gt;377-389&lt;/pages&gt;&lt;volume&gt;7&lt;/volume&gt;&lt;number&gt;2&lt;/number&gt;&lt;dates&gt;&lt;year&gt;2017&lt;/year&gt;&lt;/dates&gt;&lt;urls&gt;&lt;/urls&gt;&lt;electronic-resource-num&gt;10.7150/thno.16627&lt;/electronic-resource-num&gt;&lt;/record&gt;&lt;/Cite&gt;&lt;/EndNote&gt;</w:instrText>
      </w:r>
      <w:r w:rsidR="00C40628">
        <w:fldChar w:fldCharType="separate"/>
      </w:r>
      <w:r w:rsidR="00E6646E">
        <w:rPr>
          <w:noProof/>
        </w:rPr>
        <w:t>(Lanza et al. 2017)</w:t>
      </w:r>
      <w:r w:rsidR="00C40628">
        <w:fldChar w:fldCharType="end"/>
      </w:r>
      <w:r>
        <w:t xml:space="preserve">. </w:t>
      </w:r>
    </w:p>
    <w:p w14:paraId="7E83FF6F" w14:textId="5CB8450A" w:rsidR="00520F91" w:rsidRPr="00C40628" w:rsidRDefault="00253C87" w:rsidP="00D13E72">
      <w:pPr>
        <w:spacing w:line="480" w:lineRule="auto"/>
        <w:jc w:val="both"/>
        <w:rPr>
          <w:color w:val="212121"/>
          <w:shd w:val="clear" w:color="auto" w:fill="FFFFFF"/>
        </w:rPr>
      </w:pPr>
      <w:r w:rsidRPr="00D32E5E">
        <w:rPr>
          <w:i/>
          <w:iCs/>
          <w:color w:val="FF0000"/>
        </w:rPr>
        <w:t>Nanoparticles:</w:t>
      </w:r>
      <w:r>
        <w:t xml:space="preserve"> </w:t>
      </w:r>
      <w:r w:rsidR="00A01CFA">
        <w:t xml:space="preserve">A recent study evaluated the </w:t>
      </w:r>
      <w:r w:rsidR="00A01CFA">
        <w:rPr>
          <w:i/>
        </w:rPr>
        <w:t>in vivo</w:t>
      </w:r>
      <w:r w:rsidR="00A01CFA">
        <w:t xml:space="preserve"> efficacy of </w:t>
      </w:r>
      <w:r w:rsidR="00A01CFA">
        <w:rPr>
          <w:shd w:val="clear" w:color="auto" w:fill="FFFFFF"/>
        </w:rPr>
        <w:t xml:space="preserve">biocompatible nanoparticles targeting IL-4Rα. These particles have enhanced permeability, and reduced lung inflammation and improved the immunosuppressive effects of anti-IL4Rα in ovalbumin-sensitised mice </w:t>
      </w:r>
      <w:r w:rsidR="00C40628">
        <w:rPr>
          <w:shd w:val="clear" w:color="auto" w:fill="FFFFFF"/>
        </w:rPr>
        <w:fldChar w:fldCharType="begin">
          <w:fldData xml:space="preserve">PEVuZE5vdGU+PENpdGU+PEF1dGhvcj5IYWx3YW5pPC9BdXRob3I+PFllYXI+MjAxNjwvWWVhcj48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</w:fldData>
        </w:fldChar>
      </w:r>
      <w:r w:rsidR="00E6646E">
        <w:rPr>
          <w:shd w:val="clear" w:color="auto" w:fill="FFFFFF"/>
        </w:rPr>
        <w:instrText xml:space="preserve"> ADDIN EN.CITE </w:instrText>
      </w:r>
      <w:r w:rsidR="00E6646E">
        <w:rPr>
          <w:shd w:val="clear" w:color="auto" w:fill="FFFFFF"/>
        </w:rPr>
        <w:fldChar w:fldCharType="begin">
          <w:fldData xml:space="preserve">PEVuZE5vdGU+PENpdGU+PEF1dGhvcj5IYWx3YW5pPC9BdXRob3I+PFllYXI+MjAxNjwvWWVhcj48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</w:fldData>
        </w:fldChar>
      </w:r>
      <w:r w:rsidR="00E6646E">
        <w:rPr>
          <w:shd w:val="clear" w:color="auto" w:fill="FFFFFF"/>
        </w:rPr>
        <w:instrText xml:space="preserve"> ADDIN EN.CITE.DATA </w:instrText>
      </w:r>
      <w:r w:rsidR="00E6646E">
        <w:rPr>
          <w:shd w:val="clear" w:color="auto" w:fill="FFFFFF"/>
        </w:rPr>
      </w:r>
      <w:r w:rsidR="00E6646E">
        <w:rPr>
          <w:shd w:val="clear" w:color="auto" w:fill="FFFFFF"/>
        </w:rPr>
        <w:fldChar w:fldCharType="end"/>
      </w:r>
      <w:r w:rsidR="00C40628">
        <w:rPr>
          <w:shd w:val="clear" w:color="auto" w:fill="FFFFFF"/>
        </w:rPr>
      </w:r>
      <w:r w:rsidR="00C40628">
        <w:rPr>
          <w:shd w:val="clear" w:color="auto" w:fill="FFFFFF"/>
        </w:rPr>
        <w:fldChar w:fldCharType="separate"/>
      </w:r>
      <w:r w:rsidR="00E6646E">
        <w:rPr>
          <w:noProof/>
          <w:shd w:val="clear" w:color="auto" w:fill="FFFFFF"/>
        </w:rPr>
        <w:t>(Halwani et al. 2016; Maret et al. 2007)</w:t>
      </w:r>
      <w:r w:rsidR="00C40628">
        <w:rPr>
          <w:shd w:val="clear" w:color="auto" w:fill="FFFFFF"/>
        </w:rPr>
        <w:fldChar w:fldCharType="end"/>
      </w:r>
      <w:r w:rsidR="00A01CFA">
        <w:rPr>
          <w:shd w:val="clear" w:color="auto" w:fill="FFFFFF"/>
        </w:rPr>
        <w:t xml:space="preserve">. </w:t>
      </w:r>
      <w:r w:rsidR="00A01CFA" w:rsidRPr="00C40628">
        <w:rPr>
          <w:shd w:val="clear" w:color="auto" w:fill="FFFFFF"/>
        </w:rPr>
        <w:t>Other studies employed anti-IL-4Rα-blocking antibodies bound to superparamagnetic iron oxide</w:t>
      </w:r>
      <w:r w:rsidR="00A01CFA" w:rsidRPr="00C40628">
        <w:rPr>
          <w:rStyle w:val="apple-converted-space"/>
          <w:shd w:val="clear" w:color="auto" w:fill="FFFFFF"/>
        </w:rPr>
        <w:t> </w:t>
      </w:r>
      <w:r w:rsidR="00A01CFA" w:rsidRPr="00C40628">
        <w:rPr>
          <w:rStyle w:val="highlight"/>
          <w:shd w:val="clear" w:color="auto" w:fill="FFFFFF"/>
        </w:rPr>
        <w:t xml:space="preserve">nanoparticles, using </w:t>
      </w:r>
      <w:r w:rsidR="00A01CFA" w:rsidRPr="00C40628">
        <w:rPr>
          <w:shd w:val="clear" w:color="auto" w:fill="FFFFFF"/>
        </w:rPr>
        <w:t xml:space="preserve">polyethylene glycol polymers. These nanocarriers have improved targeting effects on various inflammatory cells </w:t>
      </w:r>
      <w:r w:rsidR="00C40628">
        <w:rPr>
          <w:shd w:val="clear" w:color="auto" w:fill="FFFFFF"/>
        </w:rPr>
        <w:fldChar w:fldCharType="begin"/>
      </w:r>
      <w:r w:rsidR="00E6646E">
        <w:rPr>
          <w:shd w:val="clear" w:color="auto" w:fill="FFFFFF"/>
        </w:rPr>
        <w:instrText xml:space="preserve"> ADDIN EN.CITE &lt;EndNote&gt;&lt;Cite&gt;&lt;Author&gt;Al Faraj&lt;/Author&gt;&lt;Year&gt;2016&lt;/Year&gt;&lt;RecNum&gt;176&lt;/RecNum&gt;&lt;DisplayText&gt;(Al Faraj et al. 2016)&lt;/DisplayText&gt;&lt;record&gt;&lt;rec-number&gt;176&lt;/rec-number&gt;&lt;foreign-keys&gt;&lt;key app="EN" db-id="dst5werpwtwza8efze459ppnxd2xvzxtaerv" timestamp="1520681632"&gt;176&lt;/key&gt;&lt;/foreign-keys&gt;&lt;ref-type name="Journal Article"&gt;17&lt;/ref-type&gt;&lt;contributors&gt;&lt;authors&gt;&lt;author&gt;Al Faraj, Achraf&lt;/author&gt;&lt;author&gt;Shaik, Asma Sultana&lt;/author&gt;&lt;author&gt;Afzal, Sibtain&lt;/author&gt;&lt;author&gt;Al‐Muhsen, Saleh&lt;/author&gt;&lt;author&gt;Halwani, Rabih&lt;/author&gt;&lt;/authors&gt;&lt;/contributors&gt;&lt;titles&gt;&lt;title&gt;Specific targeting and noninvasive magnetic resonance imaging of an asthma biomarker in the lung using polyethylene glycol functionalized magnetic nanocarriers&lt;/title&gt;&lt;secondary-title&gt;Contrast Media and Molecular Imaging&lt;/secondary-title&gt;&lt;/titles&gt;&lt;periodical&gt;&lt;full-title&gt;Contrast Media and Molecular Imaging&lt;/full-title&gt;&lt;abbr-1&gt;Contrast Media Mol. Imaging&lt;/abbr-1&gt;&lt;abbr-2&gt;Contrast Media Mol Imaging&lt;/abbr-2&gt;&lt;/periodical&gt;&lt;pages&gt;172-183&lt;/pages&gt;&lt;volume&gt;11&lt;/volume&gt;&lt;number&gt;3&lt;/number&gt;&lt;dates&gt;&lt;year&gt;2016&lt;/year&gt;&lt;/dates&gt;&lt;isbn&gt;1555-4317&lt;/isbn&gt;&lt;urls&gt;&lt;/urls&gt;&lt;/record&gt;&lt;/Cite&gt;&lt;/EndNote&gt;</w:instrText>
      </w:r>
      <w:r w:rsidR="00C40628">
        <w:rPr>
          <w:shd w:val="clear" w:color="auto" w:fill="FFFFFF"/>
        </w:rPr>
        <w:fldChar w:fldCharType="separate"/>
      </w:r>
      <w:r w:rsidR="00E6646E">
        <w:rPr>
          <w:noProof/>
          <w:shd w:val="clear" w:color="auto" w:fill="FFFFFF"/>
        </w:rPr>
        <w:t>(Al Faraj et al. 2016)</w:t>
      </w:r>
      <w:r w:rsidR="00C40628">
        <w:rPr>
          <w:shd w:val="clear" w:color="auto" w:fill="FFFFFF"/>
        </w:rPr>
        <w:fldChar w:fldCharType="end"/>
      </w:r>
      <w:r w:rsidR="00A01CFA" w:rsidRPr="00C40628">
        <w:rPr>
          <w:shd w:val="clear" w:color="auto" w:fill="FFFFFF"/>
        </w:rPr>
        <w:t>. Another study develop</w:t>
      </w:r>
      <w:r w:rsidR="00811FA7" w:rsidRPr="00C40628">
        <w:rPr>
          <w:shd w:val="clear" w:color="auto" w:fill="FFFFFF"/>
        </w:rPr>
        <w:t>ed</w:t>
      </w:r>
      <w:r w:rsidR="00A01CFA" w:rsidRPr="00C40628">
        <w:rPr>
          <w:shd w:val="clear" w:color="auto" w:fill="FFFFFF"/>
        </w:rPr>
        <w:t xml:space="preserve"> strontium-doped hydroxyapatite porous spheres</w:t>
      </w:r>
      <w:r w:rsidR="000E3EE6" w:rsidRPr="00C40628">
        <w:rPr>
          <w:shd w:val="clear" w:color="auto" w:fill="FFFFFF"/>
        </w:rPr>
        <w:t xml:space="preserve"> (SHAS)</w:t>
      </w:r>
      <w:r w:rsidR="00A01CFA" w:rsidRPr="00C40628">
        <w:rPr>
          <w:shd w:val="clear" w:color="auto" w:fill="FFFFFF"/>
        </w:rPr>
        <w:t>, an adjuvant and carrier in allergen-specific immunotherapy</w:t>
      </w:r>
      <w:r w:rsidR="00520F91" w:rsidRPr="00C40628">
        <w:rPr>
          <w:shd w:val="clear" w:color="auto" w:fill="FFFFFF"/>
        </w:rPr>
        <w:t xml:space="preserve">, </w:t>
      </w:r>
      <w:r w:rsidR="00520F91" w:rsidRPr="00C40628">
        <w:rPr>
          <w:color w:val="212121"/>
          <w:shd w:val="clear" w:color="auto" w:fill="FFFFFF"/>
        </w:rPr>
        <w:t>where they have showed that the subcutaneous injection</w:t>
      </w:r>
      <w:r w:rsidR="00C941AD" w:rsidRPr="00C40628">
        <w:rPr>
          <w:color w:val="212121"/>
          <w:shd w:val="clear" w:color="auto" w:fill="FFFFFF"/>
        </w:rPr>
        <w:t xml:space="preserve"> of allergen (OVA)</w:t>
      </w:r>
      <w:r w:rsidR="00520F91" w:rsidRPr="00C40628">
        <w:rPr>
          <w:color w:val="212121"/>
          <w:shd w:val="clear" w:color="auto" w:fill="FFFFFF"/>
        </w:rPr>
        <w:t xml:space="preserve"> stimulates both CD4+ and CD8+. The treatment of SHAS-OVA has proven better in efficacy as compared to soluble OVA</w:t>
      </w:r>
      <w:r w:rsidR="00C941AD" w:rsidRPr="00C40628">
        <w:rPr>
          <w:color w:val="212121"/>
          <w:shd w:val="clear" w:color="auto" w:fill="FFFFFF"/>
        </w:rPr>
        <w:t xml:space="preserve"> alone</w:t>
      </w:r>
      <w:r w:rsidR="00520F91" w:rsidRPr="00C40628">
        <w:rPr>
          <w:color w:val="212121"/>
          <w:shd w:val="clear" w:color="auto" w:fill="FFFFFF"/>
        </w:rPr>
        <w:t xml:space="preserve"> with no necrotic or apoptotic effects</w:t>
      </w:r>
      <w:r w:rsidR="00C40628">
        <w:rPr>
          <w:color w:val="212121"/>
          <w:shd w:val="clear" w:color="auto" w:fill="FFFFFF"/>
        </w:rPr>
        <w:t xml:space="preserve"> </w:t>
      </w:r>
      <w:r w:rsidR="00C40628">
        <w:rPr>
          <w:color w:val="212121"/>
          <w:shd w:val="clear" w:color="auto" w:fill="FFFFFF"/>
        </w:rPr>
        <w:fldChar w:fldCharType="begin"/>
      </w:r>
      <w:r w:rsidR="00E6646E">
        <w:rPr>
          <w:color w:val="212121"/>
          <w:shd w:val="clear" w:color="auto" w:fill="FFFFFF"/>
        </w:rPr>
        <w:instrText xml:space="preserve"> ADDIN EN.CITE &lt;EndNote&gt;&lt;Cite&gt;&lt;Author&gt;Garbani&lt;/Author&gt;&lt;Year&gt;2016&lt;/Year&gt;&lt;RecNum&gt;177&lt;/RecNum&gt;&lt;DisplayText&gt;(Garbani et al. 2016)&lt;/DisplayText&gt;&lt;record&gt;&lt;rec-number&gt;177&lt;/rec-number&gt;&lt;foreign-keys&gt;&lt;key app="EN" db-id="dst5werpwtwza8efze459ppnxd2xvzxtaerv" timestamp="1520681633"&gt;177&lt;/key&gt;&lt;/foreign-keys&gt;&lt;ref-type name="Journal Article"&gt;17&lt;/ref-type&gt;&lt;contributors&gt;&lt;authors&gt;&lt;author&gt;Garbani, M&lt;/author&gt;&lt;author&gt;Xia, Wei&lt;/author&gt;&lt;author&gt;Rhyner, C&lt;/author&gt;&lt;author&gt;Prati, M&lt;/author&gt;&lt;author&gt;Scheynius, A&lt;/author&gt;&lt;author&gt;Malissen, B&lt;/author&gt;&lt;author&gt;Engqvist, H&lt;/author&gt;&lt;author&gt;Maurer, M&lt;/author&gt;&lt;author&gt;Crameri, R&lt;/author&gt;&lt;author&gt;Terhorst, D&lt;/author&gt;&lt;/authors&gt;&lt;/contributors&gt;&lt;titles&gt;&lt;title&gt;Allergen‐loaded strontium‐doped hydroxyapatite spheres improve allergen‐specific immunotherapy in mice&lt;/title&gt;&lt;secondary-title&gt;Allergy&lt;/secondary-title&gt;&lt;/titles&gt;&lt;periodical&gt;&lt;full-title&gt;Allergy&lt;/full-title&gt;&lt;abbr-1&gt;Allergy&lt;/abbr-1&gt;&lt;abbr-2&gt;Allergy&lt;/abbr-2&gt;&lt;/periodical&gt;&lt;pages&gt;570-578&lt;/pages&gt;&lt;volume&gt;72&lt;/volume&gt;&lt;number&gt;4&lt;/number&gt;&lt;dates&gt;&lt;year&gt;2016&lt;/year&gt;&lt;/dates&gt;&lt;isbn&gt;1398-9995&lt;/isbn&gt;&lt;urls&gt;&lt;/urls&gt;&lt;/record&gt;&lt;/Cite&gt;&lt;/EndNote&gt;</w:instrText>
      </w:r>
      <w:r w:rsidR="00C40628">
        <w:rPr>
          <w:color w:val="212121"/>
          <w:shd w:val="clear" w:color="auto" w:fill="FFFFFF"/>
        </w:rPr>
        <w:fldChar w:fldCharType="separate"/>
      </w:r>
      <w:r w:rsidR="00E6646E">
        <w:rPr>
          <w:noProof/>
          <w:color w:val="212121"/>
          <w:shd w:val="clear" w:color="auto" w:fill="FFFFFF"/>
        </w:rPr>
        <w:t>(Garbani et al. 2016)</w:t>
      </w:r>
      <w:r w:rsidR="00C40628">
        <w:rPr>
          <w:color w:val="212121"/>
          <w:shd w:val="clear" w:color="auto" w:fill="FFFFFF"/>
        </w:rPr>
        <w:fldChar w:fldCharType="end"/>
      </w:r>
      <w:r w:rsidR="00C40628" w:rsidRPr="00C40628">
        <w:rPr>
          <w:rStyle w:val="CommentReference"/>
        </w:rPr>
        <w:t xml:space="preserve"> </w:t>
      </w:r>
      <w:r w:rsidR="00A01CFA" w:rsidRPr="00C40628">
        <w:rPr>
          <w:shd w:val="clear" w:color="auto" w:fill="FFFFFF"/>
        </w:rPr>
        <w:t>.</w:t>
      </w:r>
    </w:p>
    <w:p w14:paraId="3C24CD50" w14:textId="10C9DE71" w:rsidR="00D670B7" w:rsidRDefault="00A01CFA" w:rsidP="005541AA">
      <w:pPr>
        <w:spacing w:line="480" w:lineRule="auto"/>
        <w:jc w:val="both"/>
      </w:pPr>
      <w:r>
        <w:rPr>
          <w:shd w:val="clear" w:color="auto" w:fill="FFFFFF"/>
        </w:rPr>
        <w:t>One of the latest advances are protein corona (the outer layer of proteins adsorbed onto the nanoparticles),</w:t>
      </w:r>
      <w:r>
        <w:rPr>
          <w:color w:val="FF0000"/>
          <w:shd w:val="clear" w:color="auto" w:fill="FFFFFF"/>
        </w:rPr>
        <w:t xml:space="preserve"> </w:t>
      </w:r>
      <w:r>
        <w:rPr>
          <w:shd w:val="clear" w:color="auto" w:fill="FFFFFF"/>
        </w:rPr>
        <w:t xml:space="preserve">which are combined with inhaled nanoparticles to facilitate their movement through the respiratory tract, particularly the lining fluid. The corona contains various innate immune proteins like surfactant protein A, </w:t>
      </w:r>
      <w:proofErr w:type="spellStart"/>
      <w:r>
        <w:rPr>
          <w:shd w:val="clear" w:color="auto" w:fill="FFFFFF"/>
        </w:rPr>
        <w:t>napsin</w:t>
      </w:r>
      <w:proofErr w:type="spellEnd"/>
      <w:r>
        <w:rPr>
          <w:shd w:val="clear" w:color="auto" w:fill="FFFFFF"/>
        </w:rPr>
        <w:t xml:space="preserve"> A and complement (C1q, C3) </w:t>
      </w:r>
      <w:r w:rsidR="00C40628">
        <w:rPr>
          <w:shd w:val="clear" w:color="auto" w:fill="FFFFFF"/>
        </w:rPr>
        <w:fldChar w:fldCharType="begin"/>
      </w:r>
      <w:r w:rsidR="00E6646E">
        <w:rPr>
          <w:shd w:val="clear" w:color="auto" w:fill="FFFFFF"/>
        </w:rPr>
        <w:instrText xml:space="preserve"> ADDIN EN.CITE &lt;EndNote&gt;&lt;Cite&gt;&lt;Author&gt;Shahabi&lt;/Author&gt;&lt;Year&gt;2015&lt;/Year&gt;&lt;RecNum&gt;178&lt;/RecNum&gt;&lt;DisplayText&gt;(Shahabi et al. 2015)&lt;/DisplayText&gt;&lt;record&gt;&lt;rec-number&gt;178&lt;/rec-number&gt;&lt;foreign-keys&gt;&lt;key app="EN" db-id="dst5werpwtwza8efze459ppnxd2xvzxtaerv" timestamp="1520681633"&gt;178&lt;/key&gt;&lt;/foreign-keys&gt;&lt;ref-type name="Journal Article"&gt;17&lt;/ref-type&gt;&lt;contributors&gt;&lt;authors&gt;&lt;author&gt;Shahabi, Shakiba&lt;/author&gt;&lt;author&gt;Treccani, Laura&lt;/author&gt;&lt;author&gt;Dringen, Ralf&lt;/author&gt;&lt;author&gt;Rezwan, Kurosch&lt;/author&gt;&lt;/authors&gt;&lt;/contributors&gt;&lt;titles&gt;&lt;title&gt;Utilizing the protein corona around silica nanoparticles for dual drug loading and release&lt;/title&gt;&lt;secondary-title&gt;Nanoscale&lt;/secondary-title&gt;&lt;/titles&gt;&lt;pages&gt;16251-16265&lt;/pages&gt;&lt;volume&gt;7&lt;/volume&gt;&lt;number&gt;39&lt;/number&gt;&lt;dates&gt;&lt;year&gt;2015&lt;/year&gt;&lt;/dates&gt;&lt;urls&gt;&lt;/urls&gt;&lt;/record&gt;&lt;/Cite&gt;&lt;/EndNote&gt;</w:instrText>
      </w:r>
      <w:r w:rsidR="00C40628">
        <w:rPr>
          <w:shd w:val="clear" w:color="auto" w:fill="FFFFFF"/>
        </w:rPr>
        <w:fldChar w:fldCharType="separate"/>
      </w:r>
      <w:r w:rsidR="00E6646E">
        <w:rPr>
          <w:noProof/>
          <w:shd w:val="clear" w:color="auto" w:fill="FFFFFF"/>
        </w:rPr>
        <w:t>(Shahabi et al. 2015)</w:t>
      </w:r>
      <w:r w:rsidR="00C40628">
        <w:rPr>
          <w:shd w:val="clear" w:color="auto" w:fill="FFFFFF"/>
        </w:rPr>
        <w:fldChar w:fldCharType="end"/>
      </w:r>
      <w:r>
        <w:rPr>
          <w:shd w:val="clear" w:color="auto" w:fill="FFFFFF"/>
        </w:rPr>
        <w:t>. Inhaled</w:t>
      </w:r>
      <w:r>
        <w:rPr>
          <w:rStyle w:val="apple-converted-space"/>
          <w:shd w:val="clear" w:color="auto" w:fill="FFFFFF"/>
        </w:rPr>
        <w:t> </w:t>
      </w:r>
      <w:r>
        <w:rPr>
          <w:rStyle w:val="highlight"/>
          <w:shd w:val="clear" w:color="auto" w:fill="FFFFFF"/>
        </w:rPr>
        <w:t>nanoparticles</w:t>
      </w:r>
      <w:r>
        <w:rPr>
          <w:rStyle w:val="apple-converted-space"/>
          <w:shd w:val="clear" w:color="auto" w:fill="FFFFFF"/>
        </w:rPr>
        <w:t> </w:t>
      </w:r>
      <w:r>
        <w:rPr>
          <w:shd w:val="clear" w:color="auto" w:fill="FFFFFF"/>
        </w:rPr>
        <w:t>often acquire a layer of protein corona as they pass through the respiratory tract. The identification of individual components of protein corona would improve their use with inhaled</w:t>
      </w:r>
      <w:r>
        <w:rPr>
          <w:rStyle w:val="apple-converted-space"/>
          <w:shd w:val="clear" w:color="auto" w:fill="FFFFFF"/>
        </w:rPr>
        <w:t> </w:t>
      </w:r>
      <w:r>
        <w:rPr>
          <w:rStyle w:val="highlight"/>
          <w:shd w:val="clear" w:color="auto" w:fill="FFFFFF"/>
        </w:rPr>
        <w:t>nanoparticles</w:t>
      </w:r>
      <w:r>
        <w:rPr>
          <w:rStyle w:val="apple-converted-space"/>
          <w:shd w:val="clear" w:color="auto" w:fill="FFFFFF"/>
        </w:rPr>
        <w:t> </w:t>
      </w:r>
      <w:r>
        <w:rPr>
          <w:shd w:val="clear" w:color="auto" w:fill="FFFFFF"/>
        </w:rPr>
        <w:t xml:space="preserve">in therapeutics. Investigations are underway to identify types of proteins and the mechanisms involved. A recent attempt undertook proteomic and </w:t>
      </w:r>
      <w:r>
        <w:rPr>
          <w:shd w:val="clear" w:color="auto" w:fill="FFFFFF"/>
        </w:rPr>
        <w:lastRenderedPageBreak/>
        <w:t xml:space="preserve">lipidomic analysis to define the composition of the surfactant corona on inhaled nanoparticles </w:t>
      </w:r>
      <w:r w:rsidR="00C40628">
        <w:rPr>
          <w:shd w:val="clear" w:color="auto" w:fill="FFFFFF"/>
        </w:rPr>
        <w:fldChar w:fldCharType="begin"/>
      </w:r>
      <w:r w:rsidR="00E6646E">
        <w:rPr>
          <w:shd w:val="clear" w:color="auto" w:fill="FFFFFF"/>
        </w:rPr>
        <w:instrText xml:space="preserve"> ADDIN EN.CITE &lt;EndNote&gt;&lt;Cite&gt;&lt;Author&gt;Raesch&lt;/Author&gt;&lt;Year&gt;2015&lt;/Year&gt;&lt;RecNum&gt;179&lt;/RecNum&gt;&lt;DisplayText&gt;(Raesch et al. 2015)&lt;/DisplayText&gt;&lt;record&gt;&lt;rec-number&gt;179&lt;/rec-number&gt;&lt;foreign-keys&gt;&lt;key app="EN" db-id="dst5werpwtwza8efze459ppnxd2xvzxtaerv" timestamp="1520681633"&gt;179&lt;/key&gt;&lt;/foreign-keys&gt;&lt;ref-type name="Journal Article"&gt;17&lt;/ref-type&gt;&lt;contributors&gt;&lt;authors&gt;&lt;author&gt;Raesch, Simon Sebastian&lt;/author&gt;&lt;author&gt;Tenzer, Stefan&lt;/author&gt;&lt;author&gt;Storck, Wiebke&lt;/author&gt;&lt;author&gt;Rurainski, Alexander&lt;/author&gt;&lt;author&gt;Selzer, Dominik&lt;/author&gt;&lt;author&gt;Ruge, Christian Arnold&lt;/author&gt;&lt;author&gt;Perez-Gil, Jesus&lt;/author&gt;&lt;author&gt;Schaefer, Ulrich Friedrich&lt;/author&gt;&lt;author&gt;Lehr, Claus-Michael&lt;/author&gt;&lt;/authors&gt;&lt;/contributors&gt;&lt;titles&gt;&lt;title&gt;Proteomic and lipidomic analysis of nanoparticle corona upon contact with lung surfactant reveals differences in protein, but not lipid composition&lt;/title&gt;&lt;secondary-title&gt;ACS Nano&lt;/secondary-title&gt;&lt;/titles&gt;&lt;pages&gt;11872-11885&lt;/pages&gt;&lt;volume&gt;9&lt;/volume&gt;&lt;number&gt;12&lt;/number&gt;&lt;dates&gt;&lt;year&gt;2015&lt;/year&gt;&lt;/dates&gt;&lt;isbn&gt;1936-0851&lt;/isbn&gt;&lt;urls&gt;&lt;/urls&gt;&lt;/record&gt;&lt;/Cite&gt;&lt;/EndNote&gt;</w:instrText>
      </w:r>
      <w:r w:rsidR="00C40628">
        <w:rPr>
          <w:shd w:val="clear" w:color="auto" w:fill="FFFFFF"/>
        </w:rPr>
        <w:fldChar w:fldCharType="separate"/>
      </w:r>
      <w:r w:rsidR="00E6646E">
        <w:rPr>
          <w:noProof/>
          <w:shd w:val="clear" w:color="auto" w:fill="FFFFFF"/>
        </w:rPr>
        <w:t>(Raesch et al. 2015)</w:t>
      </w:r>
      <w:r w:rsidR="00C40628">
        <w:rPr>
          <w:shd w:val="clear" w:color="auto" w:fill="FFFFFF"/>
        </w:rPr>
        <w:fldChar w:fldCharType="end"/>
      </w:r>
      <w:r>
        <w:rPr>
          <w:shd w:val="clear" w:color="auto" w:fill="FFFFFF"/>
        </w:rPr>
        <w:t>.</w:t>
      </w:r>
    </w:p>
    <w:p w14:paraId="3C24CD52" w14:textId="7FB80819" w:rsidR="00D670B7" w:rsidRPr="00C40628" w:rsidRDefault="00F90D44" w:rsidP="005541AA">
      <w:pPr>
        <w:spacing w:line="480" w:lineRule="auto"/>
        <w:jc w:val="both"/>
      </w:pPr>
      <w:r w:rsidRPr="00D32E5E">
        <w:rPr>
          <w:i/>
          <w:iCs/>
          <w:color w:val="FF0000"/>
        </w:rPr>
        <w:t>Liposomes:</w:t>
      </w:r>
      <w:r w:rsidRPr="00D32E5E">
        <w:rPr>
          <w:color w:val="FF0000"/>
        </w:rPr>
        <w:t xml:space="preserve"> </w:t>
      </w:r>
      <w:r w:rsidR="00A01CFA">
        <w:t xml:space="preserve">Alternative drug delivery modes include liposomes, which are spherical vesicles of lipid bilayers. </w:t>
      </w:r>
      <w:proofErr w:type="spellStart"/>
      <w:r w:rsidR="00A01CFA">
        <w:rPr>
          <w:rStyle w:val="apple-converted-space"/>
          <w:shd w:val="clear" w:color="auto" w:fill="FFFFFF"/>
        </w:rPr>
        <w:t>Mar</w:t>
      </w:r>
      <w:r w:rsidR="00C40628">
        <w:rPr>
          <w:rStyle w:val="apple-converted-space"/>
          <w:shd w:val="clear" w:color="auto" w:fill="FFFFFF"/>
        </w:rPr>
        <w:t>et</w:t>
      </w:r>
      <w:proofErr w:type="spellEnd"/>
      <w:r w:rsidR="00A01CFA">
        <w:rPr>
          <w:rStyle w:val="apple-converted-space"/>
          <w:shd w:val="clear" w:color="auto" w:fill="FFFFFF"/>
        </w:rPr>
        <w:t xml:space="preserve"> </w:t>
      </w:r>
      <w:r w:rsidR="00A01CFA">
        <w:rPr>
          <w:rStyle w:val="apple-converted-space"/>
          <w:i/>
          <w:shd w:val="clear" w:color="auto" w:fill="FFFFFF"/>
        </w:rPr>
        <w:t>et al.</w:t>
      </w:r>
      <w:r w:rsidR="00A01CFA">
        <w:rPr>
          <w:rStyle w:val="apple-converted-space"/>
          <w:shd w:val="clear" w:color="auto" w:fill="FFFFFF"/>
        </w:rPr>
        <w:t xml:space="preserve">, used </w:t>
      </w:r>
      <w:r w:rsidR="00A01CFA">
        <w:rPr>
          <w:shd w:val="clear" w:color="auto" w:fill="FFFFFF"/>
        </w:rPr>
        <w:t xml:space="preserve">all-trans retinoic acid encapsulated liposomes in a mouse model of ovalbumin-induced allergic airways disease, which reduced the synthesis of </w:t>
      </w:r>
      <w:proofErr w:type="spellStart"/>
      <w:r w:rsidR="00A01CFA">
        <w:rPr>
          <w:shd w:val="clear" w:color="auto" w:fill="FFFFFF"/>
        </w:rPr>
        <w:t>IgE</w:t>
      </w:r>
      <w:proofErr w:type="spellEnd"/>
      <w:r w:rsidR="00A01CFA">
        <w:rPr>
          <w:shd w:val="clear" w:color="auto" w:fill="FFFFFF"/>
        </w:rPr>
        <w:t xml:space="preserve"> and airway inflammation </w:t>
      </w:r>
      <w:r w:rsidR="00C40628">
        <w:rPr>
          <w:shd w:val="clear" w:color="auto" w:fill="FFFFFF"/>
        </w:rPr>
        <w:fldChar w:fldCharType="begin"/>
      </w:r>
      <w:r w:rsidR="00E6646E">
        <w:rPr>
          <w:shd w:val="clear" w:color="auto" w:fill="FFFFFF"/>
        </w:rPr>
        <w:instrText xml:space="preserve"> ADDIN EN.CITE &lt;EndNote&gt;&lt;Cite&gt;&lt;Author&gt;Maret&lt;/Author&gt;&lt;Year&gt;2007&lt;/Year&gt;&lt;RecNum&gt;180&lt;/RecNum&gt;&lt;DisplayText&gt;(Maret et al. 2007)&lt;/DisplayText&gt;&lt;record&gt;&lt;rec-number&gt;180&lt;/rec-number&gt;&lt;foreign-keys&gt;&lt;key app="EN" db-id="dst5werpwtwza8efze459ppnxd2xvzxtaerv" timestamp="1520681633"&gt;180&lt;/key&gt;&lt;/foreign-keys&gt;&lt;ref-type name="Journal Article"&gt;17&lt;/ref-type&gt;&lt;contributors&gt;&lt;authors&gt;&lt;author&gt;Maret, Marielle&lt;/author&gt;&lt;author&gt;Ruffie, Claude&lt;/author&gt;&lt;author&gt;Periquet, Brigitte&lt;/author&gt;&lt;author&gt;Campo, Anne-Marie&lt;/author&gt;&lt;author&gt;Menevret, Moise&lt;/author&gt;&lt;author&gt;Phelep, Aurélie&lt;/author&gt;&lt;author&gt;Dziewiszek, Krzysztof&lt;/author&gt;&lt;author&gt;Druilhe, Anne&lt;/author&gt;&lt;author&gt;Pretolani, Marina&lt;/author&gt;&lt;/authors&gt;&lt;/contributors&gt;&lt;titles&gt;&lt;title&gt;Liposomal retinoic acids modulate asthma manifestations in mice&lt;/title&gt;&lt;secondary-title&gt;Journal of Nutrition&lt;/secondary-title&gt;&lt;/titles&gt;&lt;periodical&gt;&lt;full-title&gt;Journal of Nutrition&lt;/full-title&gt;&lt;abbr-1&gt;J. Nutr.&lt;/abbr-1&gt;&lt;abbr-2&gt;J Nutr&lt;/abbr-2&gt;&lt;/periodical&gt;&lt;pages&gt;2730-2736&lt;/pages&gt;&lt;volume&gt;137&lt;/volume&gt;&lt;number&gt;12&lt;/number&gt;&lt;dates&gt;&lt;year&gt;2007&lt;/year&gt;&lt;/dates&gt;&lt;isbn&gt;0022-3166&lt;/isbn&gt;&lt;urls&gt;&lt;/urls&gt;&lt;/record&gt;&lt;/Cite&gt;&lt;/EndNote&gt;</w:instrText>
      </w:r>
      <w:r w:rsidR="00C40628">
        <w:rPr>
          <w:shd w:val="clear" w:color="auto" w:fill="FFFFFF"/>
        </w:rPr>
        <w:fldChar w:fldCharType="separate"/>
      </w:r>
      <w:r w:rsidR="00E6646E">
        <w:rPr>
          <w:noProof/>
          <w:shd w:val="clear" w:color="auto" w:fill="FFFFFF"/>
        </w:rPr>
        <w:t>(Maret et al. 2007)</w:t>
      </w:r>
      <w:r w:rsidR="00C40628">
        <w:rPr>
          <w:shd w:val="clear" w:color="auto" w:fill="FFFFFF"/>
        </w:rPr>
        <w:fldChar w:fldCharType="end"/>
      </w:r>
      <w:r w:rsidR="00A01CFA">
        <w:rPr>
          <w:shd w:val="clear" w:color="auto" w:fill="FFFFFF"/>
        </w:rPr>
        <w:t xml:space="preserve">. Similarly, the efficacy of budesonide in stealth liposomal formulations is greater than the drug alone at reducing lung inflammation </w:t>
      </w:r>
      <w:r w:rsidR="00C40628">
        <w:rPr>
          <w:shd w:val="clear" w:color="auto" w:fill="FFFFFF"/>
        </w:rPr>
        <w:fldChar w:fldCharType="begin"/>
      </w:r>
      <w:r w:rsidR="00E6646E">
        <w:rPr>
          <w:shd w:val="clear" w:color="auto" w:fill="FFFFFF"/>
        </w:rPr>
        <w:instrText xml:space="preserve"> ADDIN EN.CITE &lt;EndNote&gt;&lt;Cite&gt;&lt;Author&gt;Konduri&lt;/Author&gt;&lt;Year&gt;2003&lt;/Year&gt;&lt;RecNum&gt;181&lt;/RecNum&gt;&lt;DisplayText&gt;(Konduri et al. 2003)&lt;/DisplayText&gt;&lt;record&gt;&lt;rec-number&gt;181&lt;/rec-number&gt;&lt;foreign-keys&gt;&lt;key app="EN" db-id="dst5werpwtwza8efze459ppnxd2xvzxtaerv" timestamp="1520681633"&gt;181&lt;/key&gt;&lt;/foreign-keys&gt;&lt;ref-type name="Journal Article"&gt;17&lt;/ref-type&gt;&lt;contributors&gt;&lt;authors&gt;&lt;author&gt;Konduri, Kameswari S&lt;/author&gt;&lt;author&gt;Nandedkar, Sandhya&lt;/author&gt;&lt;author&gt;Düzgünes, Nejat&lt;/author&gt;&lt;author&gt;Suzara, Vincent&lt;/author&gt;&lt;author&gt;Artwohl, James&lt;/author&gt;&lt;author&gt;Bunte, Ralph&lt;/author&gt;&lt;author&gt;Gangadharam, Pattisapu RJ&lt;/author&gt;&lt;/authors&gt;&lt;/contributors&gt;&lt;titles&gt;&lt;title&gt;Efficacy of liposomal budesonide in experimental asthma&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321-327&lt;/pages&gt;&lt;volume&gt;111&lt;/volume&gt;&lt;number&gt;2&lt;/number&gt;&lt;dates&gt;&lt;year&gt;2003&lt;/year&gt;&lt;/dates&gt;&lt;isbn&gt;0091-6749&lt;/isbn&gt;&lt;urls&gt;&lt;/urls&gt;&lt;/record&gt;&lt;/Cite&gt;&lt;/EndNote&gt;</w:instrText>
      </w:r>
      <w:r w:rsidR="00C40628">
        <w:rPr>
          <w:shd w:val="clear" w:color="auto" w:fill="FFFFFF"/>
        </w:rPr>
        <w:fldChar w:fldCharType="separate"/>
      </w:r>
      <w:r w:rsidR="00E6646E">
        <w:rPr>
          <w:noProof/>
          <w:shd w:val="clear" w:color="auto" w:fill="FFFFFF"/>
        </w:rPr>
        <w:t>(Konduri et al. 2003)</w:t>
      </w:r>
      <w:r w:rsidR="00C40628">
        <w:rPr>
          <w:shd w:val="clear" w:color="auto" w:fill="FFFFFF"/>
        </w:rPr>
        <w:fldChar w:fldCharType="end"/>
      </w:r>
      <w:r w:rsidR="00A01CFA">
        <w:rPr>
          <w:shd w:val="clear" w:color="auto" w:fill="FFFFFF"/>
        </w:rPr>
        <w:t xml:space="preserve">. Liposomal formulations encapsulated with procaterol hydrochloride have sustained release and potent pharmacological effects on pulmonary administration </w:t>
      </w:r>
      <w:r w:rsidR="00C40628">
        <w:rPr>
          <w:shd w:val="clear" w:color="auto" w:fill="FFFFFF"/>
        </w:rPr>
        <w:fldChar w:fldCharType="begin"/>
      </w:r>
      <w:r w:rsidR="00E6646E">
        <w:rPr>
          <w:shd w:val="clear" w:color="auto" w:fill="FFFFFF"/>
        </w:rPr>
        <w:instrText xml:space="preserve"> ADDIN EN.CITE &lt;EndNote&gt;&lt;Cite&gt;&lt;Author&gt;Tahara&lt;/Author&gt;&lt;Year&gt;2016&lt;/Year&gt;&lt;RecNum&gt;182&lt;/RecNum&gt;&lt;DisplayText&gt;(Tahara et al. 2016)&lt;/DisplayText&gt;&lt;record&gt;&lt;rec-number&gt;182&lt;/rec-number&gt;&lt;foreign-keys&gt;&lt;key app="EN" db-id="dst5werpwtwza8efze459ppnxd2xvzxtaerv" timestamp="1520681633"&gt;182&lt;/key&gt;&lt;/foreign-keys&gt;&lt;ref-type name="Journal Article"&gt;17&lt;/ref-type&gt;&lt;contributors&gt;&lt;authors&gt;&lt;author&gt;Tahara, Kohei&lt;/author&gt;&lt;author&gt;Tomida, Hiromasa&lt;/author&gt;&lt;author&gt;Ito, Yousuke&lt;/author&gt;&lt;author&gt;Tachikawa, Suguru&lt;/author&gt;&lt;author&gt;Onodera, Risako&lt;/author&gt;&lt;author&gt;Tanaka, Hiroyuki&lt;/author&gt;&lt;author&gt;Tozuka, Yuichi&lt;/author&gt;&lt;author&gt;Takeuchi, Hirofumi&lt;/author&gt;&lt;/authors&gt;&lt;/contributors&gt;&lt;titles&gt;&lt;title&gt;Pulmonary liposomal formulations encapsulated procaterol hydrochloride by a remote loading method achieve sustained release and extended pharmacological effects&lt;/title&gt;&lt;secondary-title&gt;International Journal of Pharmaceutics&lt;/secondary-title&gt;&lt;/titles&gt;&lt;periodical&gt;&lt;full-title&gt;International Journal of Pharmaceutics&lt;/full-title&gt;&lt;abbr-1&gt;Int. J. Pharm.&lt;/abbr-1&gt;&lt;abbr-2&gt;Int J Pharm&lt;/abbr-2&gt;&lt;/periodical&gt;&lt;pages&gt;139-146&lt;/pages&gt;&lt;volume&gt;505&lt;/volume&gt;&lt;number&gt;1&lt;/number&gt;&lt;dates&gt;&lt;year&gt;2016&lt;/year&gt;&lt;/dates&gt;&lt;isbn&gt;0378-5173&lt;/isbn&gt;&lt;urls&gt;&lt;/urls&gt;&lt;/record&gt;&lt;/Cite&gt;&lt;/EndNote&gt;</w:instrText>
      </w:r>
      <w:r w:rsidR="00C40628">
        <w:rPr>
          <w:shd w:val="clear" w:color="auto" w:fill="FFFFFF"/>
        </w:rPr>
        <w:fldChar w:fldCharType="separate"/>
      </w:r>
      <w:r w:rsidR="00E6646E">
        <w:rPr>
          <w:noProof/>
          <w:shd w:val="clear" w:color="auto" w:fill="FFFFFF"/>
        </w:rPr>
        <w:t>(Tahara et al. 2016)</w:t>
      </w:r>
      <w:r w:rsidR="00C40628">
        <w:rPr>
          <w:shd w:val="clear" w:color="auto" w:fill="FFFFFF"/>
        </w:rPr>
        <w:fldChar w:fldCharType="end"/>
      </w:r>
      <w:r w:rsidR="00A01CFA">
        <w:rPr>
          <w:shd w:val="clear" w:color="auto" w:fill="FFFFFF"/>
        </w:rPr>
        <w:t xml:space="preserve">. Also, various liposomes can combat the problem of bacterial biofilms in asthma </w:t>
      </w:r>
      <w:r w:rsidR="00C40628">
        <w:rPr>
          <w:shd w:val="clear" w:color="auto" w:fill="FFFFFF"/>
        </w:rPr>
        <w:fldChar w:fldCharType="begin"/>
      </w:r>
      <w:r w:rsidR="00E6646E">
        <w:rPr>
          <w:shd w:val="clear" w:color="auto" w:fill="FFFFFF"/>
        </w:rPr>
        <w:instrText xml:space="preserve"> ADDIN EN.CITE &lt;EndNote&gt;&lt;Cite&gt;&lt;Author&gt;Bandara&lt;/Author&gt;&lt;Year&gt;2016&lt;/Year&gt;&lt;RecNum&gt;185&lt;/RecNum&gt;&lt;DisplayText&gt;(Bandara et al. 2016; Liu and Post 2009)&lt;/DisplayText&gt;&lt;record&gt;&lt;rec-number&gt;185&lt;/rec-number&gt;&lt;foreign-keys&gt;&lt;key app="EN" db-id="dst5werpwtwza8efze459ppnxd2xvzxtaerv" timestamp="1520681634"&gt;185&lt;/key&gt;&lt;/foreign-keys&gt;&lt;ref-type name="Journal Article"&gt;17&lt;/ref-type&gt;&lt;contributors&gt;&lt;authors&gt;&lt;author&gt;Bandara, HMHN&lt;/author&gt;&lt;author&gt;Herpin, MJ&lt;/author&gt;&lt;author&gt;Kolacny Jr, D&lt;/author&gt;&lt;author&gt;Harb, A&lt;/author&gt;&lt;author&gt;Romanovicz, D&lt;/author&gt;&lt;author&gt;Smyth, HDC&lt;/author&gt;&lt;/authors&gt;&lt;/contributors&gt;&lt;titles&gt;&lt;title&gt;Incorporation of farnesol significantly increases the efficacy of liposomal ciprofloxacin against Pseudomonas aeruginosa biofilms in vitro&lt;/title&gt;&lt;secondary-title&gt;Molecular Pharmaceutics&lt;/secondary-title&gt;&lt;/titles&gt;&lt;periodical&gt;&lt;full-title&gt;Molecular Pharmaceutics&lt;/full-title&gt;&lt;abbr-1&gt;Mol. Pharm.&lt;/abbr-1&gt;&lt;abbr-2&gt;Mol Pharm&lt;/abbr-2&gt;&lt;/periodical&gt;&lt;pages&gt;2760-2770&lt;/pages&gt;&lt;volume&gt;13&lt;/volume&gt;&lt;number&gt;8&lt;/number&gt;&lt;dates&gt;&lt;year&gt;2016&lt;/year&gt;&lt;/dates&gt;&lt;isbn&gt;1543-8384&lt;/isbn&gt;&lt;urls&gt;&lt;/urls&gt;&lt;/record&gt;&lt;/Cite&gt;&lt;Cite&gt;&lt;Author&gt;Liu&lt;/Author&gt;&lt;Year&gt;2009&lt;/Year&gt;&lt;RecNum&gt;184&lt;/RecNum&gt;&lt;record&gt;&lt;rec-number&gt;184&lt;/rec-number&gt;&lt;foreign-keys&gt;&lt;key app="EN" db-id="dst5werpwtwza8efze459ppnxd2xvzxtaerv" timestamp="1520681634"&gt;184&lt;/key&gt;&lt;/foreign-keys&gt;&lt;ref-type name="Journal Article"&gt;17&lt;/ref-type&gt;&lt;contributors&gt;&lt;authors&gt;&lt;author&gt;Liu, Yi-Chun Carol&lt;/author&gt;&lt;author&gt;Post, J Christopher&lt;/author&gt;&lt;/authors&gt;&lt;/contributors&gt;&lt;titles&gt;&lt;title&gt;Biofilms in pediatric respiratory and related infections&lt;/title&gt;&lt;secondary-title&gt;Current Allergy and Asthma Reports&lt;/secondary-title&gt;&lt;/titles&gt;&lt;periodical&gt;&lt;full-title&gt;Current Allergy and Asthma Reports&lt;/full-title&gt;&lt;abbr-1&gt;Curr. Allergy Asthma Rep.&lt;/abbr-1&gt;&lt;abbr-2&gt;Curr Allergy Asthma Rep&lt;/abbr-2&gt;&lt;/periodical&gt;&lt;pages&gt;449-455&lt;/pages&gt;&lt;volume&gt;9&lt;/volume&gt;&lt;number&gt;6&lt;/number&gt;&lt;dates&gt;&lt;year&gt;2009&lt;/year&gt;&lt;/dates&gt;&lt;isbn&gt;1529-7322&lt;/isbn&gt;&lt;urls&gt;&lt;/urls&gt;&lt;/record&gt;&lt;/Cite&gt;&lt;/EndNote&gt;</w:instrText>
      </w:r>
      <w:r w:rsidR="00C40628">
        <w:rPr>
          <w:shd w:val="clear" w:color="auto" w:fill="FFFFFF"/>
        </w:rPr>
        <w:fldChar w:fldCharType="separate"/>
      </w:r>
      <w:r w:rsidR="00E6646E">
        <w:rPr>
          <w:noProof/>
          <w:shd w:val="clear" w:color="auto" w:fill="FFFFFF"/>
        </w:rPr>
        <w:t>(Bandara et al. 2016; Liu and Post 2009)</w:t>
      </w:r>
      <w:r w:rsidR="00C40628">
        <w:rPr>
          <w:shd w:val="clear" w:color="auto" w:fill="FFFFFF"/>
        </w:rPr>
        <w:fldChar w:fldCharType="end"/>
      </w:r>
      <w:r w:rsidR="00A01CFA">
        <w:rPr>
          <w:shd w:val="clear" w:color="auto" w:fill="FFFFFF"/>
        </w:rPr>
        <w:t xml:space="preserve">. Other studies used liposomal formulations with various other therapeutic moieties, including amphotericin B, ciprofloxacin, topotecan, and calcifediol </w:t>
      </w:r>
      <w:r w:rsidR="00155549">
        <w:rPr>
          <w:shd w:val="clear" w:color="auto" w:fill="FFFFFF"/>
        </w:rPr>
        <w:t xml:space="preserve">against different </w:t>
      </w:r>
      <w:r w:rsidR="00155549" w:rsidRPr="00C40628">
        <w:rPr>
          <w:shd w:val="clear" w:color="auto" w:fill="FFFFFF"/>
        </w:rPr>
        <w:t xml:space="preserve">infections including </w:t>
      </w:r>
      <w:r w:rsidR="001F5F1C" w:rsidRPr="00C40628">
        <w:rPr>
          <w:color w:val="212121"/>
          <w:shd w:val="clear" w:color="auto" w:fill="FFFFFF"/>
        </w:rPr>
        <w:t>Aspergillosis and P</w:t>
      </w:r>
      <w:r w:rsidR="00155549" w:rsidRPr="00C40628">
        <w:rPr>
          <w:color w:val="212121"/>
          <w:shd w:val="clear" w:color="auto" w:fill="FFFFFF"/>
        </w:rPr>
        <w:t>seudomonas infection</w:t>
      </w:r>
      <w:r w:rsidR="00C40628">
        <w:rPr>
          <w:color w:val="212121"/>
          <w:shd w:val="clear" w:color="auto" w:fill="FFFFFF"/>
        </w:rPr>
        <w:t xml:space="preserve"> </w:t>
      </w:r>
      <w:r w:rsidR="00C40628">
        <w:rPr>
          <w:color w:val="212121"/>
          <w:shd w:val="clear" w:color="auto" w:fill="FFFFFF"/>
        </w:rPr>
        <w:fldChar w:fldCharType="begin">
          <w:fldData xml:space="preserve">PEVuZE5vdGU+PENpdGU+PEF1dGhvcj5BZGhpa2FyaTwvQXV0aG9yPjxZZWFyPjIwMTU8L1llYXI+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</w:fldData>
        </w:fldChar>
      </w:r>
      <w:r w:rsidR="00551437">
        <w:rPr>
          <w:color w:val="212121"/>
          <w:shd w:val="clear" w:color="auto" w:fill="FFFFFF"/>
        </w:rPr>
        <w:instrText xml:space="preserve"> ADDIN EN.CITE </w:instrText>
      </w:r>
      <w:r w:rsidR="00551437">
        <w:rPr>
          <w:color w:val="212121"/>
          <w:shd w:val="clear" w:color="auto" w:fill="FFFFFF"/>
        </w:rPr>
        <w:fldChar w:fldCharType="begin">
          <w:fldData xml:space="preserve">PEVuZE5vdGU+PENpdGU+PEF1dGhvcj5BZGhpa2FyaTwvQXV0aG9yPjxZZWFyPjIwMTU8L1llYXI+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</w:fldData>
        </w:fldChar>
      </w:r>
      <w:r w:rsidR="00551437">
        <w:rPr>
          <w:color w:val="212121"/>
          <w:shd w:val="clear" w:color="auto" w:fill="FFFFFF"/>
        </w:rPr>
        <w:instrText xml:space="preserve"> ADDIN EN.CITE.DATA </w:instrText>
      </w:r>
      <w:r w:rsidR="00551437">
        <w:rPr>
          <w:color w:val="212121"/>
          <w:shd w:val="clear" w:color="auto" w:fill="FFFFFF"/>
        </w:rPr>
      </w:r>
      <w:r w:rsidR="00551437">
        <w:rPr>
          <w:color w:val="212121"/>
          <w:shd w:val="clear" w:color="auto" w:fill="FFFFFF"/>
        </w:rPr>
        <w:fldChar w:fldCharType="end"/>
      </w:r>
      <w:r w:rsidR="00C40628">
        <w:rPr>
          <w:color w:val="212121"/>
          <w:shd w:val="clear" w:color="auto" w:fill="FFFFFF"/>
        </w:rPr>
      </w:r>
      <w:r w:rsidR="00C40628">
        <w:rPr>
          <w:color w:val="212121"/>
          <w:shd w:val="clear" w:color="auto" w:fill="FFFFFF"/>
        </w:rPr>
        <w:fldChar w:fldCharType="separate"/>
      </w:r>
      <w:r w:rsidR="00E6646E">
        <w:rPr>
          <w:noProof/>
          <w:color w:val="212121"/>
          <w:shd w:val="clear" w:color="auto" w:fill="FFFFFF"/>
        </w:rPr>
        <w:t>(Adhikari et al. 2015; Castoldi et al. 2016; Saraf et al. 2016)</w:t>
      </w:r>
      <w:r w:rsidR="00C40628">
        <w:rPr>
          <w:color w:val="212121"/>
          <w:shd w:val="clear" w:color="auto" w:fill="FFFFFF"/>
        </w:rPr>
        <w:fldChar w:fldCharType="end"/>
      </w:r>
      <w:r w:rsidR="00C40628">
        <w:rPr>
          <w:shd w:val="clear" w:color="auto" w:fill="FFFFFF"/>
        </w:rPr>
        <w:t xml:space="preserve">. </w:t>
      </w:r>
      <w:proofErr w:type="spellStart"/>
      <w:r w:rsidR="00A01CFA">
        <w:rPr>
          <w:shd w:val="clear" w:color="auto" w:fill="FFFFFF"/>
        </w:rPr>
        <w:t>Blom</w:t>
      </w:r>
      <w:proofErr w:type="spellEnd"/>
      <w:r w:rsidR="00A01CFA">
        <w:rPr>
          <w:shd w:val="clear" w:color="auto" w:fill="FFFFFF"/>
        </w:rPr>
        <w:t xml:space="preserve"> </w:t>
      </w:r>
      <w:r w:rsidR="00A01CFA">
        <w:rPr>
          <w:i/>
          <w:shd w:val="clear" w:color="auto" w:fill="FFFFFF"/>
        </w:rPr>
        <w:t>et al.</w:t>
      </w:r>
      <w:r w:rsidR="00A01CFA">
        <w:rPr>
          <w:shd w:val="clear" w:color="auto" w:fill="FFFFFF"/>
        </w:rPr>
        <w:t>, developed a triple co-culture model of epithelial cells, macrophages, and DCs to mimic the human respiratory tract to better understand the immuno-modulatory effects of novel drug delivery systems, such as liposomes and virosomes</w:t>
      </w:r>
      <w:r w:rsidR="001F5F1C">
        <w:rPr>
          <w:shd w:val="clear" w:color="auto" w:fill="FFFFFF"/>
        </w:rPr>
        <w:t>. These advanced drug delivery modes have proven as a great antigen carriers demonstrating lesser inflammation and controlling the mucosal immune res</w:t>
      </w:r>
      <w:r w:rsidR="00C40628">
        <w:rPr>
          <w:shd w:val="clear" w:color="auto" w:fill="FFFFFF"/>
        </w:rPr>
        <w:t>p</w:t>
      </w:r>
      <w:r w:rsidR="001F5F1C">
        <w:rPr>
          <w:shd w:val="clear" w:color="auto" w:fill="FFFFFF"/>
        </w:rPr>
        <w:t>onses</w:t>
      </w:r>
      <w:r w:rsidR="00A01CFA">
        <w:rPr>
          <w:shd w:val="clear" w:color="auto" w:fill="FFFFFF"/>
        </w:rPr>
        <w:t xml:space="preserve"> </w:t>
      </w:r>
      <w:r w:rsidR="00C40628">
        <w:rPr>
          <w:shd w:val="clear" w:color="auto" w:fill="FFFFFF"/>
        </w:rPr>
        <w:fldChar w:fldCharType="begin"/>
      </w:r>
      <w:r w:rsidR="00E6646E">
        <w:rPr>
          <w:shd w:val="clear" w:color="auto" w:fill="FFFFFF"/>
        </w:rPr>
        <w:instrText xml:space="preserve"> ADDIN EN.CITE &lt;EndNote&gt;&lt;Cite&gt;&lt;Author&gt;Blom&lt;/Author&gt;&lt;Year&gt;2016&lt;/Year&gt;&lt;RecNum&gt;183&lt;/RecNum&gt;&lt;DisplayText&gt;(Blom et al. 2016)&lt;/DisplayText&gt;&lt;record&gt;&lt;rec-number&gt;183&lt;/rec-number&gt;&lt;foreign-keys&gt;&lt;key app="EN" db-id="dst5werpwtwza8efze459ppnxd2xvzxtaerv" timestamp="1520681634"&gt;183&lt;/key&gt;&lt;/foreign-keys&gt;&lt;ref-type name="Journal Article"&gt;17&lt;/ref-type&gt;&lt;contributors&gt;&lt;authors&gt;&lt;author&gt;Blom, Rebecca AM&lt;/author&gt;&lt;author&gt;Erni, Silvia T&lt;/author&gt;&lt;author&gt;Krempaská, Kristína&lt;/author&gt;&lt;author&gt;Schaerer, Olivier&lt;/author&gt;&lt;author&gt;van Dijk, R Maarten&lt;/author&gt;&lt;author&gt;Amacker, Mario&lt;/author&gt;&lt;author&gt;Moser, Christian&lt;/author&gt;&lt;author&gt;Hall, Sean RR&lt;/author&gt;&lt;author&gt;von Garnier, Christophe&lt;/author&gt;&lt;author&gt;Blank, Fabian&lt;/author&gt;&lt;/authors&gt;&lt;/contributors&gt;&lt;titles&gt;&lt;title&gt;A Triple Co-Culture Model of the Human Respiratory Tract to Study Immune-Modulatory Effects of Liposomes and Virosomes&lt;/title&gt;&lt;secondary-title&gt;PloS one&lt;/secondary-title&gt;&lt;/titles&gt;&lt;periodical&gt;&lt;full-title&gt;PLoS ONE&lt;/full-title&gt;&lt;abbr-1&gt;PLoS ONE&lt;/abbr-1&gt;&lt;abbr-2&gt;PLoS ONE&lt;/abbr-2&gt;&lt;/periodical&gt;&lt;pages&gt;e0163539&lt;/pages&gt;&lt;volume&gt;11&lt;/volume&gt;&lt;number&gt;9&lt;/number&gt;&lt;dates&gt;&lt;year&gt;2016&lt;/year&gt;&lt;/dates&gt;&lt;isbn&gt;1932-6203&lt;/isbn&gt;&lt;urls&gt;&lt;/urls&gt;&lt;/record&gt;&lt;/Cite&gt;&lt;/EndNote&gt;</w:instrText>
      </w:r>
      <w:r w:rsidR="00C40628">
        <w:rPr>
          <w:shd w:val="clear" w:color="auto" w:fill="FFFFFF"/>
        </w:rPr>
        <w:fldChar w:fldCharType="separate"/>
      </w:r>
      <w:r w:rsidR="00E6646E">
        <w:rPr>
          <w:noProof/>
          <w:shd w:val="clear" w:color="auto" w:fill="FFFFFF"/>
        </w:rPr>
        <w:t>(Blom et al. 2016)</w:t>
      </w:r>
      <w:r w:rsidR="00C40628">
        <w:rPr>
          <w:shd w:val="clear" w:color="auto" w:fill="FFFFFF"/>
        </w:rPr>
        <w:fldChar w:fldCharType="end"/>
      </w:r>
      <w:r w:rsidR="00A01CFA">
        <w:rPr>
          <w:shd w:val="clear" w:color="auto" w:fill="FFFFFF"/>
        </w:rPr>
        <w:t>.</w:t>
      </w:r>
    </w:p>
    <w:p w14:paraId="3C24CD54" w14:textId="61008261" w:rsidR="00D670B7" w:rsidRDefault="00B9201A" w:rsidP="005541AA">
      <w:pPr>
        <w:spacing w:line="480" w:lineRule="auto"/>
        <w:jc w:val="both"/>
      </w:pPr>
      <w:r>
        <w:rPr>
          <w:i/>
          <w:iCs/>
          <w:color w:val="FF0000"/>
          <w:shd w:val="clear" w:color="auto" w:fill="FFFFFF"/>
        </w:rPr>
        <w:t>Other</w:t>
      </w:r>
      <w:r w:rsidR="00F90D44" w:rsidRPr="00D32E5E">
        <w:rPr>
          <w:i/>
          <w:iCs/>
          <w:color w:val="FF0000"/>
          <w:shd w:val="clear" w:color="auto" w:fill="FFFFFF"/>
        </w:rPr>
        <w:t xml:space="preserve"> drug delivery systems:</w:t>
      </w:r>
      <w:r w:rsidR="00F90D44">
        <w:rPr>
          <w:shd w:val="clear" w:color="auto" w:fill="FFFFFF"/>
        </w:rPr>
        <w:t xml:space="preserve"> </w:t>
      </w:r>
      <w:proofErr w:type="spellStart"/>
      <w:r w:rsidR="00A01CFA">
        <w:rPr>
          <w:shd w:val="clear" w:color="auto" w:fill="FFFFFF"/>
        </w:rPr>
        <w:t>Mucoadhesion</w:t>
      </w:r>
      <w:proofErr w:type="spellEnd"/>
      <w:r w:rsidR="00A01CFA">
        <w:rPr>
          <w:shd w:val="clear" w:color="auto" w:fill="FFFFFF"/>
        </w:rPr>
        <w:t xml:space="preserve"> of drugs is an important aspect of drug delivery in airway diseases, particularly asthma. Co-adhesive microspheres of </w:t>
      </w:r>
      <w:proofErr w:type="spellStart"/>
      <w:r w:rsidR="00A01CFA">
        <w:rPr>
          <w:shd w:val="clear" w:color="auto" w:fill="FFFFFF"/>
        </w:rPr>
        <w:t>levosalbutamol</w:t>
      </w:r>
      <w:proofErr w:type="spellEnd"/>
      <w:r w:rsidR="00A01CFA">
        <w:rPr>
          <w:shd w:val="clear" w:color="auto" w:fill="FFFFFF"/>
        </w:rPr>
        <w:t xml:space="preserve"> sulphate were prepared using spray drying techniques. Microspheres </w:t>
      </w:r>
      <w:r w:rsidR="006B1568">
        <w:rPr>
          <w:shd w:val="clear" w:color="auto" w:fill="FFFFFF"/>
        </w:rPr>
        <w:t xml:space="preserve">demonstrated </w:t>
      </w:r>
      <w:r w:rsidR="00A01CFA">
        <w:rPr>
          <w:shd w:val="clear" w:color="auto" w:fill="FFFFFF"/>
        </w:rPr>
        <w:t>sustained release</w:t>
      </w:r>
      <w:r w:rsidR="006B1568">
        <w:rPr>
          <w:shd w:val="clear" w:color="auto" w:fill="FFFFFF"/>
        </w:rPr>
        <w:t xml:space="preserve"> of </w:t>
      </w:r>
      <w:proofErr w:type="spellStart"/>
      <w:r w:rsidR="006B1568" w:rsidRPr="00D13E72">
        <w:rPr>
          <w:shd w:val="clear" w:color="auto" w:fill="FFFFFF"/>
        </w:rPr>
        <w:t>Levosalbutamol</w:t>
      </w:r>
      <w:proofErr w:type="spellEnd"/>
      <w:r w:rsidR="006B1568" w:rsidRPr="00D13E72">
        <w:rPr>
          <w:shd w:val="clear" w:color="auto" w:fill="FFFFFF"/>
        </w:rPr>
        <w:t xml:space="preserve"> Sulphate</w:t>
      </w:r>
      <w:r w:rsidR="0048595F">
        <w:rPr>
          <w:shd w:val="clear" w:color="auto" w:fill="FFFFFF"/>
        </w:rPr>
        <w:t xml:space="preserve"> </w:t>
      </w:r>
      <w:r w:rsidR="00A01CFA">
        <w:rPr>
          <w:shd w:val="clear" w:color="auto" w:fill="FFFFFF"/>
        </w:rPr>
        <w:t xml:space="preserve">because of their particle size, swell-ability, and </w:t>
      </w:r>
      <w:r w:rsidR="006B1568">
        <w:rPr>
          <w:shd w:val="clear" w:color="auto" w:fill="FFFFFF"/>
        </w:rPr>
        <w:t xml:space="preserve">increased </w:t>
      </w:r>
      <w:proofErr w:type="spellStart"/>
      <w:r w:rsidR="00A01CFA">
        <w:rPr>
          <w:shd w:val="clear" w:color="auto" w:fill="FFFFFF"/>
        </w:rPr>
        <w:t>mucoadhesion</w:t>
      </w:r>
      <w:proofErr w:type="spellEnd"/>
      <w:r w:rsidR="00A01CFA">
        <w:rPr>
          <w:shd w:val="clear" w:color="auto" w:fill="FFFFFF"/>
        </w:rPr>
        <w:t xml:space="preserve"> </w:t>
      </w:r>
      <w:r w:rsidR="006B1568">
        <w:rPr>
          <w:shd w:val="clear" w:color="auto" w:fill="FFFFFF"/>
        </w:rPr>
        <w:t xml:space="preserve">features </w:t>
      </w:r>
      <w:r w:rsidR="00F475C0">
        <w:rPr>
          <w:shd w:val="clear" w:color="auto" w:fill="FFFFFF"/>
        </w:rPr>
        <w:fldChar w:fldCharType="begin"/>
      </w:r>
      <w:r w:rsidR="00551437">
        <w:rPr>
          <w:shd w:val="clear" w:color="auto" w:fill="FFFFFF"/>
        </w:rPr>
        <w:instrText xml:space="preserve"> ADDIN EN.CITE &lt;EndNote&gt;&lt;Cite&gt;&lt;Author&gt;Patel&lt;/Author&gt;&lt;Year&gt;2012&lt;/Year&gt;&lt;RecNum&gt;189&lt;/RecNum&gt;&lt;DisplayText&gt;(Patel et al. 2012)&lt;/DisplayText&gt;&lt;record&gt;&lt;rec-number&gt;189&lt;/rec-number&gt;&lt;foreign-keys&gt;&lt;key app="EN" db-id="dst5werpwtwza8efze459ppnxd2xvzxtaerv" timestamp="1520681635"&gt;189&lt;/key&gt;&lt;/foreign-keys&gt;&lt;ref-type name="Journal Article"&gt;17&lt;/ref-type&gt;&lt;contributors&gt;&lt;authors&gt;&lt;author&gt;Patel, D Dinal&lt;/author&gt;&lt;author&gt;Patel, V Nirav&lt;/author&gt;&lt;author&gt;Thakkar, T Vaishali&lt;/author&gt;&lt;author&gt;Gandhi, R Tejal&lt;/author&gt;&lt;/authors&gt;&lt;/contributors&gt;&lt;titles&gt;&lt;title&gt;Preparation and evaluation of Levosalbutamol sulphate chitosan microsphere for the treatment of asthma&lt;/title&gt;&lt;secondary-title&gt;Journal of Pharmacy and Bioallied Sciences&lt;/secondary-title&gt;&lt;/titles&gt;&lt;periodical&gt;&lt;full-title&gt;Journal of Pharmacy and Bioallied Sciences&lt;/full-title&gt;&lt;abbr-1&gt;J. Pharm. Bioallied. Sci.&lt;/abbr-1&gt;&lt;abbr-2&gt;J Pharm Bioallied Sci&lt;/abbr-2&gt;&lt;abbr-3&gt;J Pharm Bioallied Sci&lt;/abbr-3&gt;&lt;/periodical&gt;&lt;pages&gt;S46-S47&lt;/pages&gt;&lt;volume&gt;4&lt;/volume&gt;&lt;number&gt;Suppl 1&lt;/number&gt;&lt;dates&gt;&lt;year&gt;2012&lt;/year&gt;&lt;/dates&gt;&lt;urls&gt;&lt;/urls&gt;&lt;/record&gt;&lt;/Cite&gt;&lt;/EndNote&gt;</w:instrText>
      </w:r>
      <w:r w:rsidR="00F475C0">
        <w:rPr>
          <w:shd w:val="clear" w:color="auto" w:fill="FFFFFF"/>
        </w:rPr>
        <w:fldChar w:fldCharType="separate"/>
      </w:r>
      <w:r w:rsidR="00E6646E">
        <w:rPr>
          <w:noProof/>
          <w:shd w:val="clear" w:color="auto" w:fill="FFFFFF"/>
        </w:rPr>
        <w:t>(Patel et al. 2012)</w:t>
      </w:r>
      <w:r w:rsidR="00F475C0">
        <w:rPr>
          <w:shd w:val="clear" w:color="auto" w:fill="FFFFFF"/>
        </w:rPr>
        <w:fldChar w:fldCharType="end"/>
      </w:r>
      <w:r w:rsidR="00A01CFA">
        <w:rPr>
          <w:shd w:val="clear" w:color="auto" w:fill="FFFFFF"/>
        </w:rPr>
        <w:t xml:space="preserve">. Similarly, chitosan-based microspheres containing montelukast sodium have been used, and have effective physicochemical properties required </w:t>
      </w:r>
      <w:r w:rsidR="00A01CFA">
        <w:rPr>
          <w:shd w:val="clear" w:color="auto" w:fill="FFFFFF"/>
        </w:rPr>
        <w:lastRenderedPageBreak/>
        <w:t xml:space="preserve">for optimal pulmonary drug delivery </w:t>
      </w:r>
      <w:r w:rsidR="00F475C0">
        <w:rPr>
          <w:shd w:val="clear" w:color="auto" w:fill="FFFFFF"/>
        </w:rPr>
        <w:fldChar w:fldCharType="begin">
          <w:fldData xml:space="preserve">PEVuZE5vdGU+PENpdGU+PEF1dGhvcj5EdWE8L0F1dGhvcj48WWVhcj4yMDE3PC9ZZWFyPjxSZWNO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</w:fldData>
        </w:fldChar>
      </w:r>
      <w:r w:rsidR="00551437">
        <w:rPr>
          <w:shd w:val="clear" w:color="auto" w:fill="FFFFFF"/>
        </w:rPr>
        <w:instrText xml:space="preserve"> ADDIN EN.CITE </w:instrText>
      </w:r>
      <w:r w:rsidR="00551437">
        <w:rPr>
          <w:shd w:val="clear" w:color="auto" w:fill="FFFFFF"/>
        </w:rPr>
        <w:fldChar w:fldCharType="begin">
          <w:fldData xml:space="preserve">PEVuZE5vdGU+PENpdGU+PEF1dGhvcj5EdWE8L0F1dGhvcj48WWVhcj4yMDE3PC9ZZWFyPjxSZWNO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</w:fldData>
        </w:fldChar>
      </w:r>
      <w:r w:rsidR="00551437">
        <w:rPr>
          <w:shd w:val="clear" w:color="auto" w:fill="FFFFFF"/>
        </w:rPr>
        <w:instrText xml:space="preserve"> ADDIN EN.CITE.DATA </w:instrText>
      </w:r>
      <w:r w:rsidR="00551437">
        <w:rPr>
          <w:shd w:val="clear" w:color="auto" w:fill="FFFFFF"/>
        </w:rPr>
      </w:r>
      <w:r w:rsidR="00551437">
        <w:rPr>
          <w:shd w:val="clear" w:color="auto" w:fill="FFFFFF"/>
        </w:rPr>
        <w:fldChar w:fldCharType="end"/>
      </w:r>
      <w:r w:rsidR="00F475C0">
        <w:rPr>
          <w:shd w:val="clear" w:color="auto" w:fill="FFFFFF"/>
        </w:rPr>
      </w:r>
      <w:r w:rsidR="00F475C0">
        <w:rPr>
          <w:shd w:val="clear" w:color="auto" w:fill="FFFFFF"/>
        </w:rPr>
        <w:fldChar w:fldCharType="separate"/>
      </w:r>
      <w:r w:rsidR="00E6646E">
        <w:rPr>
          <w:noProof/>
          <w:shd w:val="clear" w:color="auto" w:fill="FFFFFF"/>
        </w:rPr>
        <w:t>(Dua et al. 2017a; Panchal et al. 2012)</w:t>
      </w:r>
      <w:r w:rsidR="00F475C0">
        <w:rPr>
          <w:shd w:val="clear" w:color="auto" w:fill="FFFFFF"/>
        </w:rPr>
        <w:fldChar w:fldCharType="end"/>
      </w:r>
      <w:r w:rsidR="00A01CFA">
        <w:rPr>
          <w:shd w:val="clear" w:color="auto" w:fill="FFFFFF"/>
        </w:rPr>
        <w:t xml:space="preserve">. </w:t>
      </w:r>
      <w:proofErr w:type="spellStart"/>
      <w:r w:rsidR="00A01CFA">
        <w:rPr>
          <w:shd w:val="clear" w:color="auto" w:fill="FFFFFF"/>
        </w:rPr>
        <w:t>Pachuau</w:t>
      </w:r>
      <w:proofErr w:type="spellEnd"/>
      <w:r w:rsidR="00A01CFA">
        <w:rPr>
          <w:shd w:val="clear" w:color="auto" w:fill="FFFFFF"/>
        </w:rPr>
        <w:t xml:space="preserve"> </w:t>
      </w:r>
      <w:r w:rsidR="00A01CFA">
        <w:rPr>
          <w:i/>
          <w:shd w:val="clear" w:color="auto" w:fill="FFFFFF"/>
        </w:rPr>
        <w:t>et al.</w:t>
      </w:r>
      <w:r w:rsidR="00A01CFA">
        <w:rPr>
          <w:shd w:val="clear" w:color="auto" w:fill="FFFFFF"/>
        </w:rPr>
        <w:t>,</w:t>
      </w:r>
      <w:r w:rsidR="00A01CFA">
        <w:t xml:space="preserve"> used solvent evaporation to</w:t>
      </w:r>
      <w:r w:rsidR="00A01CFA">
        <w:rPr>
          <w:shd w:val="clear" w:color="auto" w:fill="FFFFFF"/>
        </w:rPr>
        <w:t xml:space="preserve"> prepare matrix microspheres with </w:t>
      </w:r>
      <w:r w:rsidR="00A01CFA">
        <w:t xml:space="preserve">salbutamol sulphate and theophylline for simultaneous delivery to induce </w:t>
      </w:r>
      <w:r w:rsidR="008A77C8">
        <w:t xml:space="preserve">prolong and </w:t>
      </w:r>
      <w:r w:rsidR="00A01CFA">
        <w:t>sustained release</w:t>
      </w:r>
      <w:r w:rsidR="00F475C0">
        <w:t xml:space="preserve"> </w:t>
      </w:r>
      <w:r w:rsidR="00F475C0">
        <w:fldChar w:fldCharType="begin"/>
      </w:r>
      <w:r w:rsidR="00E6646E">
        <w:instrText xml:space="preserve"> ADDIN EN.CITE &lt;EndNote&gt;&lt;Cite&gt;&lt;Author&gt;Pachuau&lt;/Author&gt;&lt;Year&gt;2008&lt;/Year&gt;&lt;RecNum&gt;192&lt;/RecNum&gt;&lt;DisplayText&gt;(Pachuau et al. 2008)&lt;/DisplayText&gt;&lt;record&gt;&lt;rec-number&gt;192&lt;/rec-number&gt;&lt;foreign-keys&gt;&lt;key app="EN" db-id="dst5werpwtwza8efze459ppnxd2xvzxtaerv" timestamp="1520681636"&gt;192&lt;/key&gt;&lt;/foreign-keys&gt;&lt;ref-type name="Journal Article"&gt;17&lt;/ref-type&gt;&lt;contributors&gt;&lt;authors&gt;&lt;author&gt;Pachuau, L&lt;/author&gt;&lt;author&gt;Sarkar, S&lt;/author&gt;&lt;author&gt;Mazumder, B&lt;/author&gt;&lt;/authors&gt;&lt;/contributors&gt;&lt;titles&gt;&lt;title&gt;Formulation and evaluation of matrix microspheres for simultaneous delivery of salbutamol sulphate and theophylline&lt;/title&gt;&lt;secondary-title&gt;Tropical Journal of Pharmaceutical Research&lt;/secondary-title&gt;&lt;/titles&gt;&lt;periodical&gt;&lt;full-title&gt;Tropical journal of pharmaceutical research&lt;/full-title&gt;&lt;abbr-1&gt;Trop. J. Pharm. Res.&lt;/abbr-1&gt;&lt;abbr-2&gt;Trop J Pharm Res&lt;/abbr-2&gt;&lt;abbr-3&gt;Trop J Pharm Res&lt;/abbr-3&gt;&lt;/periodical&gt;&lt;pages&gt;995-1002&lt;/pages&gt;&lt;volume&gt;7&lt;/volume&gt;&lt;number&gt;2&lt;/number&gt;&lt;dates&gt;&lt;year&gt;2008&lt;/year&gt;&lt;/dates&gt;&lt;isbn&gt;1596-9827&lt;/isbn&gt;&lt;urls&gt;&lt;/urls&gt;&lt;/record&gt;&lt;/Cite&gt;&lt;/EndNote&gt;</w:instrText>
      </w:r>
      <w:r w:rsidR="00F475C0">
        <w:fldChar w:fldCharType="separate"/>
      </w:r>
      <w:r w:rsidR="00E6646E">
        <w:rPr>
          <w:noProof/>
        </w:rPr>
        <w:t>(Pachuau et al. 2008)</w:t>
      </w:r>
      <w:r w:rsidR="00F475C0">
        <w:fldChar w:fldCharType="end"/>
      </w:r>
      <w:r w:rsidR="00A01CFA">
        <w:t xml:space="preserve">. </w:t>
      </w:r>
      <w:proofErr w:type="spellStart"/>
      <w:r w:rsidR="00A01CFA">
        <w:t>Gelatin</w:t>
      </w:r>
      <w:proofErr w:type="spellEnd"/>
      <w:r w:rsidR="00A01CFA">
        <w:t xml:space="preserve"> microspheres are another important category and have improved mucoadhesive and sustained release properties with drugs like salbutamol sulphate </w:t>
      </w:r>
      <w:r w:rsidR="00F475C0">
        <w:fldChar w:fldCharType="begin"/>
      </w:r>
      <w:r w:rsidR="00E6646E">
        <w:instrText xml:space="preserve"> ADDIN EN.CITE &lt;EndNote&gt;&lt;Cite&gt;&lt;Author&gt;Jayan&lt;/Author&gt;&lt;Year&gt;2009&lt;/Year&gt;&lt;RecNum&gt;193&lt;/RecNum&gt;&lt;DisplayText&gt;(Jayan et al. 2009)&lt;/DisplayText&gt;&lt;record&gt;&lt;rec-number&gt;193&lt;/rec-number&gt;&lt;foreign-keys&gt;&lt;key app="EN" db-id="dst5werpwtwza8efze459ppnxd2xvzxtaerv" timestamp="1520681636"&gt;193&lt;/key&gt;&lt;/foreign-keys&gt;&lt;ref-type name="Journal Article"&gt;17&lt;/ref-type&gt;&lt;contributors&gt;&lt;authors&gt;&lt;author&gt;Jayan, Suja C&lt;/author&gt;&lt;author&gt;Sandeep, A&lt;/author&gt;&lt;author&gt;Rifash, Mohammed&lt;/author&gt;&lt;author&gt;Mareema, C&lt;/author&gt;&lt;author&gt;Shamseera, S&lt;/author&gt;&lt;/authors&gt;&lt;/contributors&gt;&lt;titles&gt;&lt;title&gt;Design and in-vitro evaluation of gelatin microspheres of salbutamol sulphate&lt;/title&gt;&lt;secondary-title&gt;Hygeia&lt;/secondary-title&gt;&lt;/titles&gt;&lt;pages&gt;17-20&lt;/pages&gt;&lt;volume&gt;1&lt;/volume&gt;&lt;number&gt;1&lt;/number&gt;&lt;dates&gt;&lt;year&gt;2009&lt;/year&gt;&lt;/dates&gt;&lt;urls&gt;&lt;/urls&gt;&lt;/record&gt;&lt;/Cite&gt;&lt;/EndNote&gt;</w:instrText>
      </w:r>
      <w:r w:rsidR="00F475C0">
        <w:fldChar w:fldCharType="separate"/>
      </w:r>
      <w:r w:rsidR="00E6646E">
        <w:rPr>
          <w:noProof/>
        </w:rPr>
        <w:t>(Jayan et al. 2009)</w:t>
      </w:r>
      <w:r w:rsidR="00F475C0">
        <w:fldChar w:fldCharType="end"/>
      </w:r>
      <w:r w:rsidR="00F475C0">
        <w:rPr>
          <w:rStyle w:val="CommentReference"/>
        </w:rPr>
        <w:t xml:space="preserve"> </w:t>
      </w:r>
      <w:r w:rsidR="00A01CFA">
        <w:t>.</w:t>
      </w:r>
      <w:r w:rsidR="004E2209">
        <w:t xml:space="preserve"> Both of these studies outcomes </w:t>
      </w:r>
      <w:r w:rsidR="00F475C0">
        <w:t>provide</w:t>
      </w:r>
      <w:r w:rsidR="004E2209">
        <w:t xml:space="preserve"> insight into reducing the frequency of drug administration resulting in better patient compliance.</w:t>
      </w:r>
    </w:p>
    <w:p w14:paraId="3C24CD55" w14:textId="77777777" w:rsidR="00D670B7" w:rsidRDefault="00D670B7" w:rsidP="005541AA">
      <w:pPr>
        <w:spacing w:line="480" w:lineRule="auto"/>
        <w:jc w:val="both"/>
        <w:rPr>
          <w:sz w:val="12"/>
          <w:szCs w:val="12"/>
        </w:rPr>
      </w:pPr>
    </w:p>
    <w:p w14:paraId="3C24CD56" w14:textId="5B7DF47D" w:rsidR="00D670B7" w:rsidRDefault="00A01CFA" w:rsidP="005541AA">
      <w:pPr>
        <w:spacing w:line="480" w:lineRule="auto"/>
        <w:jc w:val="both"/>
        <w:rPr>
          <w:highlight w:val="white"/>
        </w:rPr>
      </w:pPr>
      <w:r>
        <w:t xml:space="preserve">Recent reports highlight the relevance of advanced drug delivery systems, such as liposomes and nano/macro particles, for the pulmonary delivery of heparin </w:t>
      </w:r>
      <w:r w:rsidR="008212E7">
        <w:fldChar w:fldCharType="begin"/>
      </w:r>
      <w:r w:rsidR="00E6646E">
        <w:instrText xml:space="preserve"> ADDIN EN.CITE &lt;EndNote&gt;&lt;Cite&gt;&lt;Author&gt;Yildiz-Pekoz&lt;/Author&gt;&lt;Year&gt;2017&lt;/Year&gt;&lt;RecNum&gt;194&lt;/RecNum&gt;&lt;DisplayText&gt;(Yildiz-Pekoz and Ozsoy 2017)&lt;/DisplayText&gt;&lt;record&gt;&lt;rec-number&gt;194&lt;/rec-number&gt;&lt;foreign-keys&gt;&lt;key app="EN" db-id="dst5werpwtwza8efze459ppnxd2xvzxtaerv" timestamp="1520681636"&gt;194&lt;/key&gt;&lt;/foreign-keys&gt;&lt;ref-type name="Journal Article"&gt;17&lt;/ref-type&gt;&lt;contributors&gt;&lt;authors&gt;&lt;author&gt;Yildiz-Pekoz, Ayca&lt;/author&gt;&lt;author&gt;Ozsoy, Yildiz&lt;/author&gt;&lt;/authors&gt;&lt;/contributors&gt;&lt;titles&gt;&lt;title&gt;Inhaled Heparin: Therapeutic Efficacy and Recent Formulations&lt;/title&gt;&lt;secondary-title&gt;Journal of Aerosol Medicine and Pulmonary Drug Delivery&lt;/secondary-title&gt;&lt;/titles&gt;&lt;periodical&gt;&lt;full-title&gt;Journal of Aerosol Medicine and Pulmonary Drug Delivery&lt;/full-title&gt;&lt;abbr-1&gt;J. Aerosol. Med. Pulm. Drug. Deliv.&lt;/abbr-1&gt;&lt;abbr-2&gt;J Aerosol Med Pulm Drug Deliv&lt;/abbr-2&gt;&lt;abbr-3&gt;J Aerosol Med Pulm Drug Deliv&lt;/abbr-3&gt;&lt;/periodical&gt;&lt;pages&gt;143-156&lt;/pages&gt;&lt;volume&gt;30&lt;/volume&gt;&lt;number&gt;3&lt;/number&gt;&lt;dates&gt;&lt;year&gt;2017&lt;/year&gt;&lt;/dates&gt;&lt;isbn&gt;1941-2711&lt;/isbn&gt;&lt;urls&gt;&lt;/urls&gt;&lt;/record&gt;&lt;/Cite&gt;&lt;/EndNote&gt;</w:instrText>
      </w:r>
      <w:r w:rsidR="008212E7">
        <w:fldChar w:fldCharType="separate"/>
      </w:r>
      <w:r w:rsidR="00E6646E">
        <w:rPr>
          <w:noProof/>
        </w:rPr>
        <w:t>(Yildiz-Pekoz and Ozsoy 2017)</w:t>
      </w:r>
      <w:r w:rsidR="008212E7">
        <w:fldChar w:fldCharType="end"/>
      </w:r>
      <w:r>
        <w:t xml:space="preserve">. </w:t>
      </w:r>
      <w:proofErr w:type="spellStart"/>
      <w:r>
        <w:t>Yhee</w:t>
      </w:r>
      <w:proofErr w:type="spellEnd"/>
      <w:r>
        <w:t xml:space="preserve"> </w:t>
      </w:r>
      <w:r>
        <w:rPr>
          <w:i/>
        </w:rPr>
        <w:t>et al.</w:t>
      </w:r>
      <w:r>
        <w:t xml:space="preserve">, postulated that nanoparticle-based drug delivery is an advanced platform to achieve maximum therapeutic efficacy in asthma, COPD, cystic fibrosis, idiopathic pulmonary fibrosis, and lung cancers </w:t>
      </w:r>
      <w:r w:rsidR="008212E7">
        <w:fldChar w:fldCharType="begin"/>
      </w:r>
      <w:r w:rsidR="00551437">
        <w:instrText xml:space="preserve"> ADDIN EN.CITE &lt;EndNote&gt;&lt;Cite&gt;&lt;Author&gt;Yhee&lt;/Author&gt;&lt;Year&gt;2016&lt;/Year&gt;&lt;RecNum&gt;195&lt;/RecNum&gt;&lt;DisplayText&gt;(Yhee et al. 2016)&lt;/DisplayText&gt;&lt;record&gt;&lt;rec-number&gt;195&lt;/rec-number&gt;&lt;foreign-keys&gt;&lt;key app="EN" db-id="dst5werpwtwza8efze459ppnxd2xvzxtaerv" timestamp="1520681636"&gt;195&lt;/key&gt;&lt;/foreign-keys&gt;&lt;ref-type name="Journal Article"&gt;17&lt;/ref-type&gt;&lt;contributors&gt;&lt;authors&gt;&lt;author&gt;Yhee, Ji Young&lt;/author&gt;&lt;author&gt;Im, Jintaek&lt;/author&gt;&lt;author&gt;Nho, Richard Seonghun&lt;/author&gt;&lt;/authors&gt;&lt;/contributors&gt;&lt;titles&gt;&lt;title&gt;Advanced therapeutic strategies for chronic lung disease using nanoparticle-based drug delivery&lt;/title&gt;&lt;secondary-title&gt;Journal of Clinical Medicine&lt;/secondary-title&gt;&lt;/titles&gt;&lt;periodical&gt;&lt;full-title&gt;Journal of Clinical Medicine&lt;/full-title&gt;&lt;abbr-1&gt;J. Clin. Med.&lt;/abbr-1&gt;&lt;abbr-2&gt;J Clin Med&lt;/abbr-2&gt;&lt;abbr-3&gt;J Clin Med&lt;/abbr-3&gt;&lt;/periodical&gt;&lt;pages&gt;1-13&lt;/pages&gt;&lt;volume&gt;5&lt;/volume&gt;&lt;number&gt;82&lt;/number&gt;&lt;dates&gt;&lt;year&gt;2016&lt;/year&gt;&lt;/dates&gt;&lt;urls&gt;&lt;/urls&gt;&lt;/record&gt;&lt;/Cite&gt;&lt;/EndNote&gt;</w:instrText>
      </w:r>
      <w:r w:rsidR="008212E7">
        <w:fldChar w:fldCharType="separate"/>
      </w:r>
      <w:r w:rsidR="00E6646E">
        <w:rPr>
          <w:noProof/>
        </w:rPr>
        <w:t>(Yhee et al. 2016)</w:t>
      </w:r>
      <w:r w:rsidR="008212E7">
        <w:fldChar w:fldCharType="end"/>
      </w:r>
      <w:r>
        <w:t xml:space="preserve">. Another promising means of delivery in targeting and overcoming the mucus barrier is nanocomplexes for gene therapy, which are in clinical trials </w:t>
      </w:r>
      <w:r w:rsidR="008212E7">
        <w:fldChar w:fldCharType="begin"/>
      </w:r>
      <w:r w:rsidR="00E6646E">
        <w:instrText xml:space="preserve"> ADDIN EN.CITE &lt;EndNote&gt;&lt;Cite&gt;&lt;Author&gt;Di Gioia&lt;/Author&gt;&lt;Year&gt;2015&lt;/Year&gt;&lt;RecNum&gt;196&lt;/RecNum&gt;&lt;DisplayText&gt;(Di Gioia et al. 2015)&lt;/DisplayText&gt;&lt;record&gt;&lt;rec-number&gt;196&lt;/rec-number&gt;&lt;foreign-keys&gt;&lt;key app="EN" db-id="dst5werpwtwza8efze459ppnxd2xvzxtaerv" timestamp="1520681636"&gt;196&lt;/key&gt;&lt;/foreign-keys&gt;&lt;ref-type name="Journal Article"&gt;17&lt;/ref-type&gt;&lt;contributors&gt;&lt;authors&gt;&lt;author&gt;Di Gioia, Sante&lt;/author&gt;&lt;author&gt;Trapani, Adriana&lt;/author&gt;&lt;author&gt;Castellani, Stefano&lt;/author&gt;&lt;author&gt;Carbone, Annalucia&lt;/author&gt;&lt;author&gt;Belgiovine, Giuliana&lt;/author&gt;&lt;author&gt;Craparo, Emanuela Fabiola&lt;/author&gt;&lt;author&gt;Puglisi, Giovanni&lt;/author&gt;&lt;author&gt;Cavallaro, Gennara&lt;/author&gt;&lt;author&gt;Trapani, Giuseppe&lt;/author&gt;&lt;author&gt;Conese, Massimo&lt;/author&gt;&lt;/authors&gt;&lt;/contributors&gt;&lt;titles&gt;&lt;title&gt;Nanocomplexes for gene therapy of respiratory diseases: Targeting and overcoming the mucus barrier&lt;/title&gt;&lt;secondary-title&gt;Pulmonary Pharmacology and Therapeutics&lt;/secondary-title&gt;&lt;/titles&gt;&lt;periodical&gt;&lt;full-title&gt;Pulmonary Pharmacology and Therapeutics&lt;/full-title&gt;&lt;abbr-1&gt;Pulm. Pharmacol. Ther.&lt;/abbr-1&gt;&lt;abbr-2&gt;Pulm Pharmacol Ther&lt;/abbr-2&gt;&lt;/periodical&gt;&lt;pages&gt;8-24&lt;/pages&gt;&lt;volume&gt;34&lt;/volume&gt;&lt;dates&gt;&lt;year&gt;2015&lt;/year&gt;&lt;/dates&gt;&lt;isbn&gt;1094-5539&lt;/isbn&gt;&lt;urls&gt;&lt;/urls&gt;&lt;/record&gt;&lt;/Cite&gt;&lt;/EndNote&gt;</w:instrText>
      </w:r>
      <w:r w:rsidR="008212E7">
        <w:fldChar w:fldCharType="separate"/>
      </w:r>
      <w:r w:rsidR="00E6646E">
        <w:rPr>
          <w:noProof/>
        </w:rPr>
        <w:t>(Di Gioia et al. 2015)</w:t>
      </w:r>
      <w:r w:rsidR="008212E7">
        <w:fldChar w:fldCharType="end"/>
      </w:r>
      <w:r>
        <w:t xml:space="preserve">. </w:t>
      </w:r>
      <w:r>
        <w:rPr>
          <w:shd w:val="clear" w:color="auto" w:fill="FFFFFF"/>
        </w:rPr>
        <w:t xml:space="preserve">Other novel drug delivery modalities have been investigated in asthma, including chrono-modulated drug delivery, dendrimers, and micelles </w:t>
      </w:r>
      <w:r w:rsidR="008212E7">
        <w:rPr>
          <w:shd w:val="clear" w:color="auto" w:fill="FFFFFF"/>
        </w:rPr>
        <w:fldChar w:fldCharType="begin">
          <w:fldData xml:space="preserve">PEVuZE5vdGU+PENpdGU+PEF1dGhvcj5OYXNyPC9BdXRob3I+PFllYXI+MjAxNDwvWWVhcj48UmVj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</w:fldData>
        </w:fldChar>
      </w:r>
      <w:r w:rsidR="00E6646E">
        <w:rPr>
          <w:shd w:val="clear" w:color="auto" w:fill="FFFFFF"/>
        </w:rPr>
        <w:instrText xml:space="preserve"> ADDIN EN.CITE </w:instrText>
      </w:r>
      <w:r w:rsidR="00E6646E">
        <w:rPr>
          <w:shd w:val="clear" w:color="auto" w:fill="FFFFFF"/>
        </w:rPr>
        <w:fldChar w:fldCharType="begin">
          <w:fldData xml:space="preserve">PEVuZE5vdGU+PENpdGU+PEF1dGhvcj5OYXNyPC9BdXRob3I+PFllYXI+MjAxNDwvWWVhcj48UmVj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</w:fldData>
        </w:fldChar>
      </w:r>
      <w:r w:rsidR="00E6646E">
        <w:rPr>
          <w:shd w:val="clear" w:color="auto" w:fill="FFFFFF"/>
        </w:rPr>
        <w:instrText xml:space="preserve"> ADDIN EN.CITE.DATA </w:instrText>
      </w:r>
      <w:r w:rsidR="00E6646E">
        <w:rPr>
          <w:shd w:val="clear" w:color="auto" w:fill="FFFFFF"/>
        </w:rPr>
      </w:r>
      <w:r w:rsidR="00E6646E">
        <w:rPr>
          <w:shd w:val="clear" w:color="auto" w:fill="FFFFFF"/>
        </w:rPr>
        <w:fldChar w:fldCharType="end"/>
      </w:r>
      <w:r w:rsidR="008212E7">
        <w:rPr>
          <w:shd w:val="clear" w:color="auto" w:fill="FFFFFF"/>
        </w:rPr>
      </w:r>
      <w:r w:rsidR="008212E7">
        <w:rPr>
          <w:shd w:val="clear" w:color="auto" w:fill="FFFFFF"/>
        </w:rPr>
        <w:fldChar w:fldCharType="separate"/>
      </w:r>
      <w:r w:rsidR="00E6646E">
        <w:rPr>
          <w:noProof/>
          <w:shd w:val="clear" w:color="auto" w:fill="FFFFFF"/>
        </w:rPr>
        <w:t>(Nasr et al. 2014; Peng et al. 2015; Qureshi et al. 2008)</w:t>
      </w:r>
      <w:r w:rsidR="008212E7">
        <w:rPr>
          <w:shd w:val="clear" w:color="auto" w:fill="FFFFFF"/>
        </w:rPr>
        <w:fldChar w:fldCharType="end"/>
      </w:r>
      <w:r>
        <w:rPr>
          <w:shd w:val="clear" w:color="auto" w:fill="FFFFFF"/>
        </w:rPr>
        <w:t>. All are advancing respiratory drug delivery, allowing translation of therapeutic moieties into clinically effective and patient-friendly drug delivery systems</w:t>
      </w:r>
      <w:r w:rsidR="005A0E3D">
        <w:rPr>
          <w:shd w:val="clear" w:color="auto" w:fill="FFFFFF"/>
        </w:rPr>
        <w:t xml:space="preserve"> by reducing the associated side effects, reduced frequency of drug administration, targeted effects and better patient </w:t>
      </w:r>
      <w:r w:rsidR="00065F1F">
        <w:rPr>
          <w:shd w:val="clear" w:color="auto" w:fill="FFFFFF"/>
        </w:rPr>
        <w:t>adherence to the dosage regime</w:t>
      </w:r>
      <w:r>
        <w:rPr>
          <w:shd w:val="clear" w:color="auto" w:fill="FFFFFF"/>
        </w:rPr>
        <w:t>.</w:t>
      </w:r>
    </w:p>
    <w:p w14:paraId="02B9AB32" w14:textId="77777777" w:rsidR="00FF665E" w:rsidRDefault="00FF665E">
      <w:pPr>
        <w:spacing w:line="480" w:lineRule="auto"/>
        <w:jc w:val="both"/>
        <w:rPr>
          <w:highlight w:val="white"/>
        </w:rPr>
      </w:pPr>
    </w:p>
    <w:p w14:paraId="3C24CD58" w14:textId="77777777" w:rsidR="00D670B7" w:rsidRDefault="00A01CFA">
      <w:pPr>
        <w:spacing w:line="480" w:lineRule="auto"/>
        <w:jc w:val="both"/>
        <w:outlineLvl w:val="0"/>
        <w:rPr>
          <w:b/>
        </w:rPr>
      </w:pPr>
      <w:r>
        <w:rPr>
          <w:b/>
        </w:rPr>
        <w:t>Conclusions</w:t>
      </w:r>
    </w:p>
    <w:p w14:paraId="3C24CD59" w14:textId="272B09DA" w:rsidR="00D670B7" w:rsidRPr="002235DA" w:rsidRDefault="000E63D0">
      <w:pPr>
        <w:spacing w:line="480" w:lineRule="auto"/>
        <w:jc w:val="both"/>
        <w:rPr>
          <w:color w:val="FF0000"/>
        </w:rPr>
      </w:pPr>
      <w:r w:rsidRPr="002235DA">
        <w:rPr>
          <w:color w:val="FF0000"/>
        </w:rPr>
        <w:t>Mild-to-moderate allergic a</w:t>
      </w:r>
      <w:r w:rsidR="00A01CFA" w:rsidRPr="002235DA">
        <w:rPr>
          <w:color w:val="FF0000"/>
        </w:rPr>
        <w:t>sthma is underpinned by allergen-induced</w:t>
      </w:r>
      <w:r w:rsidR="00DF0631" w:rsidRPr="002235DA">
        <w:rPr>
          <w:color w:val="FF0000"/>
        </w:rPr>
        <w:t xml:space="preserve"> </w:t>
      </w:r>
      <w:proofErr w:type="spellStart"/>
      <w:r w:rsidR="00DF0631" w:rsidRPr="002235DA">
        <w:rPr>
          <w:color w:val="FF0000"/>
        </w:rPr>
        <w:t>IgE</w:t>
      </w:r>
      <w:proofErr w:type="spellEnd"/>
      <w:r w:rsidR="00DF0631" w:rsidRPr="002235DA">
        <w:rPr>
          <w:color w:val="FF0000"/>
        </w:rPr>
        <w:t xml:space="preserve"> and type 2 eosinophilic</w:t>
      </w:r>
      <w:r w:rsidR="00A01CFA" w:rsidRPr="002235DA">
        <w:rPr>
          <w:color w:val="FF0000"/>
        </w:rPr>
        <w:t xml:space="preserve"> inflammation that causes airway tissue remodelling and AHR</w:t>
      </w:r>
      <w:r w:rsidR="00DF0631" w:rsidRPr="002235DA">
        <w:rPr>
          <w:color w:val="FF0000"/>
        </w:rPr>
        <w:t xml:space="preserve">. However, neutrophilic and non-eosinophilic severe steroid-resistant asthma is now recognised that is driven infection or other exposures that induce Th1/Th17 dominant responses. Understanding </w:t>
      </w:r>
      <w:r w:rsidR="00DF0631" w:rsidRPr="002235DA">
        <w:rPr>
          <w:color w:val="FF0000"/>
        </w:rPr>
        <w:lastRenderedPageBreak/>
        <w:t xml:space="preserve">the pathogenesis of these different forms of asthma enables the </w:t>
      </w:r>
      <w:r w:rsidR="00A93C55" w:rsidRPr="002235DA">
        <w:rPr>
          <w:color w:val="FF0000"/>
        </w:rPr>
        <w:t xml:space="preserve">development of precision therapies that target the different endotypes. Consequently, biological have been developed for allergic asthma that target </w:t>
      </w:r>
      <w:proofErr w:type="spellStart"/>
      <w:r w:rsidR="00A93C55" w:rsidRPr="002235DA">
        <w:rPr>
          <w:color w:val="FF0000"/>
        </w:rPr>
        <w:t>IgE</w:t>
      </w:r>
      <w:proofErr w:type="spellEnd"/>
      <w:r w:rsidR="00A93C55" w:rsidRPr="002235DA">
        <w:rPr>
          <w:color w:val="FF0000"/>
        </w:rPr>
        <w:t xml:space="preserve"> and type 2 responses during the sensitisation (TSLP, IL-33, IL-4) or developed (IL-5, IL-13, IL-4Ra) phases of disease. New therapies that target more severe neutrophilic steroid non</w:t>
      </w:r>
      <w:r w:rsidR="002235DA">
        <w:rPr>
          <w:color w:val="FF0000"/>
        </w:rPr>
        <w:t>-</w:t>
      </w:r>
      <w:r w:rsidR="00A93C55" w:rsidRPr="002235DA">
        <w:rPr>
          <w:color w:val="FF0000"/>
        </w:rPr>
        <w:t>responsive phenotype that target type I (TNF/PDEI) and neutrophilic inflammation (IL-17) or infection-induced processes (macrolides) show promise but are less well established.</w:t>
      </w:r>
      <w:r w:rsidR="00CF6DFF" w:rsidRPr="002235DA">
        <w:rPr>
          <w:color w:val="FF0000"/>
        </w:rPr>
        <w:t xml:space="preserve"> </w:t>
      </w:r>
      <w:r w:rsidR="00A01CFA" w:rsidRPr="002235DA">
        <w:rPr>
          <w:color w:val="FF0000"/>
        </w:rPr>
        <w:t xml:space="preserve">Recent advances have revealed the novel roles and significant involvement of vascularisation and miRNAs in asthma pathogenesis. </w:t>
      </w:r>
      <w:r w:rsidR="00CF6DFF" w:rsidRPr="002235DA">
        <w:rPr>
          <w:color w:val="FF0000"/>
        </w:rPr>
        <w:t xml:space="preserve">Angiogenesis and vascularisation </w:t>
      </w:r>
      <w:r w:rsidR="0068002F" w:rsidRPr="002235DA">
        <w:rPr>
          <w:color w:val="FF0000"/>
        </w:rPr>
        <w:t xml:space="preserve">in the pulmonary system increase </w:t>
      </w:r>
      <w:r w:rsidR="002F77C9" w:rsidRPr="002235DA">
        <w:rPr>
          <w:color w:val="FF0000"/>
        </w:rPr>
        <w:t xml:space="preserve">and </w:t>
      </w:r>
      <w:r w:rsidR="0068002F" w:rsidRPr="002235DA">
        <w:rPr>
          <w:color w:val="FF0000"/>
        </w:rPr>
        <w:t xml:space="preserve">provide vessels for the delivery of more inflammatory cells and </w:t>
      </w:r>
      <w:r w:rsidR="002F77C9" w:rsidRPr="002235DA">
        <w:rPr>
          <w:color w:val="FF0000"/>
        </w:rPr>
        <w:t xml:space="preserve">greater levels on inflammation. </w:t>
      </w:r>
      <w:r w:rsidR="00CF6DFF" w:rsidRPr="002235DA">
        <w:rPr>
          <w:color w:val="FF0000"/>
        </w:rPr>
        <w:t xml:space="preserve">Thus, targeting </w:t>
      </w:r>
      <w:r w:rsidR="0068002F" w:rsidRPr="002235DA">
        <w:rPr>
          <w:color w:val="FF0000"/>
        </w:rPr>
        <w:t>pro-vascularisation factors (VEGF)</w:t>
      </w:r>
      <w:r w:rsidR="002F77C9" w:rsidRPr="002235DA">
        <w:rPr>
          <w:color w:val="FF0000"/>
        </w:rPr>
        <w:t xml:space="preserve"> or using suppressors (endostatin, </w:t>
      </w:r>
      <w:proofErr w:type="spellStart"/>
      <w:r w:rsidR="002F77C9" w:rsidRPr="002235DA">
        <w:rPr>
          <w:color w:val="FF0000"/>
        </w:rPr>
        <w:t>tumstatin</w:t>
      </w:r>
      <w:proofErr w:type="spellEnd"/>
      <w:r w:rsidR="002F77C9" w:rsidRPr="002235DA">
        <w:rPr>
          <w:color w:val="FF0000"/>
        </w:rPr>
        <w:t>) may have beneficial effects. Other novel potential therapies target miRNAs that control the expression of genes relevant to asthma. Targeting specific miRNA with inhibitors may</w:t>
      </w:r>
      <w:r w:rsidR="006515CA" w:rsidRPr="002235DA">
        <w:rPr>
          <w:color w:val="FF0000"/>
        </w:rPr>
        <w:t xml:space="preserve"> also be beneficial in asthma by;</w:t>
      </w:r>
      <w:r w:rsidR="002F77C9" w:rsidRPr="002235DA">
        <w:rPr>
          <w:color w:val="FF0000"/>
        </w:rPr>
        <w:t xml:space="preserve"> reduc</w:t>
      </w:r>
      <w:r w:rsidR="006515CA" w:rsidRPr="002235DA">
        <w:rPr>
          <w:color w:val="FF0000"/>
        </w:rPr>
        <w:t>ing</w:t>
      </w:r>
      <w:r w:rsidR="002F77C9" w:rsidRPr="002235DA">
        <w:rPr>
          <w:color w:val="FF0000"/>
        </w:rPr>
        <w:t xml:space="preserve"> </w:t>
      </w:r>
      <w:r w:rsidR="006515CA" w:rsidRPr="002235DA">
        <w:rPr>
          <w:color w:val="FF0000"/>
        </w:rPr>
        <w:t xml:space="preserve">specific pro-inflammatory cytokine and </w:t>
      </w:r>
      <w:r w:rsidR="002F77C9" w:rsidRPr="002235DA">
        <w:rPr>
          <w:color w:val="FF0000"/>
        </w:rPr>
        <w:t>chemokine expression</w:t>
      </w:r>
      <w:r w:rsidR="006515CA" w:rsidRPr="002235DA">
        <w:rPr>
          <w:color w:val="FF0000"/>
        </w:rPr>
        <w:t>, including IL-13 signalling and more broadly by suppressing nuclear factor-</w:t>
      </w:r>
      <w:proofErr w:type="spellStart"/>
      <w:r w:rsidR="006515CA" w:rsidRPr="002235DA">
        <w:rPr>
          <w:color w:val="FF0000"/>
        </w:rPr>
        <w:t>κB</w:t>
      </w:r>
      <w:proofErr w:type="spellEnd"/>
      <w:r w:rsidR="006515CA" w:rsidRPr="002235DA">
        <w:rPr>
          <w:color w:val="FF0000"/>
        </w:rPr>
        <w:t xml:space="preserve"> signalling, altering the balance between Th1 and Th2 responses, improve regulatory T cell function, reduce mucus hypersecretion, ASM proliferation and fibrosis and macrophage responses, and increase steroid responses and epithelial repair in severe asthma.</w:t>
      </w:r>
      <w:r w:rsidR="00394B51">
        <w:rPr>
          <w:color w:val="FF0000"/>
        </w:rPr>
        <w:t xml:space="preserve"> </w:t>
      </w:r>
      <w:r w:rsidR="00A01CFA" w:rsidRPr="002235DA">
        <w:rPr>
          <w:color w:val="FF0000"/>
        </w:rPr>
        <w:t>By targeting such factors, new and effective therapeutic strategies can be developed for asthma. Incorporating new therapeutic agents into novel drug delivery systems</w:t>
      </w:r>
      <w:r w:rsidR="006515CA" w:rsidRPr="002235DA">
        <w:rPr>
          <w:color w:val="FF0000"/>
        </w:rPr>
        <w:t xml:space="preserve"> including nanoparticles, liposomes and other delivery systems</w:t>
      </w:r>
      <w:r w:rsidR="00A01CFA" w:rsidRPr="002235DA">
        <w:rPr>
          <w:color w:val="FF0000"/>
        </w:rPr>
        <w:t xml:space="preserve"> could enhance specific targeting</w:t>
      </w:r>
      <w:r w:rsidR="006515CA" w:rsidRPr="002235DA">
        <w:rPr>
          <w:color w:val="FF0000"/>
        </w:rPr>
        <w:t xml:space="preserve"> of specific cell types</w:t>
      </w:r>
      <w:r w:rsidR="00A01CFA" w:rsidRPr="002235DA">
        <w:rPr>
          <w:color w:val="FF0000"/>
        </w:rPr>
        <w:t xml:space="preserve"> to improve disease management and patient compliance.</w:t>
      </w:r>
    </w:p>
    <w:p w14:paraId="3C24CD5A" w14:textId="77777777" w:rsidR="00D670B7" w:rsidRPr="002235DA" w:rsidRDefault="00D670B7">
      <w:pPr>
        <w:spacing w:line="480" w:lineRule="auto"/>
        <w:jc w:val="both"/>
        <w:rPr>
          <w:color w:val="FF0000"/>
        </w:rPr>
      </w:pPr>
    </w:p>
    <w:p w14:paraId="3C24CD5B" w14:textId="77777777" w:rsidR="00D670B7" w:rsidRDefault="00A01CFA">
      <w:pPr>
        <w:pStyle w:val="Heading1"/>
        <w:spacing w:beforeAutospacing="0" w:after="0" w:afterAutospacing="0" w:line="480" w:lineRule="auto"/>
        <w:ind w:left="567" w:hanging="567"/>
        <w:rPr>
          <w:sz w:val="24"/>
          <w:szCs w:val="24"/>
        </w:rPr>
      </w:pPr>
      <w:r>
        <w:rPr>
          <w:sz w:val="24"/>
          <w:szCs w:val="24"/>
        </w:rPr>
        <w:t>Acknowledgments</w:t>
      </w:r>
    </w:p>
    <w:p w14:paraId="3C24CE12" w14:textId="6F88AB5A" w:rsidR="00D670B7" w:rsidRPr="008212E7" w:rsidRDefault="00A01CFA" w:rsidP="00265D94">
      <w:pPr>
        <w:spacing w:line="480" w:lineRule="auto"/>
        <w:jc w:val="both"/>
        <w:rPr>
          <w:b/>
        </w:rPr>
      </w:pPr>
      <w:r>
        <w:rPr>
          <w:shd w:val="clear" w:color="auto" w:fill="FFFFFF"/>
        </w:rPr>
        <w:t xml:space="preserve">The authors acknowledge the support of fellowships from the University of Tasmania to MS, and the National health and Medical Research Council of Australia and Gladys Brawn/Faculty </w:t>
      </w:r>
      <w:r>
        <w:rPr>
          <w:shd w:val="clear" w:color="auto" w:fill="FFFFFF"/>
        </w:rPr>
        <w:lastRenderedPageBreak/>
        <w:t>of Health and Medicine (1079187</w:t>
      </w:r>
      <w:r w:rsidR="00220A18">
        <w:rPr>
          <w:shd w:val="clear" w:color="auto" w:fill="FFFFFF"/>
        </w:rPr>
        <w:t>, 1175134</w:t>
      </w:r>
      <w:r>
        <w:rPr>
          <w:shd w:val="clear" w:color="auto" w:fill="FFFFFF"/>
        </w:rPr>
        <w:t>), The University of Newcastle</w:t>
      </w:r>
      <w:r w:rsidR="00220A18">
        <w:rPr>
          <w:shd w:val="clear" w:color="auto" w:fill="FFFFFF"/>
        </w:rPr>
        <w:t>, UTS,</w:t>
      </w:r>
      <w:r>
        <w:rPr>
          <w:shd w:val="clear" w:color="auto" w:fill="FFFFFF"/>
        </w:rPr>
        <w:t xml:space="preserve"> and the Rainbow Foundation/</w:t>
      </w:r>
      <w:r w:rsidR="006A7784">
        <w:rPr>
          <w:shd w:val="clear" w:color="auto" w:fill="FFFFFF"/>
        </w:rPr>
        <w:t>Hunter Medical Research Institute</w:t>
      </w:r>
      <w:r>
        <w:rPr>
          <w:shd w:val="clear" w:color="auto" w:fill="FFFFFF"/>
        </w:rPr>
        <w:t xml:space="preserve"> to P</w:t>
      </w:r>
      <w:r w:rsidR="006A7784">
        <w:rPr>
          <w:shd w:val="clear" w:color="auto" w:fill="FFFFFF"/>
        </w:rPr>
        <w:t>M</w:t>
      </w:r>
      <w:r>
        <w:rPr>
          <w:shd w:val="clear" w:color="auto" w:fill="FFFFFF"/>
        </w:rPr>
        <w:t>H.</w:t>
      </w:r>
      <w:r>
        <w:br w:type="page"/>
      </w:r>
    </w:p>
    <w:p w14:paraId="3C24CE13" w14:textId="77777777" w:rsidR="00D670B7" w:rsidRDefault="00A01CFA">
      <w:pPr>
        <w:spacing w:line="480" w:lineRule="auto"/>
      </w:pPr>
      <w:r w:rsidRPr="002F7306">
        <w:rPr>
          <w:b/>
          <w:bCs/>
        </w:rPr>
        <w:lastRenderedPageBreak/>
        <w:t>TABLE 1</w:t>
      </w:r>
      <w:r>
        <w:t xml:space="preserve"> Evidence for increased vascularisation in asthma</w:t>
      </w:r>
    </w:p>
    <w:tbl>
      <w:tblPr>
        <w:tblStyle w:val="TableGrid"/>
        <w:tblW w:w="9694" w:type="dxa"/>
        <w:jc w:val="center"/>
        <w:tblLook w:val="04A0" w:firstRow="1" w:lastRow="0" w:firstColumn="1" w:lastColumn="0" w:noHBand="0" w:noVBand="1"/>
      </w:tblPr>
      <w:tblGrid>
        <w:gridCol w:w="2095"/>
        <w:gridCol w:w="6249"/>
        <w:gridCol w:w="1350"/>
      </w:tblGrid>
      <w:tr w:rsidR="00D670B7" w14:paraId="3C24CE17" w14:textId="77777777">
        <w:trPr>
          <w:jc w:val="center"/>
        </w:trPr>
        <w:tc>
          <w:tcPr>
            <w:tcW w:w="2095" w:type="dxa"/>
          </w:tcPr>
          <w:p w14:paraId="3C24CE14" w14:textId="77777777" w:rsidR="00D670B7" w:rsidRDefault="00A01CFA">
            <w:pPr>
              <w:spacing w:line="480" w:lineRule="auto"/>
              <w:jc w:val="center"/>
              <w:rPr>
                <w:b/>
              </w:rPr>
            </w:pPr>
            <w:r>
              <w:rPr>
                <w:b/>
              </w:rPr>
              <w:t>Feature</w:t>
            </w:r>
          </w:p>
        </w:tc>
        <w:tc>
          <w:tcPr>
            <w:tcW w:w="6249" w:type="dxa"/>
          </w:tcPr>
          <w:p w14:paraId="3C24CE15" w14:textId="77777777" w:rsidR="00D670B7" w:rsidRDefault="00A01CFA">
            <w:pPr>
              <w:spacing w:line="480" w:lineRule="auto"/>
              <w:jc w:val="center"/>
              <w:rPr>
                <w:b/>
              </w:rPr>
            </w:pPr>
            <w:r>
              <w:rPr>
                <w:b/>
              </w:rPr>
              <w:t>Measures</w:t>
            </w:r>
          </w:p>
        </w:tc>
        <w:tc>
          <w:tcPr>
            <w:tcW w:w="1350" w:type="dxa"/>
          </w:tcPr>
          <w:p w14:paraId="3C24CE16" w14:textId="77777777" w:rsidR="00D670B7" w:rsidRDefault="00A01CFA">
            <w:pPr>
              <w:spacing w:line="480" w:lineRule="auto"/>
              <w:jc w:val="center"/>
              <w:rPr>
                <w:b/>
              </w:rPr>
            </w:pPr>
            <w:r>
              <w:rPr>
                <w:b/>
              </w:rPr>
              <w:t>Reference</w:t>
            </w:r>
          </w:p>
        </w:tc>
      </w:tr>
      <w:tr w:rsidR="00D670B7" w14:paraId="3C24CE1B" w14:textId="77777777">
        <w:trPr>
          <w:jc w:val="center"/>
        </w:trPr>
        <w:tc>
          <w:tcPr>
            <w:tcW w:w="2095" w:type="dxa"/>
            <w:tcBorders>
              <w:bottom w:val="nil"/>
            </w:tcBorders>
          </w:tcPr>
          <w:p w14:paraId="3C24CE18" w14:textId="77777777" w:rsidR="00D670B7" w:rsidRDefault="00A01CFA">
            <w:pPr>
              <w:spacing w:line="480" w:lineRule="auto"/>
              <w:jc w:val="both"/>
            </w:pPr>
            <w:r>
              <w:t>Increased amount of blood vessels, vessel density and vascular area</w:t>
            </w:r>
          </w:p>
        </w:tc>
        <w:tc>
          <w:tcPr>
            <w:tcW w:w="6249" w:type="dxa"/>
          </w:tcPr>
          <w:p w14:paraId="3C24CE19" w14:textId="77777777" w:rsidR="00D670B7" w:rsidRDefault="00A01CFA">
            <w:pPr>
              <w:spacing w:line="480" w:lineRule="auto"/>
              <w:jc w:val="both"/>
            </w:pPr>
            <w:r>
              <w:t xml:space="preserve">Microscopic evaluation of bronchial biopsy specimens revealed significantly higher amounts of </w:t>
            </w:r>
            <w:proofErr w:type="spellStart"/>
            <w:r>
              <w:t>microvessels</w:t>
            </w:r>
            <w:proofErr w:type="spellEnd"/>
            <w:r>
              <w:t xml:space="preserve"> in the </w:t>
            </w:r>
            <w:r>
              <w:rPr>
                <w:i/>
              </w:rPr>
              <w:t>lamina propria</w:t>
            </w:r>
            <w:r>
              <w:t xml:space="preserve"> of asthma patients. Increased numbers of mast cells also detected. Control patients had scattered and less </w:t>
            </w:r>
            <w:proofErr w:type="spellStart"/>
            <w:r>
              <w:t>microvessel</w:t>
            </w:r>
            <w:proofErr w:type="spellEnd"/>
            <w:r>
              <w:t xml:space="preserve"> density. Intensity of </w:t>
            </w:r>
            <w:proofErr w:type="spellStart"/>
            <w:r>
              <w:t>microvascularization</w:t>
            </w:r>
            <w:proofErr w:type="spellEnd"/>
            <w:r>
              <w:t xml:space="preserve"> was reduced with high doses of inhaled fluticasone (500μg 2X/day).</w:t>
            </w:r>
          </w:p>
        </w:tc>
        <w:tc>
          <w:tcPr>
            <w:tcW w:w="1350" w:type="dxa"/>
          </w:tcPr>
          <w:p w14:paraId="3C24CE1A" w14:textId="77777777" w:rsidR="00D670B7" w:rsidRDefault="00A01CFA">
            <w:pPr>
              <w:spacing w:line="480" w:lineRule="auto"/>
              <w:jc w:val="both"/>
            </w:pPr>
            <w:r>
              <w:fldChar w:fldCharType="begin"/>
            </w:r>
            <w:r>
              <w:instrText>ADDIN EN.CITE</w:instrText>
            </w:r>
            <w:r>
              <w:fldChar w:fldCharType="begin"/>
            </w:r>
            <w:r>
              <w:instrText>ADDIN EN.CITE.DATA</w:instrText>
            </w:r>
            <w:r>
              <w:fldChar w:fldCharType="end"/>
            </w:r>
            <w:r>
              <w:fldChar w:fldCharType="separate"/>
            </w:r>
            <w:r>
              <w:t>(Chetta et al. 2003; Grigoras et al. 2012)</w:t>
            </w:r>
            <w:r>
              <w:fldChar w:fldCharType="end"/>
            </w:r>
          </w:p>
        </w:tc>
      </w:tr>
      <w:tr w:rsidR="00D670B7" w14:paraId="3C24CE20" w14:textId="77777777">
        <w:trPr>
          <w:jc w:val="center"/>
        </w:trPr>
        <w:tc>
          <w:tcPr>
            <w:tcW w:w="2095" w:type="dxa"/>
            <w:tcBorders>
              <w:top w:val="nil"/>
            </w:tcBorders>
          </w:tcPr>
          <w:p w14:paraId="3C24CE1C" w14:textId="77777777" w:rsidR="00D670B7" w:rsidRDefault="00D670B7">
            <w:pPr>
              <w:spacing w:line="480" w:lineRule="auto"/>
              <w:jc w:val="both"/>
            </w:pPr>
          </w:p>
        </w:tc>
        <w:tc>
          <w:tcPr>
            <w:tcW w:w="6249" w:type="dxa"/>
          </w:tcPr>
          <w:p w14:paraId="3C24CE1D" w14:textId="77777777" w:rsidR="00D670B7" w:rsidRDefault="00A01CFA">
            <w:pPr>
              <w:spacing w:line="480" w:lineRule="auto"/>
              <w:jc w:val="both"/>
            </w:pPr>
            <w:r>
              <w:t>Bronchial biopsies from asthma patients had a high degree of airway vascularity.</w:t>
            </w:r>
          </w:p>
        </w:tc>
        <w:tc>
          <w:tcPr>
            <w:tcW w:w="1350" w:type="dxa"/>
          </w:tcPr>
          <w:p w14:paraId="3C24CE1E" w14:textId="77777777" w:rsidR="00D670B7" w:rsidRDefault="00A01CFA">
            <w:pPr>
              <w:spacing w:line="480" w:lineRule="auto"/>
              <w:jc w:val="both"/>
            </w:pPr>
            <w:r>
              <w:fldChar w:fldCharType="begin"/>
            </w:r>
            <w:r>
              <w:instrText>ADDIN EN.CITE</w:instrText>
            </w:r>
            <w:r>
              <w:fldChar w:fldCharType="begin"/>
            </w:r>
            <w:r>
              <w:instrText>ADDIN EN.CITE.DATA</w:instrText>
            </w:r>
            <w:r>
              <w:fldChar w:fldCharType="end"/>
            </w:r>
            <w:r>
              <w:fldChar w:fldCharType="separate"/>
            </w:r>
            <w:r>
              <w:t>(Hashimoto et al. 2005; Hoshino et al. 2001a; Hoshino et al. 2001b)</w:t>
            </w:r>
            <w:r>
              <w:fldChar w:fldCharType="end"/>
            </w:r>
          </w:p>
          <w:p w14:paraId="3C24CE1F" w14:textId="77777777" w:rsidR="00D670B7" w:rsidRDefault="00D670B7">
            <w:pPr>
              <w:spacing w:line="480" w:lineRule="auto"/>
              <w:jc w:val="both"/>
            </w:pPr>
          </w:p>
        </w:tc>
      </w:tr>
      <w:tr w:rsidR="00D670B7" w14:paraId="3C24CE24" w14:textId="77777777">
        <w:trPr>
          <w:jc w:val="center"/>
        </w:trPr>
        <w:tc>
          <w:tcPr>
            <w:tcW w:w="2095" w:type="dxa"/>
            <w:vMerge w:val="restart"/>
          </w:tcPr>
          <w:p w14:paraId="3C24CE21" w14:textId="77777777" w:rsidR="00D670B7" w:rsidRDefault="00A01CFA">
            <w:pPr>
              <w:spacing w:line="480" w:lineRule="auto"/>
              <w:jc w:val="both"/>
            </w:pPr>
            <w:r>
              <w:t>Elevated levels of pro-angiogenic factors</w:t>
            </w:r>
          </w:p>
        </w:tc>
        <w:tc>
          <w:tcPr>
            <w:tcW w:w="6249" w:type="dxa"/>
          </w:tcPr>
          <w:p w14:paraId="3C24CE22" w14:textId="77777777" w:rsidR="00D670B7" w:rsidRDefault="00A01CFA">
            <w:pPr>
              <w:spacing w:line="480" w:lineRule="auto"/>
              <w:jc w:val="both"/>
            </w:pPr>
            <w:r>
              <w:t xml:space="preserve">Elevated levels of VEGF and angiotensin in sputum supernatants of children with asthma exacerbations. </w:t>
            </w:r>
          </w:p>
        </w:tc>
        <w:tc>
          <w:tcPr>
            <w:tcW w:w="1350" w:type="dxa"/>
          </w:tcPr>
          <w:p w14:paraId="3C24CE23" w14:textId="77777777" w:rsidR="00D670B7" w:rsidRDefault="00A01CFA">
            <w:pPr>
              <w:spacing w:line="480" w:lineRule="auto"/>
              <w:jc w:val="both"/>
            </w:pPr>
            <w:r>
              <w:fldChar w:fldCharType="begin"/>
            </w:r>
            <w:r>
              <w:instrText>ADDIN EN.CITE &lt;EndNote&gt;&lt;Cite&gt;&lt;Author&gt;Abdel-Rahman&lt;/Author&gt;&lt;Year&gt;2006&lt;/Year&gt;&lt;RecNum&gt;45&lt;/RecNum&gt;&lt;DisplayText&gt;(Abdel-Rahman et al. 2006)&lt;/DisplayText&gt;&lt;record&gt;&lt;rec-number&gt;45&lt;/rec-number&gt;&lt;foreign-keys&gt;&lt;key app="EN" db-id="dst5werpwtwza8efze459ppnxd2xvzxtaerv"&gt;45&lt;/key&gt;&lt;/foreign-keys&gt;&lt;ref-type name="Journal Article"&gt;17&lt;/ref-type&gt;&lt;contributors&gt;&lt;authors&gt;&lt;author&gt;Abdel-Rahman, Azza MO&lt;/author&gt;&lt;author&gt;El-Sahrigy, Sally AF&lt;/author&gt;&lt;author&gt;Bakr, Salwa I&lt;/author&gt;&lt;/authors&gt;&lt;/contributors&gt;&lt;titles&gt;&lt;title&gt;A comparative study of two angiogenic factors: vascular endothelial growth factor and angiogenin in induced sputum from asthmatic children in acute attack&lt;/title&gt;&lt;secondary-title&gt;CHEST&lt;/secondary-title&gt;&lt;/titles&gt;&lt;periodical&gt;&lt;full-title&gt;Chest&lt;/full-title&gt;&lt;abbr-1&gt;Chest&lt;/abbr-1&gt;&lt;abbr-2&gt;Chest&lt;/abbr-2&gt;&lt;/periodical&gt;&lt;pages&gt;266-271&lt;/pages&gt;&lt;volume&gt;129&lt;/volume&gt;&lt;number&gt;2&lt;/number&gt;&lt;dates&gt;&lt;year&gt;2006&lt;/year&gt;&lt;/dates&gt;&lt;isbn&gt;0012-3692&lt;/isbn&gt;&lt;urls&gt;&lt;/urls&gt;&lt;/record&gt;&lt;/Cite&gt;&lt;/EndNote&gt;</w:instrText>
            </w:r>
            <w:r>
              <w:fldChar w:fldCharType="separate"/>
            </w:r>
            <w:r>
              <w:t>(Abdel-Rahman et al. 2006)</w:t>
            </w:r>
            <w:r>
              <w:fldChar w:fldCharType="end"/>
            </w:r>
          </w:p>
        </w:tc>
      </w:tr>
      <w:tr w:rsidR="00D670B7" w14:paraId="3C24CE29" w14:textId="77777777">
        <w:trPr>
          <w:jc w:val="center"/>
        </w:trPr>
        <w:tc>
          <w:tcPr>
            <w:tcW w:w="2095" w:type="dxa"/>
            <w:vMerge/>
          </w:tcPr>
          <w:p w14:paraId="3C24CE25" w14:textId="77777777" w:rsidR="00D670B7" w:rsidRDefault="00D670B7">
            <w:pPr>
              <w:spacing w:line="480" w:lineRule="auto"/>
              <w:jc w:val="both"/>
            </w:pPr>
          </w:p>
        </w:tc>
        <w:tc>
          <w:tcPr>
            <w:tcW w:w="6249" w:type="dxa"/>
          </w:tcPr>
          <w:p w14:paraId="3C24CE26" w14:textId="77777777" w:rsidR="00D670B7" w:rsidRDefault="00A01CFA">
            <w:pPr>
              <w:spacing w:line="480" w:lineRule="auto"/>
              <w:jc w:val="both"/>
            </w:pPr>
            <w:r>
              <w:t>High levels of VEGF in sputum of asthma patients, reduced by inhaled beclomethasone treatment (800μg/day).</w:t>
            </w:r>
          </w:p>
        </w:tc>
        <w:tc>
          <w:tcPr>
            <w:tcW w:w="1350" w:type="dxa"/>
          </w:tcPr>
          <w:p w14:paraId="3C24CE27" w14:textId="77777777" w:rsidR="00D670B7" w:rsidRDefault="00A01CFA">
            <w:pPr>
              <w:spacing w:line="480" w:lineRule="auto"/>
              <w:jc w:val="both"/>
            </w:pPr>
            <w:r>
              <w:fldChar w:fldCharType="begin"/>
            </w:r>
            <w:r>
              <w:instrText>ADDIN EN.CITE &lt;EndNote&gt;&lt;Cite&gt;&lt;Author&gt;Asai&lt;/Author&gt;&lt;Year&gt;2003&lt;/Year&gt;&lt;RecNum&gt;46&lt;/RecNum&gt;&lt;DisplayText&gt;(Asai et al. 2003; Meyer and Akdis 2013)&lt;/DisplayText&gt;&lt;record&gt;&lt;rec-number&gt;46&lt;/rec-number&gt;&lt;foreign-keys&gt;&lt;key app="EN" db-id="dst5werpwtwza8efze459ppnxd2xvzxtaerv"&gt;46&lt;/key&gt;&lt;/foreign-keys&gt;&lt;ref-type name="Journal Article"&gt;17&lt;/ref-type&gt;&lt;contributors&gt;&lt;authors&gt;&lt;author&gt;Asai, K&lt;/author&gt;&lt;author&gt;Kanazawa, H&lt;/author&gt;&lt;author&gt;Kamoi, H&lt;/author&gt;&lt;author&gt;Shiraishi, S&lt;/author&gt;&lt;author&gt;Hirata, K&lt;/author&gt;&lt;author&gt;Yoshikawa, J&lt;/author&gt;&lt;/authors&gt;&lt;/contributors&gt;&lt;titles&gt;&lt;title&gt;Increased levels of vascular endothelial growth factor in induced sputum in asthmatic patients&lt;/title&gt;&lt;secondary-title&gt;Clinical and Experimental Allergy&lt;/secondary-title&gt;&lt;/titles&gt;&lt;periodical&gt;&lt;full-title&gt;Clinical and Experimental Allergy&lt;/full-title&gt;&lt;abbr-1&gt;Clin. Exp. Allergy&lt;/abbr-1&gt;&lt;abbr-2&gt;Clin Exp Allergy&lt;/abbr-2&gt;&lt;/periodical&gt;&lt;pages&gt;595-599&lt;/pages&gt;&lt;volume&gt;33&lt;/volume&gt;&lt;number&gt;5&lt;/number&gt;&lt;dates&gt;&lt;year&gt;2003&lt;/year&gt;&lt;/dates&gt;&lt;isbn&gt;1365-2222&lt;/isbn&gt;&lt;urls&gt;&lt;/urls&gt;&lt;/record&gt;&lt;/Cite&gt;&lt;Cite&gt;&lt;Author&gt;Meyer&lt;/Author&gt;&lt;Year&gt;2013&lt;/Year&gt;&lt;RecNum&gt;47&lt;/RecNum&gt;&lt;record&gt;&lt;rec-number&gt;47&lt;/rec-number&gt;&lt;foreign-keys&gt;&lt;key app="EN" db-id="dst5werpwtwza8efze459ppnxd2xvzxtaerv"&gt;47&lt;/key&gt;&lt;/foreign-keys&gt;&lt;ref-type name="Journal Article"&gt;17&lt;/ref-type&gt;&lt;contributors&gt;&lt;authors&gt;&lt;author&gt;Meyer, Norbert&lt;/author&gt;&lt;author&gt;Akdis, Cezmi A&lt;/author&gt;&lt;/authors&gt;&lt;/contributors&gt;&lt;titles&gt;&lt;title&gt;Vascular endothelial growth factor as a key inducer of angiogenesis in the asthmatic airways&lt;/title&gt;&lt;secondary-title&gt;Current Allergy and Asthma Reports&lt;/secondary-title&gt;&lt;/titles&gt;&lt;periodical&gt;&lt;full-title&gt;Current Allergy and Asthma Reports&lt;/full-title&gt;&lt;abbr-1&gt;Curr. Allergy Asthma Rep.&lt;/abbr-1&gt;&lt;abbr-2&gt;Curr Allergy Asthma Rep&lt;/abbr-2&gt;&lt;/periodical&gt;&lt;pages&gt;1-9&lt;/pages&gt;&lt;volume&gt;13&lt;/volume&gt;&lt;number&gt;1&lt;/number&gt;&lt;dates&gt;&lt;year&gt;2013&lt;/year&gt;&lt;/dates&gt;&lt;isbn&gt;1529-7322&lt;/isbn&gt;&lt;urls&gt;&lt;/urls&gt;&lt;/record&gt;&lt;/Cite&gt;&lt;/EndNote&gt;</w:instrText>
            </w:r>
            <w:r>
              <w:fldChar w:fldCharType="separate"/>
            </w:r>
            <w:r>
              <w:t>(Asai et al. 2003; Meyer and Akdis 2013)</w:t>
            </w:r>
            <w:r>
              <w:fldChar w:fldCharType="end"/>
            </w:r>
          </w:p>
          <w:p w14:paraId="3C24CE28" w14:textId="77777777" w:rsidR="00D670B7" w:rsidRDefault="00D670B7">
            <w:pPr>
              <w:spacing w:line="480" w:lineRule="auto"/>
              <w:jc w:val="both"/>
            </w:pPr>
          </w:p>
        </w:tc>
      </w:tr>
      <w:tr w:rsidR="00D670B7" w14:paraId="3C24CE2E" w14:textId="77777777">
        <w:trPr>
          <w:trHeight w:val="870"/>
          <w:jc w:val="center"/>
        </w:trPr>
        <w:tc>
          <w:tcPr>
            <w:tcW w:w="2095" w:type="dxa"/>
            <w:vMerge/>
          </w:tcPr>
          <w:p w14:paraId="3C24CE2A" w14:textId="77777777" w:rsidR="00D670B7" w:rsidRDefault="00D670B7">
            <w:pPr>
              <w:spacing w:line="480" w:lineRule="auto"/>
              <w:jc w:val="both"/>
            </w:pPr>
          </w:p>
        </w:tc>
        <w:tc>
          <w:tcPr>
            <w:tcW w:w="6249" w:type="dxa"/>
          </w:tcPr>
          <w:p w14:paraId="3C24CE2B" w14:textId="77777777" w:rsidR="00D670B7" w:rsidRDefault="00A01CFA">
            <w:pPr>
              <w:spacing w:line="480" w:lineRule="auto"/>
              <w:jc w:val="both"/>
            </w:pPr>
            <w:r>
              <w:t>High levels of VEGF in BALF and airway tissue of asthma patients.</w:t>
            </w:r>
          </w:p>
        </w:tc>
        <w:tc>
          <w:tcPr>
            <w:tcW w:w="1350" w:type="dxa"/>
          </w:tcPr>
          <w:p w14:paraId="3C24CE2C" w14:textId="77777777" w:rsidR="00D670B7" w:rsidRDefault="00A01CFA">
            <w:pPr>
              <w:spacing w:line="480" w:lineRule="auto"/>
              <w:jc w:val="both"/>
            </w:pPr>
            <w:r>
              <w:fldChar w:fldCharType="begin"/>
            </w:r>
            <w:r>
              <w:instrText>ADDIN EN.CITE &lt;EndNote&gt;&lt;Cite&gt;&lt;Author&gt;Meyer&lt;/Author&gt;&lt;Year&gt;2013&lt;/Year&gt;&lt;RecNum&gt;47&lt;/RecNum&gt;&lt;DisplayText&gt;(Meyer and Akdis 2013; Tuder and Yun 2008)&lt;/DisplayText&gt;&lt;record&gt;&lt;rec-number&gt;47&lt;/rec-number&gt;&lt;foreign-keys&gt;&lt;key app="EN" db-id="dst5werpwtwza8efze459ppnxd2xvzxtaerv"&gt;47&lt;/key&gt;&lt;/foreign-keys&gt;&lt;ref-type name="Journal Article"&gt;17&lt;/ref-type&gt;&lt;contributors&gt;&lt;authors&gt;&lt;author&gt;Meyer, Norbert&lt;/author&gt;&lt;author&gt;Akdis, Cezmi A&lt;/author&gt;&lt;/authors&gt;&lt;/contributors&gt;&lt;titles&gt;&lt;title&gt;Vascular endothelial growth factor as a key inducer of angiogenesis in the asthmatic airways&lt;/title&gt;&lt;secondary-title&gt;Current Allergy and Asthma Reports&lt;/secondary-title&gt;&lt;/titles&gt;&lt;periodical&gt;&lt;full-title&gt;Current Allergy and Asthma Reports&lt;/full-title&gt;&lt;abbr-1&gt;Curr. Allergy Asthma Rep.&lt;/abbr-1&gt;&lt;abbr-2&gt;Curr Allergy Asthma Rep&lt;/abbr-2&gt;&lt;/periodical&gt;&lt;pages&gt;1-9&lt;/pages&gt;&lt;volume&gt;13&lt;/volume&gt;&lt;number&gt;1&lt;/number&gt;&lt;dates&gt;&lt;year&gt;2013&lt;/year&gt;&lt;/dates&gt;&lt;isbn&gt;1529-7322&lt;/isbn&gt;&lt;urls&gt;&lt;/urls&gt;&lt;/record&gt;&lt;/Cite&gt;&lt;Cite&gt;&lt;Author&gt;Tuder&lt;/Author&gt;&lt;Year&gt;2008&lt;/Year&gt;&lt;RecNum&gt;49&lt;/RecNum&gt;&lt;record&gt;&lt;rec-number&gt;49&lt;/rec-number&gt;&lt;foreign-keys&gt;&lt;key app="EN" db-id="dst5werpwtwza8efze459ppnxd2xvzxtaerv"&gt;49&lt;/key&gt;&lt;/foreign-keys&gt;&lt;ref-type name="Journal Article"&gt;17&lt;/ref-type&gt;&lt;contributors&gt;&lt;authors&gt;&lt;author&gt;Tuder, Rubin M&lt;/author&gt;&lt;author&gt;Yun, Jeong H&lt;/author&gt;&lt;/authors&gt;&lt;/contributors&gt;&lt;titles&gt;&lt;title&gt;Vascular endothelial growth factor of the lung: friend or foe&lt;/title&gt;&lt;secondary-title&gt;Current Opinion in Pharmacology&lt;/secondary-title&gt;&lt;/titles&gt;&lt;periodical&gt;&lt;full-title&gt;Current Opinion in Pharmacology&lt;/full-title&gt;&lt;abbr-1&gt;Curr. Opin. Pharm.&lt;/abbr-1&gt;&lt;abbr-2&gt;Curr Opin Pharm&lt;/abbr-2&gt;&lt;/periodical&gt;&lt;pages&gt;255-260&lt;/pages&gt;&lt;volume&gt;8&lt;/volume&gt;&lt;number&gt;3&lt;/number&gt;&lt;dates&gt;&lt;year&gt;2008&lt;/year&gt;&lt;/dates&gt;&lt;isbn&gt;1471-4892&lt;/isbn&gt;&lt;urls&gt;&lt;/urls&gt;&lt;/record&gt;&lt;/Cite&gt;&lt;/EndNote&gt;</w:instrText>
            </w:r>
            <w:r>
              <w:fldChar w:fldCharType="separate"/>
            </w:r>
            <w:r>
              <w:t>(Meyer and Akdis 2013; Tuder and Yun 2008)</w:t>
            </w:r>
            <w:r>
              <w:fldChar w:fldCharType="end"/>
            </w:r>
          </w:p>
          <w:p w14:paraId="3C24CE2D" w14:textId="77777777" w:rsidR="00D670B7" w:rsidRDefault="00D670B7">
            <w:pPr>
              <w:spacing w:line="480" w:lineRule="auto"/>
              <w:jc w:val="both"/>
            </w:pPr>
          </w:p>
        </w:tc>
      </w:tr>
    </w:tbl>
    <w:p w14:paraId="3C24CE2F" w14:textId="77777777" w:rsidR="00D670B7" w:rsidRDefault="00D670B7">
      <w:pPr>
        <w:spacing w:line="480" w:lineRule="auto"/>
        <w:jc w:val="both"/>
        <w:rPr>
          <w:b/>
        </w:rPr>
      </w:pPr>
    </w:p>
    <w:p w14:paraId="3C24CE30" w14:textId="77777777" w:rsidR="00D670B7" w:rsidRDefault="00A01CFA">
      <w:pPr>
        <w:spacing w:line="480" w:lineRule="auto"/>
        <w:rPr>
          <w:b/>
        </w:rPr>
      </w:pPr>
      <w:r>
        <w:br w:type="page"/>
      </w:r>
    </w:p>
    <w:p w14:paraId="3C24CE31" w14:textId="77777777" w:rsidR="00D670B7" w:rsidRDefault="00A01CFA">
      <w:pPr>
        <w:spacing w:line="480" w:lineRule="auto"/>
        <w:jc w:val="both"/>
      </w:pPr>
      <w:r w:rsidRPr="002F7306">
        <w:rPr>
          <w:b/>
          <w:bCs/>
        </w:rPr>
        <w:lastRenderedPageBreak/>
        <w:t>TABLE 2</w:t>
      </w:r>
      <w:r>
        <w:t xml:space="preserve"> Potential biological agents in clinical trials/development for asthma treatment</w:t>
      </w:r>
    </w:p>
    <w:tbl>
      <w:tblPr>
        <w:tblStyle w:val="TableGrid"/>
        <w:tblW w:w="9747" w:type="dxa"/>
        <w:tblLook w:val="04A0" w:firstRow="1" w:lastRow="0" w:firstColumn="1" w:lastColumn="0" w:noHBand="0" w:noVBand="1"/>
      </w:tblPr>
      <w:tblGrid>
        <w:gridCol w:w="1976"/>
        <w:gridCol w:w="2328"/>
        <w:gridCol w:w="2782"/>
        <w:gridCol w:w="1419"/>
        <w:gridCol w:w="1242"/>
      </w:tblGrid>
      <w:tr w:rsidR="00D670B7" w14:paraId="3C24CE37" w14:textId="77777777">
        <w:tc>
          <w:tcPr>
            <w:tcW w:w="1975" w:type="dxa"/>
          </w:tcPr>
          <w:p w14:paraId="3C24CE32" w14:textId="77777777" w:rsidR="00D670B7" w:rsidRDefault="00A01CFA">
            <w:pPr>
              <w:spacing w:line="480" w:lineRule="auto"/>
              <w:jc w:val="both"/>
              <w:rPr>
                <w:b/>
                <w:bCs/>
              </w:rPr>
            </w:pPr>
            <w:r>
              <w:rPr>
                <w:b/>
                <w:bCs/>
              </w:rPr>
              <w:t>Drug</w:t>
            </w:r>
          </w:p>
        </w:tc>
        <w:tc>
          <w:tcPr>
            <w:tcW w:w="2328" w:type="dxa"/>
          </w:tcPr>
          <w:p w14:paraId="3C24CE33" w14:textId="77777777" w:rsidR="00D670B7" w:rsidRDefault="00A01CFA">
            <w:pPr>
              <w:spacing w:line="480" w:lineRule="auto"/>
              <w:jc w:val="both"/>
              <w:rPr>
                <w:b/>
                <w:bCs/>
              </w:rPr>
            </w:pPr>
            <w:r>
              <w:rPr>
                <w:b/>
                <w:bCs/>
              </w:rPr>
              <w:t>Mechanism of action</w:t>
            </w:r>
          </w:p>
        </w:tc>
        <w:tc>
          <w:tcPr>
            <w:tcW w:w="2783" w:type="dxa"/>
          </w:tcPr>
          <w:p w14:paraId="3C24CE34" w14:textId="77777777" w:rsidR="00D670B7" w:rsidRDefault="00A01CFA">
            <w:pPr>
              <w:spacing w:line="480" w:lineRule="auto"/>
              <w:jc w:val="both"/>
              <w:rPr>
                <w:b/>
                <w:bCs/>
              </w:rPr>
            </w:pPr>
            <w:r>
              <w:rPr>
                <w:b/>
                <w:bCs/>
              </w:rPr>
              <w:t>Observed Clinical Effect</w:t>
            </w:r>
          </w:p>
        </w:tc>
        <w:tc>
          <w:tcPr>
            <w:tcW w:w="1419" w:type="dxa"/>
          </w:tcPr>
          <w:p w14:paraId="3C24CE35" w14:textId="77777777" w:rsidR="00D670B7" w:rsidRDefault="00A01CFA">
            <w:pPr>
              <w:spacing w:line="480" w:lineRule="auto"/>
              <w:jc w:val="both"/>
              <w:rPr>
                <w:b/>
                <w:bCs/>
              </w:rPr>
            </w:pPr>
            <w:r>
              <w:rPr>
                <w:b/>
                <w:bCs/>
              </w:rPr>
              <w:t>Trial Phase</w:t>
            </w:r>
          </w:p>
        </w:tc>
        <w:tc>
          <w:tcPr>
            <w:tcW w:w="1242" w:type="dxa"/>
          </w:tcPr>
          <w:p w14:paraId="3C24CE36" w14:textId="77777777" w:rsidR="00D670B7" w:rsidRDefault="00A01CFA">
            <w:pPr>
              <w:spacing w:line="480" w:lineRule="auto"/>
              <w:jc w:val="both"/>
              <w:rPr>
                <w:b/>
                <w:bCs/>
              </w:rPr>
            </w:pPr>
            <w:r>
              <w:rPr>
                <w:b/>
                <w:bCs/>
              </w:rPr>
              <w:t>Reference</w:t>
            </w:r>
          </w:p>
        </w:tc>
      </w:tr>
      <w:tr w:rsidR="00D670B7" w14:paraId="3C24CE3E" w14:textId="77777777">
        <w:tc>
          <w:tcPr>
            <w:tcW w:w="1975" w:type="dxa"/>
          </w:tcPr>
          <w:p w14:paraId="3C24CE38" w14:textId="77777777" w:rsidR="00D670B7" w:rsidRDefault="00A01CFA">
            <w:pPr>
              <w:spacing w:line="480" w:lineRule="auto"/>
              <w:jc w:val="both"/>
            </w:pPr>
            <w:r>
              <w:t>Omalizumab</w:t>
            </w:r>
          </w:p>
        </w:tc>
        <w:tc>
          <w:tcPr>
            <w:tcW w:w="2328" w:type="dxa"/>
          </w:tcPr>
          <w:p w14:paraId="3C24CE39" w14:textId="77777777" w:rsidR="00D670B7" w:rsidRDefault="00A01CFA">
            <w:pPr>
              <w:spacing w:line="480" w:lineRule="auto"/>
            </w:pPr>
            <w:r>
              <w:t>Anti-</w:t>
            </w:r>
            <w:proofErr w:type="spellStart"/>
            <w:r>
              <w:t>IgE</w:t>
            </w:r>
            <w:proofErr w:type="spellEnd"/>
            <w:r>
              <w:t xml:space="preserve"> </w:t>
            </w:r>
            <w:proofErr w:type="spellStart"/>
            <w:r>
              <w:t>mAb</w:t>
            </w:r>
            <w:proofErr w:type="spellEnd"/>
          </w:p>
        </w:tc>
        <w:tc>
          <w:tcPr>
            <w:tcW w:w="2783" w:type="dxa"/>
          </w:tcPr>
          <w:p w14:paraId="3C24CE3A" w14:textId="77777777" w:rsidR="00D670B7" w:rsidRDefault="00A01CFA">
            <w:pPr>
              <w:spacing w:line="480" w:lineRule="auto"/>
            </w:pPr>
            <w:r>
              <w:t xml:space="preserve">Reduces asthma exacerbations </w:t>
            </w:r>
          </w:p>
        </w:tc>
        <w:tc>
          <w:tcPr>
            <w:tcW w:w="1419" w:type="dxa"/>
          </w:tcPr>
          <w:p w14:paraId="3C24CE3B" w14:textId="77777777" w:rsidR="00D670B7" w:rsidRDefault="00A01CFA">
            <w:pPr>
              <w:spacing w:line="480" w:lineRule="auto"/>
              <w:jc w:val="both"/>
            </w:pPr>
            <w:r>
              <w:t xml:space="preserve">Approved by FDA and EMA </w:t>
            </w:r>
          </w:p>
        </w:tc>
        <w:tc>
          <w:tcPr>
            <w:tcW w:w="1242" w:type="dxa"/>
          </w:tcPr>
          <w:p w14:paraId="3C24CE3C" w14:textId="77777777" w:rsidR="00D670B7" w:rsidRDefault="00A01CFA">
            <w:pPr>
              <w:spacing w:line="480" w:lineRule="auto"/>
              <w:jc w:val="both"/>
            </w:pPr>
            <w:r>
              <w:fldChar w:fldCharType="begin"/>
            </w:r>
            <w:r>
              <w:instrText>ADDIN EN.CITE</w:instrText>
            </w:r>
            <w:r>
              <w:fldChar w:fldCharType="begin"/>
            </w:r>
            <w:r>
              <w:instrText>ADDIN EN.CITE.DATA</w:instrText>
            </w:r>
            <w:r>
              <w:fldChar w:fldCharType="end"/>
            </w:r>
            <w:r>
              <w:fldChar w:fldCharType="separate"/>
            </w:r>
            <w:r>
              <w:t>(D’Amato et al. 2007; Hanania et al. 2018; Szefler et al. 2018)</w:t>
            </w:r>
            <w:r>
              <w:fldChar w:fldCharType="end"/>
            </w:r>
          </w:p>
          <w:p w14:paraId="3C24CE3D" w14:textId="77777777" w:rsidR="00D670B7" w:rsidRDefault="00D670B7">
            <w:pPr>
              <w:spacing w:line="480" w:lineRule="auto"/>
              <w:jc w:val="both"/>
            </w:pPr>
          </w:p>
        </w:tc>
      </w:tr>
      <w:tr w:rsidR="00D670B7" w14:paraId="3C24CE45" w14:textId="77777777">
        <w:tc>
          <w:tcPr>
            <w:tcW w:w="1975" w:type="dxa"/>
          </w:tcPr>
          <w:p w14:paraId="3C24CE3F" w14:textId="77777777" w:rsidR="00D670B7" w:rsidRDefault="00A01CFA">
            <w:pPr>
              <w:spacing w:line="480" w:lineRule="auto"/>
              <w:jc w:val="both"/>
            </w:pPr>
            <w:r>
              <w:t>Tezepelumab (AMG157/MEDI-9929)</w:t>
            </w:r>
          </w:p>
        </w:tc>
        <w:tc>
          <w:tcPr>
            <w:tcW w:w="2328" w:type="dxa"/>
          </w:tcPr>
          <w:p w14:paraId="3C24CE40" w14:textId="77777777" w:rsidR="00D670B7" w:rsidRDefault="00A01CFA">
            <w:pPr>
              <w:spacing w:line="480" w:lineRule="auto"/>
            </w:pPr>
            <w:r>
              <w:t xml:space="preserve">Anti-TSLP </w:t>
            </w:r>
            <w:proofErr w:type="spellStart"/>
            <w:r>
              <w:t>mAb</w:t>
            </w:r>
            <w:proofErr w:type="spellEnd"/>
            <w:r>
              <w:t xml:space="preserve"> </w:t>
            </w:r>
          </w:p>
        </w:tc>
        <w:tc>
          <w:tcPr>
            <w:tcW w:w="2783" w:type="dxa"/>
          </w:tcPr>
          <w:p w14:paraId="3C24CE41" w14:textId="77777777" w:rsidR="00D670B7" w:rsidRDefault="00A01CFA">
            <w:pPr>
              <w:spacing w:line="480" w:lineRule="auto"/>
            </w:pPr>
            <w:r>
              <w:t xml:space="preserve">Reduces asthma exacerbations </w:t>
            </w:r>
          </w:p>
        </w:tc>
        <w:tc>
          <w:tcPr>
            <w:tcW w:w="1419" w:type="dxa"/>
          </w:tcPr>
          <w:p w14:paraId="3C24CE42" w14:textId="77777777" w:rsidR="00D670B7" w:rsidRDefault="00A01CFA">
            <w:pPr>
              <w:spacing w:line="480" w:lineRule="auto"/>
              <w:jc w:val="both"/>
            </w:pPr>
            <w:r>
              <w:t>Phase II</w:t>
            </w:r>
          </w:p>
        </w:tc>
        <w:tc>
          <w:tcPr>
            <w:tcW w:w="1242" w:type="dxa"/>
          </w:tcPr>
          <w:p w14:paraId="3C24CE43" w14:textId="77777777" w:rsidR="00D670B7" w:rsidRDefault="00A01CFA">
            <w:pPr>
              <w:spacing w:line="480" w:lineRule="auto"/>
              <w:jc w:val="both"/>
            </w:pPr>
            <w:r>
              <w:fldChar w:fldCharType="begin"/>
            </w:r>
            <w:r>
              <w:instrText>ADDIN EN.CITE</w:instrText>
            </w:r>
            <w:r>
              <w:fldChar w:fldCharType="begin"/>
            </w:r>
            <w:r>
              <w:instrText>ADDIN EN.CITE.DATA</w:instrText>
            </w:r>
            <w:r>
              <w:fldChar w:fldCharType="end"/>
            </w:r>
            <w:r>
              <w:fldChar w:fldCharType="separate"/>
            </w:r>
            <w:r>
              <w:t>(Corren et al. 2018; Corren et al. 2017; Gauvreau et al. 2014)</w:t>
            </w:r>
            <w:r>
              <w:fldChar w:fldCharType="end"/>
            </w:r>
          </w:p>
          <w:p w14:paraId="3C24CE44" w14:textId="77777777" w:rsidR="00D670B7" w:rsidRDefault="00D670B7">
            <w:pPr>
              <w:spacing w:line="480" w:lineRule="auto"/>
              <w:jc w:val="both"/>
            </w:pPr>
          </w:p>
        </w:tc>
      </w:tr>
      <w:tr w:rsidR="00D670B7" w14:paraId="3C24CE4C" w14:textId="77777777">
        <w:tc>
          <w:tcPr>
            <w:tcW w:w="1975" w:type="dxa"/>
          </w:tcPr>
          <w:p w14:paraId="3C24CE46" w14:textId="77777777" w:rsidR="00D670B7" w:rsidRDefault="00A01CFA">
            <w:pPr>
              <w:spacing w:line="480" w:lineRule="auto"/>
              <w:jc w:val="both"/>
            </w:pPr>
            <w:r>
              <w:t>ANB020</w:t>
            </w:r>
          </w:p>
        </w:tc>
        <w:tc>
          <w:tcPr>
            <w:tcW w:w="2328" w:type="dxa"/>
          </w:tcPr>
          <w:p w14:paraId="3C24CE47" w14:textId="77777777" w:rsidR="00D670B7" w:rsidRDefault="00A01CFA">
            <w:pPr>
              <w:spacing w:line="480" w:lineRule="auto"/>
            </w:pPr>
            <w:r>
              <w:t xml:space="preserve">Anti-IL-33 </w:t>
            </w:r>
            <w:proofErr w:type="spellStart"/>
            <w:r>
              <w:t>mAb</w:t>
            </w:r>
            <w:proofErr w:type="spellEnd"/>
          </w:p>
        </w:tc>
        <w:tc>
          <w:tcPr>
            <w:tcW w:w="2783" w:type="dxa"/>
          </w:tcPr>
          <w:p w14:paraId="3C24CE48" w14:textId="77777777" w:rsidR="00D670B7" w:rsidRDefault="00A01CFA">
            <w:pPr>
              <w:spacing w:line="480" w:lineRule="auto"/>
            </w:pPr>
            <w:r>
              <w:t>Reduces asthma exacerbations</w:t>
            </w:r>
          </w:p>
        </w:tc>
        <w:tc>
          <w:tcPr>
            <w:tcW w:w="1419" w:type="dxa"/>
          </w:tcPr>
          <w:p w14:paraId="3C24CE49" w14:textId="77777777" w:rsidR="00D670B7" w:rsidRDefault="00A01CFA">
            <w:pPr>
              <w:spacing w:line="480" w:lineRule="auto"/>
              <w:jc w:val="both"/>
            </w:pPr>
            <w:r>
              <w:t>Phase I</w:t>
            </w:r>
          </w:p>
        </w:tc>
        <w:tc>
          <w:tcPr>
            <w:tcW w:w="1242" w:type="dxa"/>
          </w:tcPr>
          <w:p w14:paraId="3C24CE4A" w14:textId="77777777" w:rsidR="00D670B7" w:rsidRDefault="00A01CFA">
            <w:pPr>
              <w:spacing w:line="480" w:lineRule="auto"/>
              <w:jc w:val="both"/>
            </w:pPr>
            <w:r>
              <w:fldChar w:fldCharType="begin"/>
            </w:r>
            <w:r>
              <w:instrText>ADDIN EN.CITE &lt;EndNote&gt;&lt;Cite&gt;&lt;Author&gt;Londei&lt;/Author&gt;&lt;Year&gt;2017&lt;/Year&gt;&lt;RecNum&gt;113&lt;/RecNum&gt;&lt;DisplayText&gt;(Londei et al. 2017)&lt;/DisplayText&gt;&lt;record&gt;&lt;rec-number&gt;113&lt;/rec-number&gt;&lt;foreign-keys&gt;&lt;key app="EN" db-id="dst5werpwtwza8efze459ppnxd2xvzxtaerv"&gt;113&lt;/key&gt;&lt;/foreign-keys&gt;&lt;ref-type name="Journal Article"&gt;17&lt;/ref-type&gt;&lt;contributors&gt;&lt;authors&gt;&lt;author&gt;Londei, Marco&lt;/author&gt;&lt;author&gt;Kenney, Brian&lt;/author&gt;&lt;author&gt;Los, Gerrit&lt;/author&gt;&lt;author&gt;Marino, Margaret H&lt;/author&gt;&lt;/authors&gt;&lt;/contributors&gt;&lt;titles&gt;&lt;title&gt;A Phase 1 Study of ANB020, an anti-IL-33 monoclonal Antibody in Healthy Volunteers&lt;/title&gt;&lt;secondary-title&gt;Journal of Allergy and Clinical Immunology&lt;/secondary-title&gt;&lt;/titles&gt;&lt;periodical&gt;&lt;full-title&gt;Journal of Allergy and Clinical Immunology&lt;/full-title&gt;&lt;abbr-1&gt;J. Allergy Clin. Immunol.&lt;/abbr-1&gt;&lt;abbr-2&gt;J Allergy Clin Immunol&lt;/abbr-2&gt;&lt;/periodical&gt;&lt;pages&gt;AB73&lt;/pages&gt;&lt;volume&gt;139&lt;/volume&gt;&lt;number&gt;2&lt;/number&gt;&lt;dates&gt;&lt;year&gt;2017&lt;/year&gt;&lt;/dates&gt;&lt;isbn&gt;0091-6749&lt;/isbn&gt;&lt;urls&gt;&lt;/urls&gt;&lt;/record&gt;&lt;/Cite&gt;&lt;/EndNote&gt;</w:instrText>
            </w:r>
            <w:r>
              <w:fldChar w:fldCharType="separate"/>
            </w:r>
            <w:r>
              <w:t>(Londei et al. 2017)</w:t>
            </w:r>
            <w:r>
              <w:fldChar w:fldCharType="end"/>
            </w:r>
          </w:p>
          <w:p w14:paraId="3C24CE4B" w14:textId="77777777" w:rsidR="00D670B7" w:rsidRDefault="00D670B7">
            <w:pPr>
              <w:spacing w:line="480" w:lineRule="auto"/>
              <w:jc w:val="both"/>
            </w:pPr>
          </w:p>
        </w:tc>
      </w:tr>
      <w:tr w:rsidR="00D670B7" w14:paraId="3C24CE54" w14:textId="77777777">
        <w:tc>
          <w:tcPr>
            <w:tcW w:w="1975" w:type="dxa"/>
          </w:tcPr>
          <w:p w14:paraId="3C24CE4D" w14:textId="77777777" w:rsidR="00D670B7" w:rsidRDefault="00A01CFA">
            <w:pPr>
              <w:spacing w:line="480" w:lineRule="auto"/>
              <w:jc w:val="both"/>
            </w:pPr>
            <w:r>
              <w:t>Dupilumab</w:t>
            </w:r>
          </w:p>
        </w:tc>
        <w:tc>
          <w:tcPr>
            <w:tcW w:w="2328" w:type="dxa"/>
          </w:tcPr>
          <w:p w14:paraId="3C24CE4E" w14:textId="77777777" w:rsidR="00D670B7" w:rsidRDefault="00A01CFA">
            <w:pPr>
              <w:spacing w:line="480" w:lineRule="auto"/>
            </w:pPr>
            <w:r>
              <w:t xml:space="preserve">Anti-IL-4Rα </w:t>
            </w:r>
            <w:proofErr w:type="spellStart"/>
            <w:r>
              <w:t>mAb</w:t>
            </w:r>
            <w:proofErr w:type="spellEnd"/>
          </w:p>
        </w:tc>
        <w:tc>
          <w:tcPr>
            <w:tcW w:w="2783" w:type="dxa"/>
          </w:tcPr>
          <w:p w14:paraId="3C24CE4F" w14:textId="77777777" w:rsidR="00D670B7" w:rsidRDefault="00A01CFA">
            <w:pPr>
              <w:spacing w:line="480" w:lineRule="auto"/>
            </w:pPr>
            <w:r>
              <w:t>Reduces asthma exacerbations</w:t>
            </w:r>
          </w:p>
          <w:p w14:paraId="3C24CE50" w14:textId="77777777" w:rsidR="00D670B7" w:rsidRDefault="00A01CFA">
            <w:pPr>
              <w:spacing w:line="480" w:lineRule="auto"/>
            </w:pPr>
            <w:r>
              <w:t>Increases lung function</w:t>
            </w:r>
          </w:p>
        </w:tc>
        <w:tc>
          <w:tcPr>
            <w:tcW w:w="1419" w:type="dxa"/>
          </w:tcPr>
          <w:p w14:paraId="3C24CE51" w14:textId="77777777" w:rsidR="00D670B7" w:rsidRDefault="00A01CFA">
            <w:pPr>
              <w:spacing w:line="480" w:lineRule="auto"/>
              <w:jc w:val="both"/>
            </w:pPr>
            <w:r>
              <w:t>Phase III</w:t>
            </w:r>
          </w:p>
        </w:tc>
        <w:tc>
          <w:tcPr>
            <w:tcW w:w="1242" w:type="dxa"/>
          </w:tcPr>
          <w:p w14:paraId="3C24CE52" w14:textId="77777777" w:rsidR="00D670B7" w:rsidRDefault="00A01CFA">
            <w:pPr>
              <w:spacing w:line="480" w:lineRule="auto"/>
              <w:jc w:val="both"/>
            </w:pPr>
            <w:r>
              <w:fldChar w:fldCharType="begin"/>
            </w:r>
            <w:r>
              <w:instrText>ADDIN EN.CITE</w:instrText>
            </w:r>
            <w:r>
              <w:fldChar w:fldCharType="begin"/>
            </w:r>
            <w:r>
              <w:instrText>ADDIN EN.CITE.DATA</w:instrText>
            </w:r>
            <w:r>
              <w:fldChar w:fldCharType="end"/>
            </w:r>
            <w:r>
              <w:fldChar w:fldCharType="separate"/>
            </w:r>
            <w:r>
              <w:t xml:space="preserve">(Castro et al. 2018; Rabe et al. 2018; </w:t>
            </w:r>
            <w:r>
              <w:lastRenderedPageBreak/>
              <w:t>Wenzel et al. 2016; Wenzel 2013)</w:t>
            </w:r>
            <w:r>
              <w:fldChar w:fldCharType="end"/>
            </w:r>
          </w:p>
          <w:p w14:paraId="3C24CE53" w14:textId="77777777" w:rsidR="00D670B7" w:rsidRDefault="00D670B7">
            <w:pPr>
              <w:spacing w:line="480" w:lineRule="auto"/>
              <w:jc w:val="both"/>
            </w:pPr>
          </w:p>
        </w:tc>
      </w:tr>
      <w:tr w:rsidR="00D670B7" w14:paraId="3C24CE5A" w14:textId="77777777">
        <w:tc>
          <w:tcPr>
            <w:tcW w:w="1975" w:type="dxa"/>
          </w:tcPr>
          <w:p w14:paraId="3C24CE55" w14:textId="77777777" w:rsidR="00D670B7" w:rsidRDefault="00A01CFA">
            <w:pPr>
              <w:spacing w:line="480" w:lineRule="auto"/>
              <w:jc w:val="both"/>
            </w:pPr>
            <w:proofErr w:type="spellStart"/>
            <w:r>
              <w:lastRenderedPageBreak/>
              <w:t>Pascolizumab</w:t>
            </w:r>
            <w:proofErr w:type="spellEnd"/>
          </w:p>
        </w:tc>
        <w:tc>
          <w:tcPr>
            <w:tcW w:w="2328" w:type="dxa"/>
          </w:tcPr>
          <w:p w14:paraId="3C24CE56" w14:textId="77777777" w:rsidR="00D670B7" w:rsidRDefault="00A01CFA">
            <w:pPr>
              <w:spacing w:line="480" w:lineRule="auto"/>
            </w:pPr>
            <w:r>
              <w:t xml:space="preserve">Anti-IL-4 </w:t>
            </w:r>
            <w:proofErr w:type="spellStart"/>
            <w:r>
              <w:t>mAb</w:t>
            </w:r>
            <w:proofErr w:type="spellEnd"/>
          </w:p>
        </w:tc>
        <w:tc>
          <w:tcPr>
            <w:tcW w:w="2783" w:type="dxa"/>
          </w:tcPr>
          <w:p w14:paraId="3C24CE57" w14:textId="77777777" w:rsidR="00D670B7" w:rsidRDefault="00A01CFA">
            <w:pPr>
              <w:spacing w:line="480" w:lineRule="auto"/>
            </w:pPr>
            <w:r>
              <w:t>No significant clinical efficacy</w:t>
            </w:r>
          </w:p>
        </w:tc>
        <w:tc>
          <w:tcPr>
            <w:tcW w:w="1419" w:type="dxa"/>
          </w:tcPr>
          <w:p w14:paraId="3C24CE58" w14:textId="77777777" w:rsidR="00D670B7" w:rsidRDefault="00A01CFA">
            <w:pPr>
              <w:spacing w:line="480" w:lineRule="auto"/>
              <w:jc w:val="both"/>
            </w:pPr>
            <w:r>
              <w:t>Phase II</w:t>
            </w:r>
          </w:p>
        </w:tc>
        <w:tc>
          <w:tcPr>
            <w:tcW w:w="1242" w:type="dxa"/>
          </w:tcPr>
          <w:p w14:paraId="3C24CE59" w14:textId="77777777" w:rsidR="00D670B7" w:rsidRDefault="00A01CFA">
            <w:pPr>
              <w:spacing w:line="480" w:lineRule="auto"/>
              <w:jc w:val="both"/>
            </w:pPr>
            <w:r>
              <w:fldChar w:fldCharType="begin"/>
            </w:r>
            <w:r>
              <w:instrText>ADDIN EN.CITE &lt;EndNote&gt;&lt;Cite&gt;&lt;Author&gt;Hart&lt;/Author&gt;&lt;Year&gt;2002&lt;/Year&gt;&lt;RecNum&gt;97&lt;/RecNum&gt;&lt;DisplayText&gt;(Hart et al. 2002)&lt;/DisplayText&gt;&lt;record&gt;&lt;rec-number&gt;97&lt;/rec-number&gt;&lt;foreign-keys&gt;&lt;key app="EN" db-id="dst5werpwtwza8efze459ppnxd2xvzxtaerv"&gt;97&lt;/key&gt;&lt;/foreign-keys&gt;&lt;ref-type name="Journal Article"&gt;17&lt;/ref-type&gt;&lt;contributors&gt;&lt;authors&gt;&lt;author&gt;Hart, TK&lt;/author&gt;&lt;author&gt;Blackburn, MN&lt;/author&gt;&lt;author&gt;Brigham‐Burke, M&lt;/author&gt;&lt;author&gt;Dede, K&lt;/author&gt;&lt;author&gt;Al‐Mahdi, N&lt;/author&gt;&lt;author&gt;Zia‐Amirhosseini, P&lt;/author&gt;&lt;author&gt;Cook, RM&lt;/author&gt;&lt;/authors&gt;&lt;/contributors&gt;&lt;titles&gt;&lt;title&gt;Preclinical efficacy and safety of pascolizumab (SB 240683): a humanized anti‐interleukin‐4 antibody with therapeutic potential in asthma&lt;/title&gt;&lt;secondary-title&gt;Clinical and Experimental Immunology&lt;/secondary-title&gt;&lt;/titles&gt;&lt;periodical&gt;&lt;full-title&gt;Clinical and Experimental Immunology&lt;/full-title&gt;&lt;abbr-1&gt;Clin. Exp. Immunol.&lt;/abbr-1&gt;&lt;abbr-2&gt;Clin Exp Immunol&lt;/abbr-2&gt;&lt;/periodical&gt;&lt;pages&gt;93-100&lt;/pages&gt;&lt;volume&gt;130&lt;/volume&gt;&lt;number&gt;1&lt;/number&gt;&lt;dates&gt;&lt;year&gt;2002&lt;/year&gt;&lt;/dates&gt;&lt;isbn&gt;1365-2249&lt;/isbn&gt;&lt;urls&gt;&lt;/urls&gt;&lt;/record&gt;&lt;/Cite&gt;&lt;/EndNote&gt;</w:instrText>
            </w:r>
            <w:r>
              <w:fldChar w:fldCharType="separate"/>
            </w:r>
            <w:r>
              <w:t>(Hart et al. 2002)</w:t>
            </w:r>
            <w:r>
              <w:fldChar w:fldCharType="end"/>
            </w:r>
          </w:p>
        </w:tc>
      </w:tr>
      <w:tr w:rsidR="00D670B7" w14:paraId="3C24CE60" w14:textId="77777777">
        <w:tc>
          <w:tcPr>
            <w:tcW w:w="1975" w:type="dxa"/>
          </w:tcPr>
          <w:p w14:paraId="3C24CE5B" w14:textId="77777777" w:rsidR="00D670B7" w:rsidRDefault="00A01CFA">
            <w:pPr>
              <w:spacing w:line="480" w:lineRule="auto"/>
              <w:jc w:val="both"/>
            </w:pPr>
            <w:r>
              <w:t>Altrakincept</w:t>
            </w:r>
          </w:p>
        </w:tc>
        <w:tc>
          <w:tcPr>
            <w:tcW w:w="2328" w:type="dxa"/>
          </w:tcPr>
          <w:p w14:paraId="3C24CE5C" w14:textId="77777777" w:rsidR="00D670B7" w:rsidRDefault="00A01CFA">
            <w:pPr>
              <w:spacing w:line="480" w:lineRule="auto"/>
            </w:pPr>
            <w:r>
              <w:t xml:space="preserve">Anti-IL-4 </w:t>
            </w:r>
            <w:proofErr w:type="spellStart"/>
            <w:r>
              <w:t>mAb</w:t>
            </w:r>
            <w:proofErr w:type="spellEnd"/>
          </w:p>
        </w:tc>
        <w:tc>
          <w:tcPr>
            <w:tcW w:w="2783" w:type="dxa"/>
          </w:tcPr>
          <w:p w14:paraId="3C24CE5D" w14:textId="77777777" w:rsidR="00D670B7" w:rsidRDefault="00A01CFA">
            <w:pPr>
              <w:spacing w:line="480" w:lineRule="auto"/>
            </w:pPr>
            <w:r>
              <w:t>No significant clinical efficacy</w:t>
            </w:r>
          </w:p>
        </w:tc>
        <w:tc>
          <w:tcPr>
            <w:tcW w:w="1419" w:type="dxa"/>
          </w:tcPr>
          <w:p w14:paraId="3C24CE5E" w14:textId="77777777" w:rsidR="00D670B7" w:rsidRDefault="00A01CFA">
            <w:pPr>
              <w:spacing w:line="480" w:lineRule="auto"/>
              <w:jc w:val="both"/>
            </w:pPr>
            <w:r>
              <w:t>Phase II</w:t>
            </w:r>
          </w:p>
        </w:tc>
        <w:tc>
          <w:tcPr>
            <w:tcW w:w="1242" w:type="dxa"/>
          </w:tcPr>
          <w:p w14:paraId="3C24CE5F" w14:textId="77777777" w:rsidR="00D670B7" w:rsidRDefault="00A01CFA">
            <w:pPr>
              <w:spacing w:line="480" w:lineRule="auto"/>
              <w:jc w:val="both"/>
            </w:pPr>
            <w:r>
              <w:fldChar w:fldCharType="begin"/>
            </w:r>
            <w:r>
              <w:instrText>ADDIN EN.CITE &lt;EndNote&gt;&lt;Cite&gt;&lt;Author&gt;Hendeles&lt;/Author&gt;&lt;Year&gt;2004&lt;/Year&gt;&lt;RecNum&gt;98&lt;/RecNum&gt;&lt;DisplayText&gt;(Hendeles et al. 2004)&lt;/DisplayText&gt;&lt;record&gt;&lt;rec-number&gt;98&lt;/rec-number&gt;&lt;foreign-keys&gt;&lt;key app="EN" db-id="dst5werpwtwza8efze459ppnxd2xvzxtaerv"&gt;98&lt;/key&gt;&lt;/foreign-keys&gt;&lt;ref-type name="Journal Article"&gt;17&lt;/ref-type&gt;&lt;contributors&gt;&lt;authors&gt;&lt;author&gt;Hendeles, Leslie&lt;/author&gt;&lt;author&gt;Asmus, Michael&lt;/author&gt;&lt;author&gt;Chesrown, Sarah&lt;/author&gt;&lt;/authors&gt;&lt;/contributors&gt;&lt;titles&gt;&lt;title&gt;Evaluation of cytokine modulators for asthma&lt;/title&gt;&lt;secondary-title&gt;Paediatric Respiratory Reviews&lt;/secondary-title&gt;&lt;/titles&gt;&lt;periodical&gt;&lt;full-title&gt;Paediatric Respiratory Reviews&lt;/full-title&gt;&lt;abbr-1&gt;Paediatr. Respir. Rev.&lt;/abbr-1&gt;&lt;abbr-2&gt;Paediatr Respir Rev&lt;/abbr-2&gt;&lt;/periodical&gt;&lt;pages&gt;S107-S112&lt;/pages&gt;&lt;volume&gt;5&lt;/volume&gt;&lt;dates&gt;&lt;year&gt;2004&lt;/year&gt;&lt;/dates&gt;&lt;isbn&gt;1526-0542&lt;/isbn&gt;&lt;urls&gt;&lt;/urls&gt;&lt;/record&gt;&lt;/Cite&gt;&lt;/EndNote&gt;</w:instrText>
            </w:r>
            <w:r>
              <w:fldChar w:fldCharType="separate"/>
            </w:r>
            <w:r>
              <w:t>(Hendeles et al. 2004)</w:t>
            </w:r>
            <w:r>
              <w:fldChar w:fldCharType="end"/>
            </w:r>
          </w:p>
        </w:tc>
      </w:tr>
      <w:tr w:rsidR="00D670B7" w14:paraId="3C24CE68" w14:textId="77777777">
        <w:tc>
          <w:tcPr>
            <w:tcW w:w="1975" w:type="dxa"/>
          </w:tcPr>
          <w:p w14:paraId="3C24CE61" w14:textId="77777777" w:rsidR="00D670B7" w:rsidRDefault="00A01CFA">
            <w:pPr>
              <w:spacing w:line="480" w:lineRule="auto"/>
              <w:jc w:val="both"/>
            </w:pPr>
            <w:r>
              <w:t>Mepolizumab</w:t>
            </w:r>
          </w:p>
        </w:tc>
        <w:tc>
          <w:tcPr>
            <w:tcW w:w="2328" w:type="dxa"/>
          </w:tcPr>
          <w:p w14:paraId="3C24CE62" w14:textId="77777777" w:rsidR="00D670B7" w:rsidRDefault="00A01CFA">
            <w:pPr>
              <w:spacing w:line="480" w:lineRule="auto"/>
            </w:pPr>
            <w:r>
              <w:t xml:space="preserve">Anti-IL-5 </w:t>
            </w:r>
            <w:proofErr w:type="spellStart"/>
            <w:r>
              <w:t>mAb</w:t>
            </w:r>
            <w:proofErr w:type="spellEnd"/>
          </w:p>
        </w:tc>
        <w:tc>
          <w:tcPr>
            <w:tcW w:w="2783" w:type="dxa"/>
          </w:tcPr>
          <w:p w14:paraId="3C24CE63" w14:textId="77777777" w:rsidR="00D670B7" w:rsidRDefault="00A01CFA">
            <w:pPr>
              <w:spacing w:line="480" w:lineRule="auto"/>
            </w:pPr>
            <w:r>
              <w:t>Improves Forced Expiratory Volume</w:t>
            </w:r>
          </w:p>
          <w:p w14:paraId="3C24CE64" w14:textId="77777777" w:rsidR="00D670B7" w:rsidRDefault="00A01CFA">
            <w:pPr>
              <w:spacing w:line="480" w:lineRule="auto"/>
            </w:pPr>
            <w:r>
              <w:t>Reduces asthma exacerbation rate</w:t>
            </w:r>
          </w:p>
        </w:tc>
        <w:tc>
          <w:tcPr>
            <w:tcW w:w="1419" w:type="dxa"/>
          </w:tcPr>
          <w:p w14:paraId="3C24CE65" w14:textId="77777777" w:rsidR="00D670B7" w:rsidRDefault="00A01CFA">
            <w:pPr>
              <w:spacing w:line="480" w:lineRule="auto"/>
              <w:jc w:val="both"/>
            </w:pPr>
            <w:r>
              <w:t xml:space="preserve">Approved by FDA and EMA </w:t>
            </w:r>
          </w:p>
        </w:tc>
        <w:tc>
          <w:tcPr>
            <w:tcW w:w="1242" w:type="dxa"/>
          </w:tcPr>
          <w:p w14:paraId="3C24CE66" w14:textId="77777777" w:rsidR="00D670B7" w:rsidRDefault="00A01CFA">
            <w:pPr>
              <w:spacing w:line="480" w:lineRule="auto"/>
              <w:jc w:val="both"/>
            </w:pPr>
            <w:r>
              <w:fldChar w:fldCharType="begin"/>
            </w:r>
            <w:r>
              <w:instrText>ADDIN EN.CITE</w:instrText>
            </w:r>
            <w:r>
              <w:fldChar w:fldCharType="begin"/>
            </w:r>
            <w:r>
              <w:instrText>ADDIN EN.CITE.DATA</w:instrText>
            </w:r>
            <w:r>
              <w:fldChar w:fldCharType="end"/>
            </w:r>
            <w:r>
              <w:fldChar w:fldCharType="separate"/>
            </w:r>
            <w:r>
              <w:t>(Haldar et al. 2009; Pavord et al. 2012)</w:t>
            </w:r>
            <w:r>
              <w:fldChar w:fldCharType="end"/>
            </w:r>
          </w:p>
          <w:p w14:paraId="3C24CE67" w14:textId="77777777" w:rsidR="00D670B7" w:rsidRDefault="00D670B7">
            <w:pPr>
              <w:spacing w:line="480" w:lineRule="auto"/>
              <w:jc w:val="both"/>
            </w:pPr>
          </w:p>
        </w:tc>
      </w:tr>
      <w:tr w:rsidR="00D670B7" w14:paraId="3C24CE6E" w14:textId="77777777">
        <w:tc>
          <w:tcPr>
            <w:tcW w:w="1975" w:type="dxa"/>
          </w:tcPr>
          <w:p w14:paraId="3C24CE69" w14:textId="77777777" w:rsidR="00D670B7" w:rsidRDefault="00A01CFA">
            <w:pPr>
              <w:spacing w:line="480" w:lineRule="auto"/>
              <w:jc w:val="both"/>
            </w:pPr>
            <w:proofErr w:type="spellStart"/>
            <w:r>
              <w:t>Benralizumab</w:t>
            </w:r>
            <w:proofErr w:type="spellEnd"/>
          </w:p>
        </w:tc>
        <w:tc>
          <w:tcPr>
            <w:tcW w:w="2328" w:type="dxa"/>
          </w:tcPr>
          <w:p w14:paraId="3C24CE6A" w14:textId="77777777" w:rsidR="00D670B7" w:rsidRDefault="00A01CFA">
            <w:pPr>
              <w:spacing w:line="480" w:lineRule="auto"/>
            </w:pPr>
            <w:r>
              <w:t xml:space="preserve">Anti-IL-5 </w:t>
            </w:r>
            <w:proofErr w:type="spellStart"/>
            <w:r>
              <w:t>mAb</w:t>
            </w:r>
            <w:proofErr w:type="spellEnd"/>
          </w:p>
        </w:tc>
        <w:tc>
          <w:tcPr>
            <w:tcW w:w="2783" w:type="dxa"/>
          </w:tcPr>
          <w:p w14:paraId="3C24CE6B" w14:textId="77777777" w:rsidR="00D670B7" w:rsidRDefault="00A01CFA">
            <w:pPr>
              <w:spacing w:line="480" w:lineRule="auto"/>
            </w:pPr>
            <w:r>
              <w:t>Reduces peripheral eosinophil levels</w:t>
            </w:r>
          </w:p>
        </w:tc>
        <w:tc>
          <w:tcPr>
            <w:tcW w:w="1419" w:type="dxa"/>
          </w:tcPr>
          <w:p w14:paraId="3C24CE6C" w14:textId="77777777" w:rsidR="00D670B7" w:rsidRDefault="00A01CFA">
            <w:pPr>
              <w:spacing w:line="480" w:lineRule="auto"/>
              <w:jc w:val="both"/>
            </w:pPr>
            <w:r>
              <w:t>Phase III</w:t>
            </w:r>
          </w:p>
        </w:tc>
        <w:tc>
          <w:tcPr>
            <w:tcW w:w="1242" w:type="dxa"/>
          </w:tcPr>
          <w:p w14:paraId="3C24CE6D" w14:textId="77777777" w:rsidR="00D670B7" w:rsidRDefault="00A01CFA">
            <w:pPr>
              <w:spacing w:line="480" w:lineRule="auto"/>
              <w:jc w:val="both"/>
            </w:pPr>
            <w:r>
              <w:fldChar w:fldCharType="begin"/>
            </w:r>
            <w:r>
              <w:instrText>ADDIN EN.CITE</w:instrText>
            </w:r>
            <w:r>
              <w:fldChar w:fldCharType="begin"/>
            </w:r>
            <w:r>
              <w:instrText>ADDIN EN.CITE.DATA</w:instrText>
            </w:r>
            <w:r>
              <w:fldChar w:fldCharType="end"/>
            </w:r>
            <w:r>
              <w:fldChar w:fldCharType="separate"/>
            </w:r>
            <w:r>
              <w:t>(Bleecker et al. 2016; Castro et al. 2014; Ferguson et al. 2018)</w:t>
            </w:r>
            <w:r>
              <w:fldChar w:fldCharType="end"/>
            </w:r>
          </w:p>
        </w:tc>
      </w:tr>
      <w:tr w:rsidR="00D670B7" w14:paraId="3C24CE75" w14:textId="77777777">
        <w:tc>
          <w:tcPr>
            <w:tcW w:w="1975" w:type="dxa"/>
          </w:tcPr>
          <w:p w14:paraId="3C24CE6F" w14:textId="77777777" w:rsidR="00D670B7" w:rsidRDefault="00A01CFA">
            <w:pPr>
              <w:spacing w:line="480" w:lineRule="auto"/>
              <w:jc w:val="both"/>
            </w:pPr>
            <w:r>
              <w:lastRenderedPageBreak/>
              <w:t>Tralokinumab</w:t>
            </w:r>
          </w:p>
        </w:tc>
        <w:tc>
          <w:tcPr>
            <w:tcW w:w="2328" w:type="dxa"/>
          </w:tcPr>
          <w:p w14:paraId="3C24CE70" w14:textId="77777777" w:rsidR="00D670B7" w:rsidRDefault="00A01CFA">
            <w:pPr>
              <w:spacing w:line="480" w:lineRule="auto"/>
            </w:pPr>
            <w:r>
              <w:t xml:space="preserve">Anti-IL-13 </w:t>
            </w:r>
            <w:proofErr w:type="spellStart"/>
            <w:r>
              <w:t>mAb</w:t>
            </w:r>
            <w:proofErr w:type="spellEnd"/>
          </w:p>
        </w:tc>
        <w:tc>
          <w:tcPr>
            <w:tcW w:w="2783" w:type="dxa"/>
          </w:tcPr>
          <w:p w14:paraId="3C24CE71" w14:textId="77777777" w:rsidR="00D670B7" w:rsidRDefault="00A01CFA">
            <w:pPr>
              <w:spacing w:line="480" w:lineRule="auto"/>
            </w:pPr>
            <w:r>
              <w:t xml:space="preserve">Inconsistent clinical effects in reducing asthma exacerbation rate </w:t>
            </w:r>
          </w:p>
        </w:tc>
        <w:tc>
          <w:tcPr>
            <w:tcW w:w="1419" w:type="dxa"/>
          </w:tcPr>
          <w:p w14:paraId="3C24CE72" w14:textId="77777777" w:rsidR="00D670B7" w:rsidRDefault="00A01CFA">
            <w:pPr>
              <w:spacing w:line="480" w:lineRule="auto"/>
              <w:jc w:val="both"/>
            </w:pPr>
            <w:r>
              <w:t>Phase III</w:t>
            </w:r>
          </w:p>
        </w:tc>
        <w:tc>
          <w:tcPr>
            <w:tcW w:w="1242" w:type="dxa"/>
          </w:tcPr>
          <w:p w14:paraId="3C24CE73" w14:textId="77777777" w:rsidR="00D670B7" w:rsidRDefault="00A01CFA">
            <w:pPr>
              <w:spacing w:line="480" w:lineRule="auto"/>
              <w:jc w:val="both"/>
            </w:pPr>
            <w:r>
              <w:fldChar w:fldCharType="begin"/>
            </w:r>
            <w:r>
              <w:instrText>ADDIN EN.CITE</w:instrText>
            </w:r>
            <w:r>
              <w:fldChar w:fldCharType="begin"/>
            </w:r>
            <w:r>
              <w:instrText>ADDIN EN.CITE.DATA</w:instrText>
            </w:r>
            <w:r>
              <w:fldChar w:fldCharType="end"/>
            </w:r>
            <w:r>
              <w:fldChar w:fldCharType="separate"/>
            </w:r>
            <w:r>
              <w:t>(Panettieri et al. 2018; Piper et al. 2013)</w:t>
            </w:r>
            <w:r>
              <w:fldChar w:fldCharType="end"/>
            </w:r>
          </w:p>
          <w:p w14:paraId="3C24CE74" w14:textId="77777777" w:rsidR="00D670B7" w:rsidRDefault="00D670B7">
            <w:pPr>
              <w:spacing w:line="480" w:lineRule="auto"/>
              <w:jc w:val="both"/>
            </w:pPr>
          </w:p>
        </w:tc>
      </w:tr>
      <w:tr w:rsidR="00D670B7" w14:paraId="3C24CE7B" w14:textId="77777777">
        <w:tc>
          <w:tcPr>
            <w:tcW w:w="1975" w:type="dxa"/>
          </w:tcPr>
          <w:p w14:paraId="3C24CE76" w14:textId="77777777" w:rsidR="00D670B7" w:rsidRDefault="00A01CFA">
            <w:pPr>
              <w:spacing w:line="480" w:lineRule="auto"/>
              <w:jc w:val="both"/>
            </w:pPr>
            <w:proofErr w:type="spellStart"/>
            <w:r>
              <w:t>Anrukinzumab</w:t>
            </w:r>
            <w:proofErr w:type="spellEnd"/>
          </w:p>
        </w:tc>
        <w:tc>
          <w:tcPr>
            <w:tcW w:w="2328" w:type="dxa"/>
          </w:tcPr>
          <w:p w14:paraId="3C24CE77" w14:textId="77777777" w:rsidR="00D670B7" w:rsidRDefault="00A01CFA">
            <w:pPr>
              <w:spacing w:line="480" w:lineRule="auto"/>
            </w:pPr>
            <w:r>
              <w:t xml:space="preserve">Anti-IL-13 </w:t>
            </w:r>
            <w:proofErr w:type="spellStart"/>
            <w:r>
              <w:t>mAb</w:t>
            </w:r>
            <w:proofErr w:type="spellEnd"/>
          </w:p>
        </w:tc>
        <w:tc>
          <w:tcPr>
            <w:tcW w:w="2783" w:type="dxa"/>
          </w:tcPr>
          <w:p w14:paraId="3C24CE78" w14:textId="77777777" w:rsidR="00D670B7" w:rsidRDefault="00A01CFA">
            <w:pPr>
              <w:spacing w:line="480" w:lineRule="auto"/>
            </w:pPr>
            <w:r>
              <w:t>Reduces allergen-induced asthmatic responses</w:t>
            </w:r>
          </w:p>
        </w:tc>
        <w:tc>
          <w:tcPr>
            <w:tcW w:w="1419" w:type="dxa"/>
          </w:tcPr>
          <w:p w14:paraId="3C24CE79" w14:textId="77777777" w:rsidR="00D670B7" w:rsidRDefault="00A01CFA">
            <w:pPr>
              <w:spacing w:line="480" w:lineRule="auto"/>
              <w:jc w:val="both"/>
            </w:pPr>
            <w:r>
              <w:t>Phase II</w:t>
            </w:r>
          </w:p>
        </w:tc>
        <w:tc>
          <w:tcPr>
            <w:tcW w:w="1242" w:type="dxa"/>
          </w:tcPr>
          <w:p w14:paraId="3C24CE7A" w14:textId="77777777" w:rsidR="00D670B7" w:rsidRDefault="00A01CFA">
            <w:pPr>
              <w:spacing w:line="480" w:lineRule="auto"/>
              <w:jc w:val="both"/>
            </w:pPr>
            <w:r>
              <w:fldChar w:fldCharType="begin"/>
            </w:r>
            <w:r>
              <w:instrText>ADDIN EN.CITE &lt;EndNote&gt;&lt;Cite&gt;&lt;Author&gt;Hua&lt;/Author&gt;&lt;Year&gt;2015&lt;/Year&gt;&lt;RecNum&gt;103&lt;/RecNum&gt;&lt;DisplayText&gt;(Hua et al. 2015)&lt;/DisplayText&gt;&lt;record&gt;&lt;rec-number&gt;103&lt;/rec-number&gt;&lt;foreign-keys&gt;&lt;key app="EN" db-id="dst5werpwtwza8efze459ppnxd2xvzxtaerv"&gt;103&lt;/key&gt;&lt;/foreign-keys&gt;&lt;ref-type name="Journal Article"&gt;17&lt;/ref-type&gt;&lt;contributors&gt;&lt;authors&gt;&lt;author&gt;Hua, Fei&lt;/author&gt;&lt;author&gt;Ribbing, Jakob&lt;/author&gt;&lt;author&gt;Reinisch, Walter&lt;/author&gt;&lt;author&gt;Cataldi, Fabio&lt;/author&gt;&lt;author&gt;Martin, Steven&lt;/author&gt;&lt;/authors&gt;&lt;/contributors&gt;&lt;titles&gt;&lt;title&gt;A pharmacokinetic comparison of anrukinzumab, an anti‐IL‐13 monoclonal antibody, among healthy volunteers, asthma and ulcerative colitis patients&lt;/title&gt;&lt;secondary-title&gt;British Journal of Clinical Pharmacology&lt;/secondary-title&gt;&lt;/titles&gt;&lt;periodical&gt;&lt;full-title&gt;British Journal of Clinical Pharmacology&lt;/full-title&gt;&lt;abbr-1&gt;Br. J. Clin. Pharmacol.&lt;/abbr-1&gt;&lt;abbr-2&gt;Br J Clin Pharmacol&lt;/abbr-2&gt;&lt;/periodical&gt;&lt;pages&gt;101-109&lt;/pages&gt;&lt;volume&gt;80&lt;/volume&gt;&lt;number&gt;1&lt;/number&gt;&lt;dates&gt;&lt;year&gt;2015&lt;/year&gt;&lt;/dates&gt;&lt;isbn&gt;1365-2125&lt;/isbn&gt;&lt;urls&gt;&lt;/urls&gt;&lt;/record&gt;&lt;/Cite&gt;&lt;/EndNote&gt;</w:instrText>
            </w:r>
            <w:r>
              <w:fldChar w:fldCharType="separate"/>
            </w:r>
            <w:r>
              <w:t>(Hua et al. 2015)</w:t>
            </w:r>
            <w:r>
              <w:fldChar w:fldCharType="end"/>
            </w:r>
          </w:p>
        </w:tc>
      </w:tr>
      <w:tr w:rsidR="00D670B7" w14:paraId="3C24CE83" w14:textId="77777777">
        <w:tc>
          <w:tcPr>
            <w:tcW w:w="1975" w:type="dxa"/>
          </w:tcPr>
          <w:p w14:paraId="3C24CE7C" w14:textId="77777777" w:rsidR="00D670B7" w:rsidRDefault="00A01CFA">
            <w:pPr>
              <w:spacing w:line="480" w:lineRule="auto"/>
              <w:jc w:val="both"/>
            </w:pPr>
            <w:r>
              <w:t>Lebrikizumab</w:t>
            </w:r>
          </w:p>
        </w:tc>
        <w:tc>
          <w:tcPr>
            <w:tcW w:w="2328" w:type="dxa"/>
          </w:tcPr>
          <w:p w14:paraId="3C24CE7D" w14:textId="77777777" w:rsidR="00D670B7" w:rsidRDefault="00A01CFA">
            <w:pPr>
              <w:spacing w:line="480" w:lineRule="auto"/>
            </w:pPr>
            <w:r>
              <w:t xml:space="preserve">Anti-IL-13 </w:t>
            </w:r>
            <w:proofErr w:type="spellStart"/>
            <w:r>
              <w:t>mAb</w:t>
            </w:r>
            <w:proofErr w:type="spellEnd"/>
          </w:p>
        </w:tc>
        <w:tc>
          <w:tcPr>
            <w:tcW w:w="2783" w:type="dxa"/>
          </w:tcPr>
          <w:p w14:paraId="3C24CE7E" w14:textId="2300E987" w:rsidR="00D670B7" w:rsidRDefault="00A01CFA">
            <w:pPr>
              <w:spacing w:line="480" w:lineRule="auto"/>
            </w:pPr>
            <w:r>
              <w:t>Inconsistent clinical effects in reducing asthma exacerbation rate</w:t>
            </w:r>
          </w:p>
          <w:p w14:paraId="3C24CE7F" w14:textId="750BA606" w:rsidR="00D670B7" w:rsidRDefault="00A01CFA">
            <w:pPr>
              <w:spacing w:line="480" w:lineRule="auto"/>
            </w:pPr>
            <w:r>
              <w:t>Significant adverse effects, including aplastic anaemia and eosinophilia</w:t>
            </w:r>
          </w:p>
        </w:tc>
        <w:tc>
          <w:tcPr>
            <w:tcW w:w="1419" w:type="dxa"/>
          </w:tcPr>
          <w:p w14:paraId="3C24CE80" w14:textId="77777777" w:rsidR="00D670B7" w:rsidRDefault="00A01CFA">
            <w:pPr>
              <w:spacing w:line="480" w:lineRule="auto"/>
              <w:jc w:val="both"/>
            </w:pPr>
            <w:r>
              <w:t>Phase III</w:t>
            </w:r>
          </w:p>
        </w:tc>
        <w:tc>
          <w:tcPr>
            <w:tcW w:w="1242" w:type="dxa"/>
          </w:tcPr>
          <w:p w14:paraId="3C24CE81" w14:textId="77777777" w:rsidR="00D670B7" w:rsidRDefault="00A01CFA">
            <w:pPr>
              <w:spacing w:line="480" w:lineRule="auto"/>
              <w:jc w:val="both"/>
            </w:pPr>
            <w:r>
              <w:fldChar w:fldCharType="begin"/>
            </w:r>
            <w:r>
              <w:instrText>ADDIN EN.CITE</w:instrText>
            </w:r>
            <w:r>
              <w:fldChar w:fldCharType="begin"/>
            </w:r>
            <w:r>
              <w:instrText>ADDIN EN.CITE.DATA</w:instrText>
            </w:r>
            <w:r>
              <w:fldChar w:fldCharType="end"/>
            </w:r>
            <w:r>
              <w:fldChar w:fldCharType="separate"/>
            </w:r>
            <w:r>
              <w:t>(Hanania et al. 2016; Scheerens et al. 2014)</w:t>
            </w:r>
            <w:r>
              <w:fldChar w:fldCharType="end"/>
            </w:r>
          </w:p>
          <w:p w14:paraId="3C24CE82" w14:textId="77777777" w:rsidR="00D670B7" w:rsidRDefault="00D670B7">
            <w:pPr>
              <w:spacing w:line="480" w:lineRule="auto"/>
              <w:jc w:val="both"/>
            </w:pPr>
          </w:p>
        </w:tc>
      </w:tr>
    </w:tbl>
    <w:p w14:paraId="3C24CE84" w14:textId="77777777" w:rsidR="00D670B7" w:rsidRDefault="00D670B7">
      <w:pPr>
        <w:spacing w:line="480" w:lineRule="auto"/>
        <w:jc w:val="both"/>
        <w:rPr>
          <w:b/>
        </w:rPr>
      </w:pPr>
    </w:p>
    <w:p w14:paraId="3C24CE85" w14:textId="77777777" w:rsidR="00D670B7" w:rsidRDefault="00A01CFA">
      <w:pPr>
        <w:spacing w:line="480" w:lineRule="auto"/>
        <w:rPr>
          <w:b/>
        </w:rPr>
      </w:pPr>
      <w:r>
        <w:br w:type="page"/>
      </w:r>
    </w:p>
    <w:p w14:paraId="3C24CE86" w14:textId="77777777" w:rsidR="00D670B7" w:rsidRDefault="00A01CFA">
      <w:pPr>
        <w:spacing w:line="480" w:lineRule="auto"/>
        <w:jc w:val="both"/>
        <w:outlineLvl w:val="0"/>
        <w:rPr>
          <w:b/>
        </w:rPr>
      </w:pPr>
      <w:r>
        <w:rPr>
          <w:b/>
        </w:rPr>
        <w:lastRenderedPageBreak/>
        <w:t>Figure Legends</w:t>
      </w:r>
    </w:p>
    <w:p w14:paraId="3C24CE87" w14:textId="77777777" w:rsidR="00D670B7" w:rsidRDefault="00A01CFA">
      <w:pPr>
        <w:spacing w:line="480" w:lineRule="auto"/>
        <w:jc w:val="both"/>
        <w:outlineLvl w:val="0"/>
      </w:pPr>
      <w:r w:rsidRPr="002F7306">
        <w:rPr>
          <w:b/>
          <w:bCs/>
        </w:rPr>
        <w:t>FIGURE 1</w:t>
      </w:r>
      <w:r>
        <w:t xml:space="preserve"> Comparison between the normal and asthmatic lung. Healthy individuals have normal airway walls and relaxed airway smooth muscle. The airways of asthmatic patients constrict upon exposure to innocuous antigens, over express mucus, are inflamed with swollen walls and tightened smooth muscle. </w:t>
      </w:r>
    </w:p>
    <w:p w14:paraId="3C24CE88" w14:textId="77777777" w:rsidR="00D670B7" w:rsidRDefault="00D670B7">
      <w:pPr>
        <w:spacing w:line="480" w:lineRule="auto"/>
        <w:jc w:val="both"/>
        <w:rPr>
          <w:b/>
        </w:rPr>
      </w:pPr>
    </w:p>
    <w:p w14:paraId="3C24CE89" w14:textId="77777777" w:rsidR="00D670B7" w:rsidRDefault="00A01CFA">
      <w:pPr>
        <w:spacing w:line="480" w:lineRule="auto"/>
        <w:jc w:val="both"/>
        <w:outlineLvl w:val="0"/>
      </w:pPr>
      <w:r w:rsidRPr="002F7306">
        <w:rPr>
          <w:b/>
          <w:bCs/>
        </w:rPr>
        <w:t>FIGURE 2</w:t>
      </w:r>
      <w:r>
        <w:t xml:space="preserve"> Cascade of events leading to airway inflammation and asthma pathogenesis. Immunogenic antigens in the air, such as viruses, microbes, and allergens trigger inflammatory cascades. Activated inflammatory cells, including mast cells, eosinophils and neutrophils subsequently release a plethora of inflammatory mediators. These mediators drive airway tissue remodelling and asthma pathogenesis. </w:t>
      </w:r>
    </w:p>
    <w:p w14:paraId="3C24CE8A" w14:textId="77777777" w:rsidR="00D670B7" w:rsidRDefault="00D670B7">
      <w:pPr>
        <w:spacing w:line="480" w:lineRule="auto"/>
        <w:jc w:val="both"/>
      </w:pPr>
    </w:p>
    <w:p w14:paraId="0C68A8F3" w14:textId="77777777" w:rsidR="00D13E72" w:rsidRDefault="00D13E72">
      <w:pPr>
        <w:shd w:val="clear" w:color="auto" w:fill="FFFFFF"/>
        <w:spacing w:line="480" w:lineRule="auto"/>
        <w:jc w:val="both"/>
        <w:outlineLvl w:val="0"/>
      </w:pPr>
    </w:p>
    <w:p w14:paraId="23619DBF" w14:textId="2603EB04" w:rsidR="008212E7" w:rsidRDefault="008212E7">
      <w:r>
        <w:br w:type="page"/>
      </w:r>
    </w:p>
    <w:p w14:paraId="7F5BB644" w14:textId="6E14011C" w:rsidR="00D13E72" w:rsidRPr="008212E7" w:rsidRDefault="008212E7" w:rsidP="00FF665E">
      <w:pPr>
        <w:shd w:val="clear" w:color="auto" w:fill="FFFFFF"/>
        <w:spacing w:line="480" w:lineRule="auto"/>
        <w:outlineLvl w:val="0"/>
        <w:rPr>
          <w:b/>
        </w:rPr>
      </w:pPr>
      <w:r w:rsidRPr="008212E7">
        <w:rPr>
          <w:b/>
        </w:rPr>
        <w:lastRenderedPageBreak/>
        <w:t>Reference list</w:t>
      </w:r>
    </w:p>
    <w:p w14:paraId="374E59DC" w14:textId="77777777" w:rsidR="00E92792" w:rsidRPr="00E92792" w:rsidRDefault="00D13E72" w:rsidP="00E92792">
      <w:pPr>
        <w:pStyle w:val="EndNoteBibliography"/>
        <w:spacing w:after="0"/>
        <w:ind w:left="720" w:hanging="720"/>
        <w:rPr>
          <w:noProof/>
        </w:rPr>
      </w:pPr>
      <w:r>
        <w:fldChar w:fldCharType="begin"/>
      </w:r>
      <w:r>
        <w:instrText xml:space="preserve"> ADDIN EN.REFLIST </w:instrText>
      </w:r>
      <w:r>
        <w:fldChar w:fldCharType="separate"/>
      </w:r>
      <w:r w:rsidR="00E92792" w:rsidRPr="00E92792">
        <w:rPr>
          <w:noProof/>
        </w:rPr>
        <w:t>Abdel-Rahman AM, El-Sahrigy SA, Bakr SI (2006) A comparative study of two angiogenic factors: vascular endothelial growth factor and angiogenin in induced sputum from asthmatic children in acute attack. Chest 129:266-271</w:t>
      </w:r>
    </w:p>
    <w:p w14:paraId="39F92D24" w14:textId="77777777" w:rsidR="00E92792" w:rsidRPr="00E92792" w:rsidRDefault="00E92792" w:rsidP="00E92792">
      <w:pPr>
        <w:pStyle w:val="EndNoteBibliography"/>
        <w:spacing w:after="0"/>
        <w:ind w:left="720" w:hanging="720"/>
        <w:rPr>
          <w:noProof/>
        </w:rPr>
      </w:pPr>
      <w:r w:rsidRPr="00E92792">
        <w:rPr>
          <w:noProof/>
        </w:rPr>
        <w:t>Adcock IM, Ford PA, Bhavsar P, Ahmad T, Chung KF (2008) Steroid resistance in asthma: mechanisms and treatment options. Curr Allergy Asthma Rep 8:171</w:t>
      </w:r>
    </w:p>
    <w:p w14:paraId="708CFB00" w14:textId="77777777" w:rsidR="00E92792" w:rsidRPr="00E92792" w:rsidRDefault="00E92792" w:rsidP="00E92792">
      <w:pPr>
        <w:pStyle w:val="EndNoteBibliography"/>
        <w:spacing w:after="0"/>
        <w:ind w:left="720" w:hanging="720"/>
        <w:rPr>
          <w:noProof/>
        </w:rPr>
      </w:pPr>
      <w:r w:rsidRPr="00E92792">
        <w:rPr>
          <w:noProof/>
        </w:rPr>
        <w:t>Adhikari K, Buatong W, Thawithong E, Suwandecha T, Srichana T (2015) Factors Affecting Enhanced Permeation of Amphotericin B Across Cell Membranes and Safety of Formulation. AAPS PharmSciTech:1-9</w:t>
      </w:r>
    </w:p>
    <w:p w14:paraId="136F2ADA" w14:textId="77777777" w:rsidR="00E92792" w:rsidRPr="00E92792" w:rsidRDefault="00E92792" w:rsidP="00E92792">
      <w:pPr>
        <w:pStyle w:val="EndNoteBibliography"/>
        <w:spacing w:after="0"/>
        <w:ind w:left="720" w:hanging="720"/>
        <w:rPr>
          <w:noProof/>
        </w:rPr>
      </w:pPr>
      <w:r w:rsidRPr="00E92792">
        <w:rPr>
          <w:noProof/>
        </w:rPr>
        <w:t>Ahmed T, Mirbahar KB, Oliver Jr W, Eyre P, Wanner A (1982) Characterization of H1-and H2-receptor function in pulmonary and systemic circulations of sheep. J Appl Physiol 53:175-184</w:t>
      </w:r>
    </w:p>
    <w:p w14:paraId="3E13AB2F" w14:textId="77777777" w:rsidR="00E92792" w:rsidRPr="00E92792" w:rsidRDefault="00E92792" w:rsidP="00E92792">
      <w:pPr>
        <w:pStyle w:val="EndNoteBibliography"/>
        <w:spacing w:after="0"/>
        <w:ind w:left="720" w:hanging="720"/>
        <w:rPr>
          <w:noProof/>
        </w:rPr>
      </w:pPr>
      <w:r w:rsidRPr="00E92792">
        <w:rPr>
          <w:noProof/>
        </w:rPr>
        <w:t>Al Faraj A, Shaik AS, Afzal S, Al‐Muhsen S, Halwani R (2016) Specific targeting and noninvasive magnetic resonance imaging of an asthma biomarker in the lung using polyethylene glycol functionalized magnetic nanocarriers. Contrast Media Mol Imaging 11:172-183</w:t>
      </w:r>
    </w:p>
    <w:p w14:paraId="6CFDD4CD" w14:textId="77777777" w:rsidR="00E92792" w:rsidRPr="00E92792" w:rsidRDefault="00E92792" w:rsidP="00E92792">
      <w:pPr>
        <w:pStyle w:val="EndNoteBibliography"/>
        <w:spacing w:after="0"/>
        <w:ind w:left="720" w:hanging="720"/>
        <w:rPr>
          <w:noProof/>
        </w:rPr>
      </w:pPr>
      <w:r w:rsidRPr="00E92792">
        <w:rPr>
          <w:noProof/>
        </w:rPr>
        <w:t>Asai K, Kanazawa H, Kamoi H, Shiraishi S, Hirata K, Yoshikawa J (2003) Increased levels of vascular endothelial growth factor in induced sputum in asthmatic patients. Clin Exp Allergy 33:595-599</w:t>
      </w:r>
    </w:p>
    <w:p w14:paraId="51686C89" w14:textId="77777777" w:rsidR="00E92792" w:rsidRPr="00E92792" w:rsidRDefault="00E92792" w:rsidP="00E92792">
      <w:pPr>
        <w:pStyle w:val="EndNoteBibliography"/>
        <w:spacing w:after="0"/>
        <w:ind w:left="720" w:hanging="720"/>
        <w:rPr>
          <w:noProof/>
        </w:rPr>
      </w:pPr>
      <w:r w:rsidRPr="00E92792">
        <w:rPr>
          <w:noProof/>
        </w:rPr>
        <w:t>Asher MI, Ellwood P (2014) The global asthma report 2014. Global Asthma Network. 2020</w:t>
      </w:r>
    </w:p>
    <w:p w14:paraId="047C97A7" w14:textId="77777777" w:rsidR="00E92792" w:rsidRPr="00E92792" w:rsidRDefault="00E92792" w:rsidP="00E92792">
      <w:pPr>
        <w:pStyle w:val="EndNoteBibliography"/>
        <w:spacing w:after="0"/>
        <w:ind w:left="720" w:hanging="720"/>
        <w:rPr>
          <w:noProof/>
        </w:rPr>
      </w:pPr>
      <w:r w:rsidRPr="00E92792">
        <w:rPr>
          <w:noProof/>
        </w:rPr>
        <w:t>Asher MI et al. (2006) Worldwide time trends in the prevalence of symptoms of asthma, allergic rhinoconjunctivitis, and eczema in childhood: ISAAC Phases One and Three repeat multicountry cross-sectional surveys. Lancet 368:733-743</w:t>
      </w:r>
    </w:p>
    <w:p w14:paraId="70BEF0E6" w14:textId="77777777" w:rsidR="00E92792" w:rsidRPr="00E92792" w:rsidRDefault="00E92792" w:rsidP="00E92792">
      <w:pPr>
        <w:pStyle w:val="EndNoteBibliography"/>
        <w:spacing w:after="0"/>
        <w:ind w:left="720" w:hanging="720"/>
        <w:rPr>
          <w:noProof/>
        </w:rPr>
      </w:pPr>
      <w:r w:rsidRPr="00E92792">
        <w:rPr>
          <w:noProof/>
        </w:rPr>
        <w:t>Bakakos P, Patentalakis G, Papi A (2016) Vascular biomarkers in asthma and COPD. Curr Top Med Chem 16:1599-1609</w:t>
      </w:r>
    </w:p>
    <w:p w14:paraId="71846DB8" w14:textId="77777777" w:rsidR="00E92792" w:rsidRPr="00E92792" w:rsidRDefault="00E92792" w:rsidP="00E92792">
      <w:pPr>
        <w:pStyle w:val="EndNoteBibliography"/>
        <w:spacing w:after="0"/>
        <w:ind w:left="720" w:hanging="720"/>
        <w:rPr>
          <w:noProof/>
        </w:rPr>
      </w:pPr>
      <w:r w:rsidRPr="00E92792">
        <w:rPr>
          <w:noProof/>
        </w:rPr>
        <w:t>Baluk P, Lee CG, Link H, Ator E, Haskell A, Elias JA, McDonald DM (2004) Regulated angiogenesis and vascular regression in mice overexpressing vascular endothelial growth factor in airways. Am J Pathol 165:1071-1085</w:t>
      </w:r>
    </w:p>
    <w:p w14:paraId="0B978821" w14:textId="77777777" w:rsidR="00E92792" w:rsidRPr="00E92792" w:rsidRDefault="00E92792" w:rsidP="00E92792">
      <w:pPr>
        <w:pStyle w:val="EndNoteBibliography"/>
        <w:spacing w:after="0"/>
        <w:ind w:left="720" w:hanging="720"/>
        <w:rPr>
          <w:noProof/>
        </w:rPr>
      </w:pPr>
      <w:r w:rsidRPr="00E92792">
        <w:rPr>
          <w:noProof/>
        </w:rPr>
        <w:t>Bandara H, Herpin M, Kolacny Jr D, Harb A, Romanovicz D, Smyth H (2016) Incorporation of farnesol significantly increases the efficacy of liposomal ciprofloxacin against Pseudomonas aeruginosa biofilms in vitro. Mol Pharm 13:2760-2770</w:t>
      </w:r>
    </w:p>
    <w:p w14:paraId="01A221BF" w14:textId="77777777" w:rsidR="00E92792" w:rsidRPr="00E92792" w:rsidRDefault="00E92792" w:rsidP="00E92792">
      <w:pPr>
        <w:pStyle w:val="EndNoteBibliography"/>
        <w:spacing w:after="0"/>
        <w:ind w:left="720" w:hanging="720"/>
        <w:rPr>
          <w:noProof/>
        </w:rPr>
      </w:pPr>
      <w:r w:rsidRPr="00E92792">
        <w:rPr>
          <w:noProof/>
        </w:rPr>
        <w:t>Barnes PJ (2001) Th2 cytokines and asthma: an introduction. Respir Res 2:64-65</w:t>
      </w:r>
    </w:p>
    <w:p w14:paraId="33705532" w14:textId="77777777" w:rsidR="00E92792" w:rsidRPr="00E92792" w:rsidRDefault="00E92792" w:rsidP="00E92792">
      <w:pPr>
        <w:pStyle w:val="EndNoteBibliography"/>
        <w:spacing w:after="0"/>
        <w:ind w:left="720" w:hanging="720"/>
        <w:rPr>
          <w:noProof/>
        </w:rPr>
      </w:pPr>
      <w:r w:rsidRPr="00E92792">
        <w:rPr>
          <w:noProof/>
        </w:rPr>
        <w:t>Barnes PJ (2006) Drugs for asthma. Br J Pharmacol 147:S297-303 doi:10.1038/sj.bjp.0706437</w:t>
      </w:r>
    </w:p>
    <w:p w14:paraId="325B175E" w14:textId="77777777" w:rsidR="00E92792" w:rsidRPr="00E92792" w:rsidRDefault="00E92792" w:rsidP="00E92792">
      <w:pPr>
        <w:pStyle w:val="EndNoteBibliography"/>
        <w:spacing w:after="0"/>
        <w:ind w:left="720" w:hanging="720"/>
        <w:rPr>
          <w:noProof/>
        </w:rPr>
      </w:pPr>
      <w:r w:rsidRPr="00E92792">
        <w:rPr>
          <w:noProof/>
        </w:rPr>
        <w:t>Barnes PJ (2008) The cytokine network in asthma and chronic obstructive pulmonary disease. J Clin Invest 118:3546-3556</w:t>
      </w:r>
    </w:p>
    <w:p w14:paraId="652F4681" w14:textId="77777777" w:rsidR="00E92792" w:rsidRPr="00E92792" w:rsidRDefault="00E92792" w:rsidP="00E92792">
      <w:pPr>
        <w:pStyle w:val="EndNoteBibliography"/>
        <w:spacing w:after="0"/>
        <w:ind w:left="720" w:hanging="720"/>
        <w:rPr>
          <w:noProof/>
        </w:rPr>
      </w:pPr>
      <w:r w:rsidRPr="00E92792">
        <w:rPr>
          <w:noProof/>
        </w:rPr>
        <w:t>Barnes PJ, Adcock IM (2009) Glucocorticoid resistance in inflammatory diseases. The Lancet 373:1905-1917</w:t>
      </w:r>
    </w:p>
    <w:p w14:paraId="1825AFAE" w14:textId="77777777" w:rsidR="00E92792" w:rsidRPr="00E92792" w:rsidRDefault="00E92792" w:rsidP="00E92792">
      <w:pPr>
        <w:pStyle w:val="EndNoteBibliography"/>
        <w:spacing w:after="0"/>
        <w:ind w:left="720" w:hanging="720"/>
        <w:rPr>
          <w:noProof/>
        </w:rPr>
      </w:pPr>
      <w:r w:rsidRPr="00E92792">
        <w:rPr>
          <w:noProof/>
        </w:rPr>
        <w:t>Bateman ED et al. (2006) Efficacy and safety of roflumilast in the treatment of asthma. Ann Allergy, Asthma Immunol 96:679-686</w:t>
      </w:r>
    </w:p>
    <w:p w14:paraId="167DF7AB" w14:textId="77777777" w:rsidR="00E92792" w:rsidRPr="00E92792" w:rsidRDefault="00E92792" w:rsidP="00E92792">
      <w:pPr>
        <w:pStyle w:val="EndNoteBibliography"/>
        <w:spacing w:after="0"/>
        <w:ind w:left="720" w:hanging="720"/>
        <w:rPr>
          <w:noProof/>
        </w:rPr>
      </w:pPr>
      <w:r w:rsidRPr="00E92792">
        <w:rPr>
          <w:noProof/>
        </w:rPr>
        <w:t>Beasley R (1998) Worldwide variation in prevalence of symptoms of asthma, allergic rhinoconjunctivitis, and atopic eczema: ISAAC. Lancet 351:1225-1232</w:t>
      </w:r>
    </w:p>
    <w:p w14:paraId="60AC2438" w14:textId="77777777" w:rsidR="00E92792" w:rsidRPr="00E92792" w:rsidRDefault="00E92792" w:rsidP="00E92792">
      <w:pPr>
        <w:pStyle w:val="EndNoteBibliography"/>
        <w:spacing w:after="0"/>
        <w:ind w:left="720" w:hanging="720"/>
        <w:rPr>
          <w:noProof/>
        </w:rPr>
      </w:pPr>
      <w:r w:rsidRPr="00E92792">
        <w:rPr>
          <w:noProof/>
        </w:rPr>
        <w:t>Beck KM, Koo J (2019) Brodalumab for the treatment of plaque psoriasis: up-to-date. Expert Opin Biol Ther 19:287-292</w:t>
      </w:r>
    </w:p>
    <w:p w14:paraId="76A119DE" w14:textId="77777777" w:rsidR="00E92792" w:rsidRPr="00E92792" w:rsidRDefault="00E92792" w:rsidP="00E92792">
      <w:pPr>
        <w:pStyle w:val="EndNoteBibliography"/>
        <w:spacing w:after="0"/>
        <w:ind w:left="720" w:hanging="720"/>
        <w:rPr>
          <w:noProof/>
        </w:rPr>
      </w:pPr>
      <w:r w:rsidRPr="00E92792">
        <w:rPr>
          <w:noProof/>
        </w:rPr>
        <w:t>Benayoun L, Druilhe A, Dombret M-C, Aubier M, Pretolani M (2003) Airway structural alterations selectively associated with severe asthma. Am J Respir Crit Care Med 167:1360-1368</w:t>
      </w:r>
    </w:p>
    <w:p w14:paraId="6BE23D1C" w14:textId="77777777" w:rsidR="00E92792" w:rsidRPr="00E92792" w:rsidRDefault="00E92792" w:rsidP="00E92792">
      <w:pPr>
        <w:pStyle w:val="EndNoteBibliography"/>
        <w:spacing w:after="0"/>
        <w:ind w:left="720" w:hanging="720"/>
        <w:rPr>
          <w:noProof/>
        </w:rPr>
      </w:pPr>
      <w:r w:rsidRPr="00E92792">
        <w:rPr>
          <w:noProof/>
        </w:rPr>
        <w:lastRenderedPageBreak/>
        <w:t>Black PN et al. (2001) Trial of roxithromycin in subjects with asthma and serological evidence of infection with Chlamydia pneumoniae. Am J Respir Crit Care Med 164:536-541</w:t>
      </w:r>
    </w:p>
    <w:p w14:paraId="0C43B074" w14:textId="77777777" w:rsidR="00E92792" w:rsidRPr="00E92792" w:rsidRDefault="00E92792" w:rsidP="00E92792">
      <w:pPr>
        <w:pStyle w:val="EndNoteBibliography"/>
        <w:spacing w:after="0"/>
        <w:ind w:left="720" w:hanging="720"/>
        <w:rPr>
          <w:noProof/>
        </w:rPr>
      </w:pPr>
      <w:r w:rsidRPr="00E92792">
        <w:rPr>
          <w:noProof/>
        </w:rPr>
        <w:t>Blanco FJ et al. (2017) Secukinumab in active rheumatoid arthritis: a phase III randomized, double‐blind, active comparator–and placebo‐controlled study. Arthritis &amp; rheumatology 69:1144-1153</w:t>
      </w:r>
    </w:p>
    <w:p w14:paraId="55D0199D" w14:textId="77777777" w:rsidR="00E92792" w:rsidRPr="00E92792" w:rsidRDefault="00E92792" w:rsidP="00E92792">
      <w:pPr>
        <w:pStyle w:val="EndNoteBibliography"/>
        <w:spacing w:after="0"/>
        <w:ind w:left="720" w:hanging="720"/>
        <w:rPr>
          <w:noProof/>
        </w:rPr>
      </w:pPr>
      <w:r w:rsidRPr="00E92792">
        <w:rPr>
          <w:noProof/>
        </w:rPr>
        <w:t>Bleecker ER et al. (2016) Efficacy and safety of benralizumab for patients with severe asthma uncontrolled with high-dosage inhaled corticosteroids and long-acting β2-agonists (SIROCCO): a randomised, multicentre, placebo-controlled phase 3 trial. Lancet 388:2115-2127</w:t>
      </w:r>
    </w:p>
    <w:p w14:paraId="4C509925" w14:textId="77777777" w:rsidR="00E92792" w:rsidRPr="00E92792" w:rsidRDefault="00E92792" w:rsidP="00E92792">
      <w:pPr>
        <w:pStyle w:val="EndNoteBibliography"/>
        <w:spacing w:after="0"/>
        <w:ind w:left="720" w:hanging="720"/>
        <w:rPr>
          <w:noProof/>
        </w:rPr>
      </w:pPr>
      <w:r w:rsidRPr="00E92792">
        <w:rPr>
          <w:noProof/>
        </w:rPr>
        <w:t>Blom RA et al. (2016) A Triple Co-Culture Model of the Human Respiratory Tract to Study Immune-Modulatory Effects of Liposomes and Virosomes. PLoS ONE 11:e0163539</w:t>
      </w:r>
    </w:p>
    <w:p w14:paraId="3CF6455E" w14:textId="77777777" w:rsidR="00E92792" w:rsidRPr="00E92792" w:rsidRDefault="00E92792" w:rsidP="00E92792">
      <w:pPr>
        <w:pStyle w:val="EndNoteBibliography"/>
        <w:spacing w:after="0"/>
        <w:ind w:left="720" w:hanging="720"/>
        <w:rPr>
          <w:noProof/>
        </w:rPr>
      </w:pPr>
      <w:r w:rsidRPr="00E92792">
        <w:rPr>
          <w:noProof/>
        </w:rPr>
        <w:t>Borish LC, Nelson HS, Corren J, Bensch G, Busse WW, Whitmore JB, Agosti JM (2001) Efficacy of soluble IL-4 receptor for the treatment of adults with asthma. J Allergy Clin Immunol 107:963-970</w:t>
      </w:r>
    </w:p>
    <w:p w14:paraId="4CB97E52" w14:textId="77777777" w:rsidR="00E92792" w:rsidRPr="00E92792" w:rsidRDefault="00E92792" w:rsidP="00E92792">
      <w:pPr>
        <w:pStyle w:val="EndNoteBibliography"/>
        <w:spacing w:after="0"/>
        <w:ind w:left="720" w:hanging="720"/>
        <w:rPr>
          <w:noProof/>
        </w:rPr>
      </w:pPr>
      <w:r w:rsidRPr="00E92792">
        <w:rPr>
          <w:noProof/>
        </w:rPr>
        <w:t>Borish LC, Nelson HS, Lanz MJ, Claussen L, Whitmore JB, Agosti JM, Garrison L (1999) Interleukin-4 receptor in moderate atopic asthma: a phase I/II randomized, placebo-controlled trial. Am J Respir Crit Care Med 160:1816-1823</w:t>
      </w:r>
    </w:p>
    <w:p w14:paraId="3F56FD4F" w14:textId="77777777" w:rsidR="00E92792" w:rsidRPr="00E92792" w:rsidRDefault="00E92792" w:rsidP="00E92792">
      <w:pPr>
        <w:pStyle w:val="EndNoteBibliography"/>
        <w:spacing w:after="0"/>
        <w:ind w:left="720" w:hanging="720"/>
        <w:rPr>
          <w:noProof/>
        </w:rPr>
      </w:pPr>
      <w:r w:rsidRPr="00E92792">
        <w:rPr>
          <w:noProof/>
        </w:rPr>
        <w:t>Bousquet J et al. (2006) Comparison of roflumilast, an oral anti‐inflammatory, with beclomethasone dipropionate in the treatment of persistent asthma. Allergy 61:72-78</w:t>
      </w:r>
    </w:p>
    <w:p w14:paraId="55CD639A" w14:textId="77777777" w:rsidR="00E92792" w:rsidRPr="00E92792" w:rsidRDefault="00E92792" w:rsidP="00E92792">
      <w:pPr>
        <w:pStyle w:val="EndNoteBibliography"/>
        <w:spacing w:after="0"/>
        <w:ind w:left="720" w:hanging="720"/>
        <w:rPr>
          <w:noProof/>
        </w:rPr>
      </w:pPr>
      <w:r w:rsidRPr="00E92792">
        <w:rPr>
          <w:noProof/>
        </w:rPr>
        <w:t>Brusselle GG, Maes T, Bracke KR (2013) Eosinophils in the spotlight: eosinophilic airway inflammation in nonallergic asthma. Nat Med 19:977-979</w:t>
      </w:r>
    </w:p>
    <w:p w14:paraId="61A81270" w14:textId="77777777" w:rsidR="00E92792" w:rsidRPr="00E92792" w:rsidRDefault="00E92792" w:rsidP="00E92792">
      <w:pPr>
        <w:pStyle w:val="EndNoteBibliography"/>
        <w:spacing w:after="0"/>
        <w:ind w:left="720" w:hanging="720"/>
        <w:rPr>
          <w:noProof/>
        </w:rPr>
      </w:pPr>
      <w:r w:rsidRPr="00E92792">
        <w:rPr>
          <w:noProof/>
        </w:rPr>
        <w:t>Bundschuh DS, Eltze M, Barsig J, Wollin L, Hatzelmann A, Beume R (2001) In vivo efficacy in airway disease models of roflumilast, a novel orally active PDE4 inhibitor. J Pharmacol Exp Ther 297:280-290</w:t>
      </w:r>
    </w:p>
    <w:p w14:paraId="3FC33280" w14:textId="77777777" w:rsidR="00E92792" w:rsidRPr="00E92792" w:rsidRDefault="00E92792" w:rsidP="00E92792">
      <w:pPr>
        <w:pStyle w:val="EndNoteBibliography"/>
        <w:spacing w:after="0"/>
        <w:ind w:left="720" w:hanging="720"/>
        <w:rPr>
          <w:noProof/>
        </w:rPr>
      </w:pPr>
      <w:r w:rsidRPr="00E92792">
        <w:rPr>
          <w:noProof/>
        </w:rPr>
        <w:t>Burgess JK et al. (2010) Reduction of tumstatin in asthmatic airways contributes to angiogenesis, inflammation, and hyperresponsiveness. Am J Respir Crit Care Med 181:106-115</w:t>
      </w:r>
    </w:p>
    <w:p w14:paraId="557D8041" w14:textId="77777777" w:rsidR="00E92792" w:rsidRPr="00E92792" w:rsidRDefault="00E92792" w:rsidP="00E92792">
      <w:pPr>
        <w:pStyle w:val="EndNoteBibliography"/>
        <w:spacing w:after="0"/>
        <w:ind w:left="720" w:hanging="720"/>
        <w:rPr>
          <w:noProof/>
        </w:rPr>
      </w:pPr>
      <w:r w:rsidRPr="00E92792">
        <w:rPr>
          <w:noProof/>
        </w:rPr>
        <w:t>Busse WW, Holgate S, Kerwin E, Chon Y, Feng J, Lin J, Lin S-L (2013) Randomized, double-blind, placebo-controlled study of brodalumab, a human anti–IL-17 receptor monoclonal antibody, in moderate to severe asthma. Am J Respir Crit Care Med 188:1294-1302</w:t>
      </w:r>
    </w:p>
    <w:p w14:paraId="1547BD7C" w14:textId="77777777" w:rsidR="00E92792" w:rsidRPr="00E92792" w:rsidRDefault="00E92792" w:rsidP="00E92792">
      <w:pPr>
        <w:pStyle w:val="EndNoteBibliography"/>
        <w:spacing w:after="0"/>
        <w:ind w:left="720" w:hanging="720"/>
        <w:rPr>
          <w:noProof/>
        </w:rPr>
      </w:pPr>
      <w:r w:rsidRPr="00E92792">
        <w:rPr>
          <w:noProof/>
        </w:rPr>
        <w:t>Cahill KN et al. (2017) KIT inhibition by imatinib in patients with severe refractory asthma. N Engl J Med 376:1911-1920</w:t>
      </w:r>
    </w:p>
    <w:p w14:paraId="2495DC00" w14:textId="77777777" w:rsidR="00E92792" w:rsidRPr="00E92792" w:rsidRDefault="00E92792" w:rsidP="00E92792">
      <w:pPr>
        <w:pStyle w:val="EndNoteBibliography"/>
        <w:spacing w:after="0"/>
        <w:ind w:left="720" w:hanging="720"/>
        <w:rPr>
          <w:noProof/>
        </w:rPr>
      </w:pPr>
      <w:r w:rsidRPr="00E92792">
        <w:rPr>
          <w:noProof/>
        </w:rPr>
        <w:t>Calverley PM, Rabe KF, Goehring U-M, Kristiansen S, Fabbri LM, Martinez FJ (2009) Roflumilast in symptomatic chronic obstructive pulmonary disease: two randomised clinical trials. The Lancet 374:685-694</w:t>
      </w:r>
    </w:p>
    <w:p w14:paraId="52420A06" w14:textId="77777777" w:rsidR="00E92792" w:rsidRPr="00E92792" w:rsidRDefault="00E92792" w:rsidP="00E92792">
      <w:pPr>
        <w:pStyle w:val="EndNoteBibliography"/>
        <w:spacing w:after="0"/>
        <w:ind w:left="720" w:hanging="720"/>
        <w:rPr>
          <w:noProof/>
        </w:rPr>
      </w:pPr>
      <w:r w:rsidRPr="00E92792">
        <w:rPr>
          <w:noProof/>
        </w:rPr>
        <w:t>Camargo LdN et al. (2018) Effects of anti-IL-17 on inflammation, remodeling, and oxidative stress in an experimental model of asthma exacerbated by LPS. Frontiers in immunology 8:1835</w:t>
      </w:r>
    </w:p>
    <w:p w14:paraId="45E235D6" w14:textId="77777777" w:rsidR="00E92792" w:rsidRPr="00E92792" w:rsidRDefault="00E92792" w:rsidP="00E92792">
      <w:pPr>
        <w:pStyle w:val="EndNoteBibliography"/>
        <w:spacing w:after="0"/>
        <w:ind w:left="720" w:hanging="720"/>
        <w:rPr>
          <w:noProof/>
        </w:rPr>
      </w:pPr>
      <w:r w:rsidRPr="00E92792">
        <w:rPr>
          <w:noProof/>
        </w:rPr>
        <w:t>Carmeliet P (2000) Mechanisms of angiogenesis and arteriogenesis. Nat Med 6:389-396</w:t>
      </w:r>
    </w:p>
    <w:p w14:paraId="1A280A43" w14:textId="77777777" w:rsidR="00E92792" w:rsidRPr="00E92792" w:rsidRDefault="00E92792" w:rsidP="00E92792">
      <w:pPr>
        <w:pStyle w:val="EndNoteBibliography"/>
        <w:spacing w:after="0"/>
        <w:ind w:left="720" w:hanging="720"/>
        <w:rPr>
          <w:noProof/>
        </w:rPr>
      </w:pPr>
      <w:r w:rsidRPr="00E92792">
        <w:rPr>
          <w:noProof/>
        </w:rPr>
        <w:t>Carmeliet P (2005) Angiogenesis in life, disease and medicine. Nature 438:932-936</w:t>
      </w:r>
    </w:p>
    <w:p w14:paraId="64CC9E60" w14:textId="77777777" w:rsidR="00E92792" w:rsidRPr="00E92792" w:rsidRDefault="00E92792" w:rsidP="00E92792">
      <w:pPr>
        <w:pStyle w:val="EndNoteBibliography"/>
        <w:spacing w:after="0"/>
        <w:ind w:left="720" w:hanging="720"/>
        <w:rPr>
          <w:noProof/>
        </w:rPr>
      </w:pPr>
      <w:r w:rsidRPr="00E92792">
        <w:rPr>
          <w:noProof/>
        </w:rPr>
        <w:t>Castoldi A et al. (2016) Calcifediol-loaded liposomes for local treatment of pulmonary bacterial infections. Eur J Pharm Biopharm 118:62-67</w:t>
      </w:r>
    </w:p>
    <w:p w14:paraId="16B34316" w14:textId="77777777" w:rsidR="00E92792" w:rsidRPr="00E92792" w:rsidRDefault="00E92792" w:rsidP="00E92792">
      <w:pPr>
        <w:pStyle w:val="EndNoteBibliography"/>
        <w:spacing w:after="0"/>
        <w:ind w:left="720" w:hanging="720"/>
        <w:rPr>
          <w:noProof/>
        </w:rPr>
      </w:pPr>
      <w:r w:rsidRPr="00E92792">
        <w:rPr>
          <w:noProof/>
        </w:rPr>
        <w:t>Castro M et al. (2018) Dupilumab efficacy and safety in moderate-to-severe uncontrolled asthma. N Engl J Med 378:2486-2296</w:t>
      </w:r>
    </w:p>
    <w:p w14:paraId="7B6EA3B0" w14:textId="77777777" w:rsidR="00E92792" w:rsidRPr="00E92792" w:rsidRDefault="00E92792" w:rsidP="00E92792">
      <w:pPr>
        <w:pStyle w:val="EndNoteBibliography"/>
        <w:spacing w:after="0"/>
        <w:ind w:left="720" w:hanging="720"/>
        <w:rPr>
          <w:noProof/>
        </w:rPr>
      </w:pPr>
      <w:r w:rsidRPr="00E92792">
        <w:rPr>
          <w:noProof/>
        </w:rPr>
        <w:t>Chakir J et al. (2003) Airway remodeling-associated mediators in moderate to severe asthma: effect of steroids on TGF-β, IL-11, IL-17, and type I and type III collagen expression. J Allergy Clin Immunol 111:1293-1298</w:t>
      </w:r>
    </w:p>
    <w:p w14:paraId="329A7D73" w14:textId="77777777" w:rsidR="00E92792" w:rsidRPr="00E92792" w:rsidRDefault="00E92792" w:rsidP="00E92792">
      <w:pPr>
        <w:pStyle w:val="EndNoteBibliography"/>
        <w:spacing w:after="0"/>
        <w:ind w:left="720" w:hanging="720"/>
        <w:rPr>
          <w:noProof/>
        </w:rPr>
      </w:pPr>
      <w:r w:rsidRPr="00E92792">
        <w:rPr>
          <w:noProof/>
        </w:rPr>
        <w:lastRenderedPageBreak/>
        <w:t>Chang Y et al. (2012) Th17‐associated cytokines promote human airway smooth muscle cell proliferation. The FASEB Journal 26:5152-5160</w:t>
      </w:r>
    </w:p>
    <w:p w14:paraId="07B8D718" w14:textId="77777777" w:rsidR="00E92792" w:rsidRPr="00E92792" w:rsidRDefault="00E92792" w:rsidP="00E92792">
      <w:pPr>
        <w:pStyle w:val="EndNoteBibliography"/>
        <w:spacing w:after="0"/>
        <w:ind w:left="720" w:hanging="720"/>
        <w:rPr>
          <w:noProof/>
        </w:rPr>
      </w:pPr>
      <w:r w:rsidRPr="00E92792">
        <w:rPr>
          <w:noProof/>
        </w:rPr>
        <w:t>Chen M et al. (2017) MiR-23b controls TGF-beta1 induced airway smooth muscle cell proliferation via direct targeting of Smad3. Pulm Pharmacol Ther 42:33-42 doi:10.1016/j.pupt.2017.01.001</w:t>
      </w:r>
    </w:p>
    <w:p w14:paraId="48B6D6C5" w14:textId="77777777" w:rsidR="00E92792" w:rsidRPr="00E92792" w:rsidRDefault="00E92792" w:rsidP="00E92792">
      <w:pPr>
        <w:pStyle w:val="EndNoteBibliography"/>
        <w:spacing w:after="0"/>
        <w:ind w:left="720" w:hanging="720"/>
        <w:rPr>
          <w:noProof/>
        </w:rPr>
      </w:pPr>
      <w:r w:rsidRPr="00E92792">
        <w:rPr>
          <w:noProof/>
        </w:rPr>
        <w:t>Chesné J, Braza F, Mahay G, Brouard S, Aronica M, Magnan A (2014) IL-17 in severe asthma. Where do we stand? Am J Respir Crit Care Med 190:1094-1101</w:t>
      </w:r>
    </w:p>
    <w:p w14:paraId="04D7F4D2" w14:textId="77777777" w:rsidR="00E92792" w:rsidRPr="00E92792" w:rsidRDefault="00E92792" w:rsidP="00E92792">
      <w:pPr>
        <w:pStyle w:val="EndNoteBibliography"/>
        <w:spacing w:after="0"/>
        <w:ind w:left="720" w:hanging="720"/>
        <w:rPr>
          <w:noProof/>
        </w:rPr>
      </w:pPr>
      <w:r w:rsidRPr="00E92792">
        <w:rPr>
          <w:noProof/>
        </w:rPr>
        <w:t>Chetta A et al. (2003) Vascular component of airway remodeling in asthma is reduced by high dose of fluticasone. Am J Respir Crit Care Med 167:751-757</w:t>
      </w:r>
    </w:p>
    <w:p w14:paraId="4F4DB1C2" w14:textId="77777777" w:rsidR="00E92792" w:rsidRPr="00E92792" w:rsidRDefault="00E92792" w:rsidP="00E92792">
      <w:pPr>
        <w:pStyle w:val="EndNoteBibliography"/>
        <w:spacing w:after="0"/>
        <w:ind w:left="720" w:hanging="720"/>
        <w:rPr>
          <w:noProof/>
        </w:rPr>
      </w:pPr>
      <w:r w:rsidRPr="00E92792">
        <w:rPr>
          <w:noProof/>
        </w:rPr>
        <w:t>Chung AS, Ferrara N (2011) Developmental and pathological angiogenesis. Annu Rev Cell Dev Biol 27:563-584</w:t>
      </w:r>
    </w:p>
    <w:p w14:paraId="7CB4F1B2" w14:textId="77777777" w:rsidR="00E92792" w:rsidRPr="00E92792" w:rsidRDefault="00E92792" w:rsidP="00E92792">
      <w:pPr>
        <w:pStyle w:val="EndNoteBibliography"/>
        <w:spacing w:after="0"/>
        <w:ind w:left="720" w:hanging="720"/>
        <w:rPr>
          <w:noProof/>
        </w:rPr>
      </w:pPr>
      <w:r w:rsidRPr="00E92792">
        <w:rPr>
          <w:noProof/>
        </w:rPr>
        <w:t xml:space="preserve">ClinicalTrial (2015) Safety, Tolerability, and Efficacy of AIN457 in Patients With Uncontrolled Asthma (NCT01478360). US National Library of Medicine, </w:t>
      </w:r>
    </w:p>
    <w:p w14:paraId="0C16E8F6" w14:textId="77777777" w:rsidR="00E92792" w:rsidRPr="00E92792" w:rsidRDefault="00E92792" w:rsidP="00E92792">
      <w:pPr>
        <w:pStyle w:val="EndNoteBibliography"/>
        <w:spacing w:after="0"/>
        <w:ind w:left="720" w:hanging="720"/>
        <w:rPr>
          <w:noProof/>
        </w:rPr>
      </w:pPr>
      <w:r w:rsidRPr="00E92792">
        <w:rPr>
          <w:noProof/>
        </w:rPr>
        <w:t>Corren J et al. (2018) Tezepelumab demonstrates clinically meaningful improvements in asthma control (ACQ-6) in patients with uncontrolled asthma: results from a phase 2b clinical trial. J Allergy Clin Immunol 141:AB80</w:t>
      </w:r>
    </w:p>
    <w:p w14:paraId="583CD7D8" w14:textId="77777777" w:rsidR="00E92792" w:rsidRPr="00E92792" w:rsidRDefault="00E92792" w:rsidP="00E92792">
      <w:pPr>
        <w:pStyle w:val="EndNoteBibliography"/>
        <w:spacing w:after="0"/>
        <w:ind w:left="720" w:hanging="720"/>
        <w:rPr>
          <w:noProof/>
        </w:rPr>
      </w:pPr>
      <w:r w:rsidRPr="00E92792">
        <w:rPr>
          <w:noProof/>
        </w:rPr>
        <w:t>Corren J, Parnes JR, Wang L, Mo M, Roseti SL, Griffiths JM, van der Merwe R (2017) Tezepelumab in adults with uncontrolled asthma. N Engl J Med 377:936-946</w:t>
      </w:r>
    </w:p>
    <w:p w14:paraId="02D13F8A" w14:textId="77777777" w:rsidR="00E92792" w:rsidRPr="00E92792" w:rsidRDefault="00E92792" w:rsidP="00E92792">
      <w:pPr>
        <w:pStyle w:val="EndNoteBibliography"/>
        <w:spacing w:after="0"/>
        <w:ind w:left="720" w:hanging="720"/>
        <w:rPr>
          <w:noProof/>
        </w:rPr>
      </w:pPr>
      <w:r w:rsidRPr="00E92792">
        <w:rPr>
          <w:noProof/>
        </w:rPr>
        <w:t>Corry DB, Folkesson HG, Warnock ML, Erle DJ, Matthay MA, Wiener-Kronish JP, Locksley RM (1996) Interleukin 4, but not interleukin 5 or eosinophils, is required in a murine model of acute airway hyperreactivity. J Exp Med 183:109-117</w:t>
      </w:r>
    </w:p>
    <w:p w14:paraId="6C92D270" w14:textId="77777777" w:rsidR="00E92792" w:rsidRPr="00E92792" w:rsidRDefault="00E92792" w:rsidP="00E92792">
      <w:pPr>
        <w:pStyle w:val="EndNoteBibliography"/>
        <w:spacing w:after="0"/>
        <w:ind w:left="720" w:hanging="720"/>
        <w:rPr>
          <w:noProof/>
        </w:rPr>
      </w:pPr>
      <w:r w:rsidRPr="00E92792">
        <w:rPr>
          <w:noProof/>
        </w:rPr>
        <w:t>Curry JJ (1946) The effect of antihistamine substances and other drugs on histamine bronchoconstriction in asthmatic subjects. The Journal of clinical investigation 25:792-799</w:t>
      </w:r>
    </w:p>
    <w:p w14:paraId="0C864075" w14:textId="77777777" w:rsidR="00E92792" w:rsidRPr="00E92792" w:rsidRDefault="00E92792" w:rsidP="00E92792">
      <w:pPr>
        <w:pStyle w:val="EndNoteBibliography"/>
        <w:spacing w:after="0"/>
        <w:ind w:left="720" w:hanging="720"/>
        <w:rPr>
          <w:noProof/>
        </w:rPr>
      </w:pPr>
      <w:r w:rsidRPr="00E92792">
        <w:rPr>
          <w:noProof/>
        </w:rPr>
        <w:t>Di Gioia S et al. (2015) Nanocomplexes for gene therapy of respiratory diseases: Targeting and overcoming the mucus barrier. Pulm Pharmacol Ther 34:8-24</w:t>
      </w:r>
    </w:p>
    <w:p w14:paraId="250558F1" w14:textId="77777777" w:rsidR="00E92792" w:rsidRPr="00E92792" w:rsidRDefault="00E92792" w:rsidP="00E92792">
      <w:pPr>
        <w:pStyle w:val="EndNoteBibliography"/>
        <w:spacing w:after="0"/>
        <w:ind w:left="720" w:hanging="720"/>
        <w:rPr>
          <w:noProof/>
        </w:rPr>
      </w:pPr>
      <w:r w:rsidRPr="00E92792">
        <w:rPr>
          <w:noProof/>
        </w:rPr>
        <w:t>Djukanovic R (2002) Airway inflammation in asthma and its consequences: implications for treatment in children and adults. J Allergy Clin Immunol 109:S539-S548</w:t>
      </w:r>
    </w:p>
    <w:p w14:paraId="1E2E7BA4" w14:textId="77777777" w:rsidR="00E92792" w:rsidRPr="00E92792" w:rsidRDefault="00E92792" w:rsidP="00E92792">
      <w:pPr>
        <w:pStyle w:val="EndNoteBibliography"/>
        <w:spacing w:after="0"/>
        <w:ind w:left="720" w:hanging="720"/>
        <w:rPr>
          <w:noProof/>
        </w:rPr>
      </w:pPr>
      <w:r w:rsidRPr="00E92792">
        <w:rPr>
          <w:noProof/>
        </w:rPr>
        <w:t>Doucet C, Brouty-Boyé D, Pottin-Clémenceau C, Canonica GW, Jasmin C, Azzarone B (1998) Interleukin (IL) 4 and IL-13 act on human lung fibroblasts. Implication in asthma. The Journal of clinical investigation 101:2129-2139</w:t>
      </w:r>
    </w:p>
    <w:p w14:paraId="1175E2F8" w14:textId="77777777" w:rsidR="00E92792" w:rsidRPr="00E92792" w:rsidRDefault="00E92792" w:rsidP="00E92792">
      <w:pPr>
        <w:pStyle w:val="EndNoteBibliography"/>
        <w:spacing w:after="0"/>
        <w:ind w:left="720" w:hanging="720"/>
        <w:rPr>
          <w:noProof/>
        </w:rPr>
      </w:pPr>
      <w:r w:rsidRPr="00E92792">
        <w:rPr>
          <w:noProof/>
        </w:rPr>
        <w:t>Douwes J, Gibson P, Pekkanen J, Pearce N (2002) Non-eosinophilic asthma: importance and possible mechanisms. Thorax 57:643-648</w:t>
      </w:r>
    </w:p>
    <w:p w14:paraId="3D9917AB" w14:textId="77777777" w:rsidR="00E92792" w:rsidRPr="00E92792" w:rsidRDefault="00E92792" w:rsidP="00E92792">
      <w:pPr>
        <w:pStyle w:val="EndNoteBibliography"/>
        <w:spacing w:after="0"/>
        <w:ind w:left="720" w:hanging="720"/>
        <w:rPr>
          <w:noProof/>
        </w:rPr>
      </w:pPr>
      <w:r w:rsidRPr="00E92792">
        <w:rPr>
          <w:noProof/>
        </w:rPr>
        <w:t>Dua K et al. (2017a) Chitosan and Its Derivatives in Nanocarrier Based Pulmonary Drug Delivery Systems. Pharm Nanotechnol 5:243-249</w:t>
      </w:r>
    </w:p>
    <w:p w14:paraId="576FCD5F" w14:textId="77777777" w:rsidR="00E92792" w:rsidRPr="00E92792" w:rsidRDefault="00E92792" w:rsidP="00E92792">
      <w:pPr>
        <w:pStyle w:val="EndNoteBibliography"/>
        <w:spacing w:after="0"/>
        <w:ind w:left="720" w:hanging="720"/>
        <w:rPr>
          <w:noProof/>
        </w:rPr>
      </w:pPr>
      <w:r w:rsidRPr="00E92792">
        <w:rPr>
          <w:noProof/>
        </w:rPr>
        <w:t>Dua K, Hansbro NG, Foster PS, Hansbro PM (2017b) MicroRNAs as therapeutics for future drug delivery systems in treatment of lung diseases. Drug Deliv Transl Res:1-11</w:t>
      </w:r>
    </w:p>
    <w:p w14:paraId="5BE9CA49" w14:textId="77777777" w:rsidR="00E92792" w:rsidRPr="00E92792" w:rsidRDefault="00E92792" w:rsidP="00E92792">
      <w:pPr>
        <w:pStyle w:val="EndNoteBibliography"/>
        <w:spacing w:after="0"/>
        <w:ind w:left="720" w:hanging="720"/>
        <w:rPr>
          <w:noProof/>
        </w:rPr>
      </w:pPr>
      <w:r w:rsidRPr="00E92792">
        <w:rPr>
          <w:noProof/>
        </w:rPr>
        <w:t>Elbehidy RM, Youssef DM, El-Shal AS, Shalaby SM, Sherbiny HS, Sherief LM, Akeel NE (2016) MicroRNA-21 as a novel biomarker in diagnosis and response to therapy in asthmatic children. Mol Immunol 71:107-114 doi:10.1016/j.molimm.2015.12.015</w:t>
      </w:r>
    </w:p>
    <w:p w14:paraId="74E57D2B" w14:textId="77777777" w:rsidR="00E92792" w:rsidRPr="00E92792" w:rsidRDefault="00E92792" w:rsidP="00E92792">
      <w:pPr>
        <w:pStyle w:val="EndNoteBibliography"/>
        <w:spacing w:after="0"/>
        <w:ind w:left="720" w:hanging="720"/>
        <w:rPr>
          <w:noProof/>
        </w:rPr>
      </w:pPr>
      <w:r w:rsidRPr="00E92792">
        <w:rPr>
          <w:noProof/>
        </w:rPr>
        <w:t>Ennis M (2003) Neutrophils in asthma pathophysiology. Curr Allergy Asthma Rep 3:159-165</w:t>
      </w:r>
    </w:p>
    <w:p w14:paraId="46F1BF35" w14:textId="77777777" w:rsidR="00E92792" w:rsidRPr="00E92792" w:rsidRDefault="00E92792" w:rsidP="00E92792">
      <w:pPr>
        <w:pStyle w:val="EndNoteBibliography"/>
        <w:spacing w:after="0"/>
        <w:ind w:left="720" w:hanging="720"/>
        <w:rPr>
          <w:noProof/>
        </w:rPr>
      </w:pPr>
      <w:r w:rsidRPr="00E92792">
        <w:rPr>
          <w:noProof/>
        </w:rPr>
        <w:t xml:space="preserve">Esposito S, Blasi F, Bosis F Efficacy of clarithromycin for the treatment of acute episodes of bronchospasm in children with a history of recurrent wheezing. In: 22nd annual meeting of European Society for Pediatric Infectious Diseases (ESPID). Tampere, Finland, 2004. </w:t>
      </w:r>
    </w:p>
    <w:p w14:paraId="642F244E" w14:textId="77777777" w:rsidR="00E92792" w:rsidRPr="00E92792" w:rsidRDefault="00E92792" w:rsidP="00E92792">
      <w:pPr>
        <w:pStyle w:val="EndNoteBibliography"/>
        <w:spacing w:after="0"/>
        <w:ind w:left="720" w:hanging="720"/>
        <w:rPr>
          <w:noProof/>
        </w:rPr>
      </w:pPr>
      <w:r w:rsidRPr="00E92792">
        <w:rPr>
          <w:noProof/>
        </w:rPr>
        <w:t>Essilfie A-T et al. (2015) Macrolide therapy suppresses key features of experimental steroid-sensitive and steroid-insensitive asthma. Thorax 70:458-467 doi:10.1136/thoraxjnl-2014-206067</w:t>
      </w:r>
    </w:p>
    <w:p w14:paraId="6A47938F" w14:textId="77777777" w:rsidR="00E92792" w:rsidRPr="00E92792" w:rsidRDefault="00E92792" w:rsidP="00E92792">
      <w:pPr>
        <w:pStyle w:val="EndNoteBibliography"/>
        <w:spacing w:after="0"/>
        <w:ind w:left="720" w:hanging="720"/>
        <w:rPr>
          <w:noProof/>
        </w:rPr>
      </w:pPr>
      <w:r w:rsidRPr="00E92792">
        <w:rPr>
          <w:noProof/>
        </w:rPr>
        <w:t>Essilfie A-T et al. (2011) Haemophilus influenzae infection drives IL-17-mediated neutrophilic allergic airways disease. PLoS Pathog 7:e1002244</w:t>
      </w:r>
    </w:p>
    <w:p w14:paraId="755FF256" w14:textId="77777777" w:rsidR="00E92792" w:rsidRPr="00E92792" w:rsidRDefault="00E92792" w:rsidP="00E92792">
      <w:pPr>
        <w:pStyle w:val="EndNoteBibliography"/>
        <w:spacing w:after="0"/>
        <w:ind w:left="720" w:hanging="720"/>
        <w:rPr>
          <w:noProof/>
        </w:rPr>
      </w:pPr>
      <w:r w:rsidRPr="00E92792">
        <w:rPr>
          <w:noProof/>
        </w:rPr>
        <w:lastRenderedPageBreak/>
        <w:t>Essilfie AT et al. (2012) Combined Haemophilus influenzae respiratory infection and allergic airways disease drives chronic infection and features of neutrophilic asthma. Thorax 67:588-599 doi:10.1136/thoraxjnl-2011-200160</w:t>
      </w:r>
    </w:p>
    <w:p w14:paraId="17B2E25D" w14:textId="77777777" w:rsidR="00E92792" w:rsidRPr="00E92792" w:rsidRDefault="00E92792" w:rsidP="00E92792">
      <w:pPr>
        <w:pStyle w:val="EndNoteBibliography"/>
        <w:spacing w:after="0"/>
        <w:ind w:left="720" w:hanging="720"/>
        <w:rPr>
          <w:noProof/>
        </w:rPr>
      </w:pPr>
      <w:r w:rsidRPr="00E92792">
        <w:rPr>
          <w:noProof/>
        </w:rPr>
        <w:t>Esteban-Gorgojo I, Antolín-Amérigo D, Domínguez-Ortega J, Quirce S (2018) Non-eosinophilic asthma: current perspectives. J Asthma Allergy 11:267-281 doi: 10.2147/JAA.S153097</w:t>
      </w:r>
    </w:p>
    <w:p w14:paraId="1C8B6227" w14:textId="77777777" w:rsidR="00E92792" w:rsidRPr="00E92792" w:rsidRDefault="00E92792" w:rsidP="00E92792">
      <w:pPr>
        <w:pStyle w:val="EndNoteBibliography"/>
        <w:spacing w:after="0"/>
        <w:ind w:left="720" w:hanging="720"/>
        <w:rPr>
          <w:noProof/>
        </w:rPr>
      </w:pPr>
      <w:r w:rsidRPr="00E92792">
        <w:rPr>
          <w:noProof/>
        </w:rPr>
        <w:t>Fan L et al. (2016) MicroRNA-145 influences the balance of Th1/Th2 via regulating RUNX3 in asthma patients. Exp Lung Res 42:417-424 doi:10.1080/01902148.2016.1256452</w:t>
      </w:r>
    </w:p>
    <w:p w14:paraId="20E375E4" w14:textId="77777777" w:rsidR="00E92792" w:rsidRPr="00E92792" w:rsidRDefault="00E92792" w:rsidP="00E92792">
      <w:pPr>
        <w:pStyle w:val="EndNoteBibliography"/>
        <w:spacing w:after="0"/>
        <w:ind w:left="720" w:hanging="720"/>
        <w:rPr>
          <w:noProof/>
        </w:rPr>
      </w:pPr>
      <w:r w:rsidRPr="00E92792">
        <w:rPr>
          <w:noProof/>
        </w:rPr>
        <w:t>Ferguson GT et al. (2018) Assessment of an accessorized pre-filled syringe for home-administered benralizumab in severe asthma. J Asthma Allergy 11:63-72</w:t>
      </w:r>
    </w:p>
    <w:p w14:paraId="2D752C98" w14:textId="77777777" w:rsidR="00E92792" w:rsidRPr="00E92792" w:rsidRDefault="00E92792" w:rsidP="00E92792">
      <w:pPr>
        <w:pStyle w:val="EndNoteBibliography"/>
        <w:spacing w:after="0"/>
        <w:ind w:left="720" w:hanging="720"/>
        <w:rPr>
          <w:noProof/>
        </w:rPr>
      </w:pPr>
      <w:r w:rsidRPr="00E92792">
        <w:rPr>
          <w:noProof/>
        </w:rPr>
        <w:t>Ferrara N (2007) Vascular endothelial growth factor: pathophysiology and clinical implications. Angiogenesis From basic science to clinical applications:1-36</w:t>
      </w:r>
    </w:p>
    <w:p w14:paraId="45B8AD43" w14:textId="77777777" w:rsidR="00E92792" w:rsidRPr="00E92792" w:rsidRDefault="00E92792" w:rsidP="00E92792">
      <w:pPr>
        <w:pStyle w:val="EndNoteBibliography"/>
        <w:spacing w:after="0"/>
        <w:ind w:left="720" w:hanging="720"/>
        <w:rPr>
          <w:noProof/>
        </w:rPr>
      </w:pPr>
      <w:r w:rsidRPr="00E92792">
        <w:rPr>
          <w:noProof/>
        </w:rPr>
        <w:t>Fireman P Understanding asthma pathophysiology. In: Allergy and Asthma Proceedings, 2003. vol 2. OceanSide Publications, Inc, pp 79-83</w:t>
      </w:r>
    </w:p>
    <w:p w14:paraId="67D786A1" w14:textId="77777777" w:rsidR="00E92792" w:rsidRPr="00E92792" w:rsidRDefault="00E92792" w:rsidP="00E92792">
      <w:pPr>
        <w:pStyle w:val="EndNoteBibliography"/>
        <w:spacing w:after="0"/>
        <w:ind w:left="720" w:hanging="720"/>
        <w:rPr>
          <w:noProof/>
        </w:rPr>
      </w:pPr>
      <w:r w:rsidRPr="00E92792">
        <w:rPr>
          <w:noProof/>
        </w:rPr>
        <w:t>Fogli LK et al. (2013) T cell–derived IL-17 mediates epithelial changes in the airway and drives pulmonary neutrophilia. The Journal of Immunology 191:3100-3111</w:t>
      </w:r>
    </w:p>
    <w:p w14:paraId="50DAE578" w14:textId="77777777" w:rsidR="00E92792" w:rsidRPr="00E92792" w:rsidRDefault="00E92792" w:rsidP="00E92792">
      <w:pPr>
        <w:pStyle w:val="EndNoteBibliography"/>
        <w:spacing w:after="0"/>
        <w:ind w:left="720" w:hanging="720"/>
        <w:rPr>
          <w:noProof/>
        </w:rPr>
      </w:pPr>
      <w:r w:rsidRPr="00E92792">
        <w:rPr>
          <w:noProof/>
        </w:rPr>
        <w:t>Foster PS et al. (2013) The emerging role of microRNAs in regulating immune and inflammatory responses in the lung. Immunol Rev 253:198-215</w:t>
      </w:r>
    </w:p>
    <w:p w14:paraId="79E94CFC" w14:textId="77777777" w:rsidR="00E92792" w:rsidRPr="00E92792" w:rsidRDefault="00E92792" w:rsidP="00E92792">
      <w:pPr>
        <w:pStyle w:val="EndNoteBibliography"/>
        <w:spacing w:after="0"/>
        <w:ind w:left="720" w:hanging="720"/>
        <w:rPr>
          <w:noProof/>
        </w:rPr>
      </w:pPr>
      <w:r w:rsidRPr="00E92792">
        <w:rPr>
          <w:noProof/>
        </w:rPr>
        <w:t>Frieri M Asthma concepts in the new millennium: update in asthma pathophysiology. In: Allergy and Asthma Proceedings, 2005. vol 2. OceanSide Publications, Inc, pp 83-88</w:t>
      </w:r>
    </w:p>
    <w:p w14:paraId="7573FFB6" w14:textId="77777777" w:rsidR="00E92792" w:rsidRPr="00E92792" w:rsidRDefault="00E92792" w:rsidP="00E92792">
      <w:pPr>
        <w:pStyle w:val="EndNoteBibliography"/>
        <w:spacing w:after="0"/>
        <w:ind w:left="720" w:hanging="720"/>
        <w:rPr>
          <w:noProof/>
        </w:rPr>
      </w:pPr>
      <w:r w:rsidRPr="00E92792">
        <w:rPr>
          <w:noProof/>
        </w:rPr>
        <w:t>Galli SJ (2017) Mast Cells and KIT as Potential Therapeutic Targets in Severe Asthma. N Engl J Med 376:1983-1984</w:t>
      </w:r>
    </w:p>
    <w:p w14:paraId="1094339B" w14:textId="77777777" w:rsidR="00E92792" w:rsidRPr="00E92792" w:rsidRDefault="00E92792" w:rsidP="00E92792">
      <w:pPr>
        <w:pStyle w:val="EndNoteBibliography"/>
        <w:spacing w:after="0"/>
        <w:ind w:left="720" w:hanging="720"/>
        <w:rPr>
          <w:noProof/>
        </w:rPr>
      </w:pPr>
      <w:r w:rsidRPr="00E92792">
        <w:rPr>
          <w:noProof/>
        </w:rPr>
        <w:t>Galvão I, Kim RY, Shen S, Budden KF, Vieira AT, Hansbro PM (2020) Emerging therapeutic targets and preclinical models for severe asthma. Expert Opin Ther Targets 7:1-13</w:t>
      </w:r>
    </w:p>
    <w:p w14:paraId="69CEA3A2" w14:textId="77777777" w:rsidR="00E92792" w:rsidRPr="00E92792" w:rsidRDefault="00E92792" w:rsidP="00E92792">
      <w:pPr>
        <w:pStyle w:val="EndNoteBibliography"/>
        <w:spacing w:after="0"/>
        <w:ind w:left="720" w:hanging="720"/>
        <w:rPr>
          <w:noProof/>
        </w:rPr>
      </w:pPr>
      <w:r w:rsidRPr="00E92792">
        <w:rPr>
          <w:noProof/>
        </w:rPr>
        <w:t>Gao H, Ying S, Dai Y (2017) Pathological roles of neutrophil-mediated inflammation in asthma and its potential for therapy as a target. Journal of Immunology Research 2017 doi:10.1155/2017/3743048</w:t>
      </w:r>
    </w:p>
    <w:p w14:paraId="46A72E81" w14:textId="77777777" w:rsidR="00E92792" w:rsidRPr="00E92792" w:rsidRDefault="00E92792" w:rsidP="00E92792">
      <w:pPr>
        <w:pStyle w:val="EndNoteBibliography"/>
        <w:spacing w:after="0"/>
        <w:ind w:left="720" w:hanging="720"/>
        <w:rPr>
          <w:noProof/>
        </w:rPr>
      </w:pPr>
      <w:r w:rsidRPr="00E92792">
        <w:rPr>
          <w:noProof/>
        </w:rPr>
        <w:t>Garbani M et al. (2016) Allergen‐loaded strontium‐doped hydroxyapatite spheres improve allergen‐specific immunotherapy in mice. Allergy 72:570-578</w:t>
      </w:r>
    </w:p>
    <w:p w14:paraId="747863F9" w14:textId="77777777" w:rsidR="00E92792" w:rsidRPr="00E92792" w:rsidRDefault="00E92792" w:rsidP="00E92792">
      <w:pPr>
        <w:pStyle w:val="EndNoteBibliography"/>
        <w:spacing w:after="0"/>
        <w:ind w:left="720" w:hanging="720"/>
        <w:rPr>
          <w:noProof/>
        </w:rPr>
      </w:pPr>
      <w:r w:rsidRPr="00E92792">
        <w:rPr>
          <w:noProof/>
        </w:rPr>
        <w:t>Garlisi CG et al. (1999) Effects of chronic anti-interleukin-5 monoclonal antibody treatment in a murine model of pulmonary inflammation. Am J Respir Cell Mol Biol 20:248-255</w:t>
      </w:r>
    </w:p>
    <w:p w14:paraId="3F955980" w14:textId="77777777" w:rsidR="00E92792" w:rsidRPr="00E92792" w:rsidRDefault="00E92792" w:rsidP="00E92792">
      <w:pPr>
        <w:pStyle w:val="EndNoteBibliography"/>
        <w:spacing w:after="0"/>
        <w:ind w:left="720" w:hanging="720"/>
        <w:rPr>
          <w:noProof/>
        </w:rPr>
      </w:pPr>
      <w:r w:rsidRPr="00E92792">
        <w:rPr>
          <w:noProof/>
        </w:rPr>
        <w:t>Gauvreau GM et al. (2014) Effects of an anti-TSLP antibody on allergen-induced asthmatic responses. N Engl J Med 370:2102-2110</w:t>
      </w:r>
    </w:p>
    <w:p w14:paraId="4C8E6828" w14:textId="77777777" w:rsidR="00E92792" w:rsidRPr="00E92792" w:rsidRDefault="00E92792" w:rsidP="00E92792">
      <w:pPr>
        <w:pStyle w:val="EndNoteBibliography"/>
        <w:spacing w:after="0"/>
        <w:ind w:left="720" w:hanging="720"/>
        <w:rPr>
          <w:noProof/>
        </w:rPr>
      </w:pPr>
      <w:r w:rsidRPr="00E92792">
        <w:rPr>
          <w:noProof/>
        </w:rPr>
        <w:t>Genuneit J et al. (2017) The state of asthma epidemiology: an overview of systematic reviews and their quality. Clin Transl Allergy 7:1-9</w:t>
      </w:r>
    </w:p>
    <w:p w14:paraId="48FC46A8" w14:textId="77777777" w:rsidR="00E92792" w:rsidRPr="00E92792" w:rsidRDefault="00E92792" w:rsidP="00E92792">
      <w:pPr>
        <w:pStyle w:val="EndNoteBibliography"/>
        <w:spacing w:after="0"/>
        <w:ind w:left="720" w:hanging="720"/>
        <w:rPr>
          <w:noProof/>
        </w:rPr>
      </w:pPr>
      <w:r w:rsidRPr="00E92792">
        <w:rPr>
          <w:noProof/>
        </w:rPr>
        <w:t>Gibson PG et al. (2017) Effect of azithromycin on asthma exacerbations and quality of life in adults with persistent uncontrolled asthma (AMAZES): a randomised, double-blind, placebo-controlled trial. Lancet 390:659-668</w:t>
      </w:r>
    </w:p>
    <w:p w14:paraId="35D26ADA" w14:textId="77777777" w:rsidR="00E92792" w:rsidRPr="00E92792" w:rsidRDefault="00E92792" w:rsidP="00E92792">
      <w:pPr>
        <w:pStyle w:val="EndNoteBibliography"/>
        <w:spacing w:after="0"/>
        <w:ind w:left="720" w:hanging="720"/>
        <w:rPr>
          <w:noProof/>
        </w:rPr>
      </w:pPr>
      <w:r w:rsidRPr="00E92792">
        <w:rPr>
          <w:noProof/>
        </w:rPr>
        <w:t>Grafton KT, Moir LM, Black JL, Hansbro NG, Hansbro PM, Burgess JK, Oliver BG (2014) LF-15 &amp; T7, synthetic peptides derived from tumstatin, attenuate aspects of airway remodelling in a murine model of chronic OVA-induced allergic airway disease. PLoS ONE 9:e85655</w:t>
      </w:r>
    </w:p>
    <w:p w14:paraId="43F5BA56" w14:textId="77777777" w:rsidR="00E92792" w:rsidRPr="00E92792" w:rsidRDefault="00E92792" w:rsidP="00E92792">
      <w:pPr>
        <w:pStyle w:val="EndNoteBibliography"/>
        <w:spacing w:after="0"/>
        <w:ind w:left="720" w:hanging="720"/>
        <w:rPr>
          <w:noProof/>
        </w:rPr>
      </w:pPr>
      <w:r w:rsidRPr="00E92792">
        <w:rPr>
          <w:noProof/>
        </w:rPr>
        <w:t>Green RH, Brightling CE, Woltmann G, Parker D, Wardlaw AJ, Pavord ID (2002) Analysis of induced sputum in adults with asthma: identification of subgroup with isolated sputum neutrophilia and poor response to inhaled corticosteroids. Thorax 57:875-879</w:t>
      </w:r>
    </w:p>
    <w:p w14:paraId="53F06C58" w14:textId="77777777" w:rsidR="00E92792" w:rsidRPr="00E92792" w:rsidRDefault="00E92792" w:rsidP="00E92792">
      <w:pPr>
        <w:pStyle w:val="EndNoteBibliography"/>
        <w:spacing w:after="0"/>
        <w:ind w:left="720" w:hanging="720"/>
        <w:rPr>
          <w:noProof/>
        </w:rPr>
      </w:pPr>
      <w:r w:rsidRPr="00E92792">
        <w:rPr>
          <w:noProof/>
        </w:rPr>
        <w:t>Greene CM, Gaughan KP (2013) microRNAs in asthma: potential therapeutic targets. Curr Opin Pulm Med 19:66-72</w:t>
      </w:r>
    </w:p>
    <w:p w14:paraId="14D83D4B" w14:textId="77777777" w:rsidR="00E92792" w:rsidRPr="00E92792" w:rsidRDefault="00E92792" w:rsidP="00E92792">
      <w:pPr>
        <w:pStyle w:val="EndNoteBibliography"/>
        <w:spacing w:after="0"/>
        <w:ind w:left="720" w:hanging="720"/>
        <w:rPr>
          <w:noProof/>
        </w:rPr>
      </w:pPr>
      <w:r w:rsidRPr="00E92792">
        <w:rPr>
          <w:noProof/>
        </w:rPr>
        <w:lastRenderedPageBreak/>
        <w:t>Grigoras A, Caruntu I-D, Grigoras C, Mihaescu T, Amalinei C (2012) Relationship between immunohistochemical assessment of bronchial mucosa microvascularization and clinical stage in asthma. Rom J Morphol Embryol 53:485-490</w:t>
      </w:r>
    </w:p>
    <w:p w14:paraId="04D310D3" w14:textId="77777777" w:rsidR="00E92792" w:rsidRPr="00E92792" w:rsidRDefault="00E92792" w:rsidP="00E92792">
      <w:pPr>
        <w:pStyle w:val="EndNoteBibliography"/>
        <w:spacing w:after="0"/>
        <w:ind w:left="720" w:hanging="720"/>
        <w:rPr>
          <w:noProof/>
        </w:rPr>
      </w:pPr>
      <w:r w:rsidRPr="00E92792">
        <w:rPr>
          <w:noProof/>
        </w:rPr>
        <w:t>Grünig G et al. (1998) Requirement for IL-13 independently of IL-4 in experimental asthma. Science 282:2261-2263</w:t>
      </w:r>
    </w:p>
    <w:p w14:paraId="57088865" w14:textId="77777777" w:rsidR="00E92792" w:rsidRPr="00E92792" w:rsidRDefault="00E92792" w:rsidP="00E92792">
      <w:pPr>
        <w:pStyle w:val="EndNoteBibliography"/>
        <w:spacing w:after="0"/>
        <w:ind w:left="720" w:hanging="720"/>
        <w:rPr>
          <w:noProof/>
        </w:rPr>
      </w:pPr>
      <w:r w:rsidRPr="00E92792">
        <w:rPr>
          <w:noProof/>
        </w:rPr>
        <w:t>Haj-Salem I et al. (2015) MicroRNA-19a enhances proliferation of bronchial epithelial cells by targeting TGFbetaR2 gene in severe asthma. Allergy 70:212-219 doi:10.1111/all.12551</w:t>
      </w:r>
    </w:p>
    <w:p w14:paraId="35CE8714" w14:textId="77777777" w:rsidR="00E92792" w:rsidRPr="00E92792" w:rsidRDefault="00E92792" w:rsidP="00E92792">
      <w:pPr>
        <w:pStyle w:val="EndNoteBibliography"/>
        <w:spacing w:after="0"/>
        <w:ind w:left="720" w:hanging="720"/>
        <w:rPr>
          <w:noProof/>
        </w:rPr>
      </w:pPr>
      <w:r w:rsidRPr="00E92792">
        <w:rPr>
          <w:noProof/>
        </w:rPr>
        <w:t>Haldar P et al. (2009) Mepolizumab and exacerbations of refractory eosinophilic asthma. N Engl J Med 360:973-984</w:t>
      </w:r>
    </w:p>
    <w:p w14:paraId="3D1AED83" w14:textId="77777777" w:rsidR="00E92792" w:rsidRPr="00E92792" w:rsidRDefault="00E92792" w:rsidP="00E92792">
      <w:pPr>
        <w:pStyle w:val="EndNoteBibliography"/>
        <w:spacing w:after="0"/>
        <w:ind w:left="720" w:hanging="720"/>
        <w:rPr>
          <w:noProof/>
        </w:rPr>
      </w:pPr>
      <w:r w:rsidRPr="00E92792">
        <w:rPr>
          <w:noProof/>
        </w:rPr>
        <w:t>Hallstrand TS, Hackett TL, Altemeier WA, Matute-Bello G, Hansbro PM, Knight DA (2014) Airway epithelial regulation of pulmonary immune homeostasis and inflammation. Clin Immunol 151:1-15</w:t>
      </w:r>
    </w:p>
    <w:p w14:paraId="0A13EA61" w14:textId="77777777" w:rsidR="00E92792" w:rsidRPr="00E92792" w:rsidRDefault="00E92792" w:rsidP="00E92792">
      <w:pPr>
        <w:pStyle w:val="EndNoteBibliography"/>
        <w:spacing w:after="0"/>
        <w:ind w:left="720" w:hanging="720"/>
        <w:rPr>
          <w:noProof/>
        </w:rPr>
      </w:pPr>
      <w:r w:rsidRPr="00E92792">
        <w:rPr>
          <w:noProof/>
        </w:rPr>
        <w:t>Halwani R, Shaik AS, Ratemi E, Afzal S, Kenana R, Al-Muhsen S, Al Faraj A (2016) A novel anti-IL4Rα nanoparticle efficiently controls lung inflammation during asthma. Exp Mol Med 48:e262</w:t>
      </w:r>
    </w:p>
    <w:p w14:paraId="324E44AC" w14:textId="77777777" w:rsidR="00E92792" w:rsidRPr="00E92792" w:rsidRDefault="00E92792" w:rsidP="00E92792">
      <w:pPr>
        <w:pStyle w:val="EndNoteBibliography"/>
        <w:spacing w:after="0"/>
        <w:ind w:left="720" w:hanging="720"/>
        <w:rPr>
          <w:noProof/>
        </w:rPr>
      </w:pPr>
      <w:r w:rsidRPr="00E92792">
        <w:rPr>
          <w:noProof/>
        </w:rPr>
        <w:t>Hanania NA et al. (2016) Efficacy and safety of lebrikizumab in patients with uncontrolled asthma (LAVOLTA I and LAVOLTA II): replicate, phase 3, randomised, double-blind, placebo-controlled trials. Lancet Respir Med 4:781-796</w:t>
      </w:r>
    </w:p>
    <w:p w14:paraId="3722C5A0" w14:textId="77777777" w:rsidR="00E92792" w:rsidRPr="00E92792" w:rsidRDefault="00E92792" w:rsidP="00E92792">
      <w:pPr>
        <w:pStyle w:val="EndNoteBibliography"/>
        <w:spacing w:after="0"/>
        <w:ind w:left="720" w:hanging="720"/>
        <w:rPr>
          <w:noProof/>
        </w:rPr>
      </w:pPr>
      <w:r w:rsidRPr="00E92792">
        <w:rPr>
          <w:noProof/>
        </w:rPr>
        <w:t>Hanania NA, Rosén K, Griffin NM, Trzaskoma BL, Haselkorn T, Chipps BE, Casale TB (2018) Response to Omalizumab Observed Over Wide Range of Blood Eosinophil Levels. J Allergy Clin Immunol 141:AB15</w:t>
      </w:r>
    </w:p>
    <w:p w14:paraId="772017B9" w14:textId="77777777" w:rsidR="00E92792" w:rsidRPr="00E92792" w:rsidRDefault="00E92792" w:rsidP="00E92792">
      <w:pPr>
        <w:pStyle w:val="EndNoteBibliography"/>
        <w:spacing w:after="0"/>
        <w:ind w:left="720" w:hanging="720"/>
        <w:rPr>
          <w:noProof/>
        </w:rPr>
      </w:pPr>
      <w:r w:rsidRPr="00E92792">
        <w:rPr>
          <w:noProof/>
        </w:rPr>
        <w:t>Hansbro PM, Kaiko GE, Foster PS (2011) Cytokine/anti‐cytokine therapy–novel treatments for asthma? Br J Pharmacol 163:81-95</w:t>
      </w:r>
    </w:p>
    <w:p w14:paraId="646E6A34" w14:textId="77777777" w:rsidR="00E92792" w:rsidRPr="00E92792" w:rsidRDefault="00E92792" w:rsidP="00E92792">
      <w:pPr>
        <w:pStyle w:val="EndNoteBibliography"/>
        <w:spacing w:after="0"/>
        <w:ind w:left="720" w:hanging="720"/>
        <w:rPr>
          <w:noProof/>
        </w:rPr>
      </w:pPr>
      <w:r w:rsidRPr="00E92792">
        <w:rPr>
          <w:noProof/>
        </w:rPr>
        <w:t>Hansbro PM et al. (2017) Mechanisms and treatments for severe, steroid‐resistant allergic airway disease and asthma. Immunol Rev 278:41-62</w:t>
      </w:r>
    </w:p>
    <w:p w14:paraId="09945E55" w14:textId="77777777" w:rsidR="00E92792" w:rsidRPr="00E92792" w:rsidRDefault="00E92792" w:rsidP="00E92792">
      <w:pPr>
        <w:pStyle w:val="EndNoteBibliography"/>
        <w:spacing w:after="0"/>
        <w:ind w:left="720" w:hanging="720"/>
        <w:rPr>
          <w:noProof/>
        </w:rPr>
      </w:pPr>
      <w:r w:rsidRPr="00E92792">
        <w:rPr>
          <w:noProof/>
        </w:rPr>
        <w:t>Hansbro PM et al. (2013) Th2 cytokine antagonists: potential treatments for severe asthma. Expert Opin Investig Drugs 22:49-69</w:t>
      </w:r>
    </w:p>
    <w:p w14:paraId="692CC621" w14:textId="77777777" w:rsidR="00E92792" w:rsidRPr="00E92792" w:rsidRDefault="00E92792" w:rsidP="00E92792">
      <w:pPr>
        <w:pStyle w:val="EndNoteBibliography"/>
        <w:spacing w:after="0"/>
        <w:ind w:left="720" w:hanging="720"/>
        <w:rPr>
          <w:noProof/>
        </w:rPr>
      </w:pPr>
      <w:r w:rsidRPr="00E92792">
        <w:rPr>
          <w:noProof/>
        </w:rPr>
        <w:t>Harkness LM, Ashton AW, Burgess JK (2015) Asthma is not only an airway disease, but also a vascular disease. Pharmacol Ther 148:17-33</w:t>
      </w:r>
    </w:p>
    <w:p w14:paraId="12527ACB" w14:textId="77777777" w:rsidR="00E92792" w:rsidRPr="00E92792" w:rsidRDefault="00E92792" w:rsidP="00E92792">
      <w:pPr>
        <w:pStyle w:val="EndNoteBibliography"/>
        <w:spacing w:after="0"/>
        <w:ind w:left="720" w:hanging="720"/>
        <w:rPr>
          <w:noProof/>
        </w:rPr>
      </w:pPr>
      <w:r w:rsidRPr="00E92792">
        <w:rPr>
          <w:noProof/>
        </w:rPr>
        <w:t>Hashimoto M, Tanaka H, Abe S (2005) Quantitative analysis of bronchial wall vascularity in the medium and small airways of patients with asthma and COPD. Chest 127:965-972</w:t>
      </w:r>
    </w:p>
    <w:p w14:paraId="0A814FB5" w14:textId="77777777" w:rsidR="00E92792" w:rsidRPr="00E92792" w:rsidRDefault="00E92792" w:rsidP="00E92792">
      <w:pPr>
        <w:pStyle w:val="EndNoteBibliography"/>
        <w:spacing w:after="0"/>
        <w:ind w:left="720" w:hanging="720"/>
        <w:rPr>
          <w:noProof/>
        </w:rPr>
      </w:pPr>
      <w:r w:rsidRPr="00E92792">
        <w:rPr>
          <w:noProof/>
        </w:rPr>
        <w:t>Hellström M, Gerhardt H, Kalén M, Li X, Eriksson U, Wolburg H, Betsholtz C (2001) Lack of pericytes leads to endothelial hyperplasia and abnormal vascular morphogenesis. J Cell Biol 153:543-554</w:t>
      </w:r>
    </w:p>
    <w:p w14:paraId="08DA9122" w14:textId="77777777" w:rsidR="00E92792" w:rsidRPr="00E92792" w:rsidRDefault="00E92792" w:rsidP="00E92792">
      <w:pPr>
        <w:pStyle w:val="EndNoteBibliography"/>
        <w:spacing w:after="0"/>
        <w:ind w:left="720" w:hanging="720"/>
        <w:rPr>
          <w:noProof/>
        </w:rPr>
      </w:pPr>
      <w:r w:rsidRPr="00E92792">
        <w:rPr>
          <w:noProof/>
        </w:rPr>
        <w:t>Henderson WR, Chi EY, Maliszewski CR (2000) Soluble IL-4 receptor inhibits airway inflammation following allergen challenge in a mouse model of asthma. J Immunol 164:1086-1095</w:t>
      </w:r>
    </w:p>
    <w:p w14:paraId="3EBD6ECE" w14:textId="77777777" w:rsidR="00E92792" w:rsidRPr="00E92792" w:rsidRDefault="00E92792" w:rsidP="00E92792">
      <w:pPr>
        <w:pStyle w:val="EndNoteBibliography"/>
        <w:spacing w:after="0"/>
        <w:ind w:left="720" w:hanging="720"/>
        <w:rPr>
          <w:noProof/>
        </w:rPr>
      </w:pPr>
      <w:r w:rsidRPr="00E92792">
        <w:rPr>
          <w:noProof/>
        </w:rPr>
        <w:t>Herbert C, Sebesfi M, Zeng QX, Oliver BG, Foster PS, Kumar RK (2015) Using multiple online databases to help identify microRNAs regulating the airway epithelial cell response to a virus‐like stimulus. Respirology 20:1206-1212</w:t>
      </w:r>
    </w:p>
    <w:p w14:paraId="6445B3CE" w14:textId="77777777" w:rsidR="00E92792" w:rsidRPr="00E92792" w:rsidRDefault="00E92792" w:rsidP="00E92792">
      <w:pPr>
        <w:pStyle w:val="EndNoteBibliography"/>
        <w:spacing w:after="0"/>
        <w:ind w:left="720" w:hanging="720"/>
        <w:rPr>
          <w:noProof/>
        </w:rPr>
      </w:pPr>
      <w:r w:rsidRPr="00E92792">
        <w:rPr>
          <w:noProof/>
        </w:rPr>
        <w:t>Ho CY, Lu CC, Weng CJ, Yen GC (2016) Protective Effects of Diallyl Sulfide on Ovalbumin-Induced Pulmonary Inflammation of Allergic Asthma Mice by MicroRNA-144, -34a, and -34b/c-Modulated Nrf2 Activation. J Agric Food Chem 64:151-160 doi:10.1021/acs.jafc.5b04861</w:t>
      </w:r>
    </w:p>
    <w:p w14:paraId="3B9E4823" w14:textId="77777777" w:rsidR="00E92792" w:rsidRPr="00E92792" w:rsidRDefault="00E92792" w:rsidP="00E92792">
      <w:pPr>
        <w:pStyle w:val="EndNoteBibliography"/>
        <w:spacing w:after="0"/>
        <w:ind w:left="720" w:hanging="720"/>
        <w:rPr>
          <w:noProof/>
        </w:rPr>
      </w:pPr>
      <w:r w:rsidRPr="00E92792">
        <w:rPr>
          <w:noProof/>
        </w:rPr>
        <w:t>Holgate S (2000) The role of mast cells and basophils in inflammation. Clin Exp Allergy 30:28-32</w:t>
      </w:r>
    </w:p>
    <w:p w14:paraId="031AD49B" w14:textId="77777777" w:rsidR="00E92792" w:rsidRPr="00E92792" w:rsidRDefault="00E92792" w:rsidP="00E92792">
      <w:pPr>
        <w:pStyle w:val="EndNoteBibliography"/>
        <w:spacing w:after="0"/>
        <w:ind w:left="720" w:hanging="720"/>
        <w:rPr>
          <w:noProof/>
        </w:rPr>
      </w:pPr>
      <w:r w:rsidRPr="00E92792">
        <w:rPr>
          <w:noProof/>
        </w:rPr>
        <w:t>Holgate ST (2008) Pathogenesis of asthma. Clin Exp Allergy 38:872-897</w:t>
      </w:r>
    </w:p>
    <w:p w14:paraId="77C284E9" w14:textId="77777777" w:rsidR="00E92792" w:rsidRPr="00E92792" w:rsidRDefault="00E92792" w:rsidP="00E92792">
      <w:pPr>
        <w:pStyle w:val="EndNoteBibliography"/>
        <w:spacing w:after="0"/>
        <w:ind w:left="720" w:hanging="720"/>
        <w:rPr>
          <w:noProof/>
        </w:rPr>
      </w:pPr>
      <w:r w:rsidRPr="00E92792">
        <w:rPr>
          <w:noProof/>
        </w:rPr>
        <w:t>Horvat JC et al. (2010a) Chlamydial respiratory infection during allergen sensitization drives neutrophilic allergic airways disease. The Journal of Immunology 184:4159-4169</w:t>
      </w:r>
    </w:p>
    <w:p w14:paraId="37E0B82F" w14:textId="77777777" w:rsidR="00E92792" w:rsidRPr="00E92792" w:rsidRDefault="00E92792" w:rsidP="00E92792">
      <w:pPr>
        <w:pStyle w:val="EndNoteBibliography"/>
        <w:spacing w:after="0"/>
        <w:ind w:left="720" w:hanging="720"/>
        <w:rPr>
          <w:noProof/>
        </w:rPr>
      </w:pPr>
      <w:r w:rsidRPr="00E92792">
        <w:rPr>
          <w:noProof/>
        </w:rPr>
        <w:lastRenderedPageBreak/>
        <w:t>Horvat JC et al. (2010b) Early-life chlamydial lung infection enhances allergic airways disease through age-dependent differences in immunopathology. J Allergy Clin Immunol 125:617-625. e616</w:t>
      </w:r>
    </w:p>
    <w:p w14:paraId="7C83E17E" w14:textId="77777777" w:rsidR="00E92792" w:rsidRPr="00E92792" w:rsidRDefault="00E92792" w:rsidP="00E92792">
      <w:pPr>
        <w:pStyle w:val="EndNoteBibliography"/>
        <w:spacing w:after="0"/>
        <w:ind w:left="720" w:hanging="720"/>
        <w:rPr>
          <w:noProof/>
        </w:rPr>
      </w:pPr>
      <w:r w:rsidRPr="00E92792">
        <w:rPr>
          <w:noProof/>
        </w:rPr>
        <w:t>Hoshino M, Nakamura Y, Hamid QA (2001a) Gene expression of vascular endothelial growth factor and its receptors and angiogenesis in bronchial asthma. J Allergy Clin Immunol 107:1034-1038</w:t>
      </w:r>
    </w:p>
    <w:p w14:paraId="0A65B06B" w14:textId="77777777" w:rsidR="00E92792" w:rsidRPr="00E92792" w:rsidRDefault="00E92792" w:rsidP="00E92792">
      <w:pPr>
        <w:pStyle w:val="EndNoteBibliography"/>
        <w:spacing w:after="0"/>
        <w:ind w:left="720" w:hanging="720"/>
        <w:rPr>
          <w:noProof/>
        </w:rPr>
      </w:pPr>
      <w:r w:rsidRPr="00E92792">
        <w:rPr>
          <w:noProof/>
        </w:rPr>
        <w:t>Hoshino M, Takahashi M, Takai Y, Sim J, Aoike N (2001b) Inhaled corticosteroids decrease vascularity of the bronchial mucosa in patients with asthma. Clin Exp Allergy 31:722-730</w:t>
      </w:r>
    </w:p>
    <w:p w14:paraId="2DC94B99" w14:textId="77777777" w:rsidR="00E92792" w:rsidRPr="00E92792" w:rsidRDefault="00E92792" w:rsidP="00E92792">
      <w:pPr>
        <w:pStyle w:val="EndNoteBibliography"/>
        <w:spacing w:after="0"/>
        <w:ind w:left="720" w:hanging="720"/>
        <w:rPr>
          <w:noProof/>
        </w:rPr>
      </w:pPr>
      <w:r w:rsidRPr="00E92792">
        <w:rPr>
          <w:noProof/>
        </w:rPr>
        <w:t>Hu R et al. (2014) MicroRNA-10a controls airway smooth muscle cell proliferation via direct targeting of the PI3 kinase pathway. FASEB J 28:2347-2357 doi:10.1096/fj.13-247247</w:t>
      </w:r>
    </w:p>
    <w:p w14:paraId="4B75CA61" w14:textId="77777777" w:rsidR="00E92792" w:rsidRPr="00E92792" w:rsidRDefault="00E92792" w:rsidP="00E92792">
      <w:pPr>
        <w:pStyle w:val="EndNoteBibliography"/>
        <w:spacing w:after="0"/>
        <w:ind w:left="720" w:hanging="720"/>
        <w:rPr>
          <w:noProof/>
        </w:rPr>
      </w:pPr>
      <w:r w:rsidRPr="00E92792">
        <w:rPr>
          <w:noProof/>
        </w:rPr>
        <w:t>Huang M, Liu X, Du Q, Yao X, Yin K-S (2009) Inhibitory effects of sunitinib on ovalbumin-induced chronic experimental asthma in mice. Chin Med J (Engl) 122:1061-1066</w:t>
      </w:r>
    </w:p>
    <w:p w14:paraId="09B272CA" w14:textId="77777777" w:rsidR="00E92792" w:rsidRPr="00E92792" w:rsidRDefault="00E92792" w:rsidP="00E92792">
      <w:pPr>
        <w:pStyle w:val="EndNoteBibliography"/>
        <w:spacing w:after="0"/>
        <w:ind w:left="720" w:hanging="720"/>
        <w:rPr>
          <w:noProof/>
        </w:rPr>
      </w:pPr>
      <w:r w:rsidRPr="00E92792">
        <w:rPr>
          <w:noProof/>
        </w:rPr>
        <w:t>Huang YJ, Nariya S, Harris JM, Lynch SV, Choy DF, Arron JR, Boushey H (2015) The airway microbiome in patients with severe asthma: associations with disease features and severity. J Allergy Clin Immunol 136:874-884</w:t>
      </w:r>
    </w:p>
    <w:p w14:paraId="6FCA5FBC" w14:textId="77777777" w:rsidR="00E92792" w:rsidRPr="00E92792" w:rsidRDefault="00E92792" w:rsidP="00E92792">
      <w:pPr>
        <w:pStyle w:val="EndNoteBibliography"/>
        <w:spacing w:after="0"/>
        <w:ind w:left="720" w:hanging="720"/>
        <w:rPr>
          <w:noProof/>
        </w:rPr>
      </w:pPr>
      <w:r w:rsidRPr="00E92792">
        <w:rPr>
          <w:noProof/>
        </w:rPr>
        <w:t>Humbert M, Corrigan CJ, Kimmitt P, Till SJ, BARRY KAY A, Durham SR (1997) Relationship between IL-4 and IL-5 mRNA expression and disease severity in atopic asthma. Am J Respir Crit Care Med 156:704-708</w:t>
      </w:r>
    </w:p>
    <w:p w14:paraId="1A3DDBF1" w14:textId="77777777" w:rsidR="00E92792" w:rsidRPr="00E92792" w:rsidRDefault="00E92792" w:rsidP="00E92792">
      <w:pPr>
        <w:pStyle w:val="EndNoteBibliography"/>
        <w:spacing w:after="0"/>
        <w:ind w:left="720" w:hanging="720"/>
        <w:rPr>
          <w:noProof/>
        </w:rPr>
      </w:pPr>
      <w:r w:rsidRPr="00E92792">
        <w:rPr>
          <w:noProof/>
        </w:rPr>
        <w:t>Huo X et al. (2016) Decreased epithelial and plasma miR-181b-5p expression associates with airway eosinophilic inflammation in asthma. Clin Exp Allergy 46:1281-1290 doi:10.1111/cea.12754</w:t>
      </w:r>
    </w:p>
    <w:p w14:paraId="6914CFEA" w14:textId="77777777" w:rsidR="00E92792" w:rsidRPr="00E92792" w:rsidRDefault="00E92792" w:rsidP="00E92792">
      <w:pPr>
        <w:pStyle w:val="EndNoteBibliography"/>
        <w:spacing w:after="0"/>
        <w:ind w:left="720" w:hanging="720"/>
        <w:rPr>
          <w:noProof/>
        </w:rPr>
      </w:pPr>
      <w:r w:rsidRPr="00E92792">
        <w:rPr>
          <w:noProof/>
        </w:rPr>
        <w:t>Hussein MH, Toraih EA, Aly NM, Riad E, Fawzy MS (2016) A passenger strand variant in miR-196a2 contributes to asthma severity in children and adolescents: A preliminary study. Biochem Cell Biol 94:347-357 doi:10.1139/bcb-2016-0010</w:t>
      </w:r>
    </w:p>
    <w:p w14:paraId="1AADB384" w14:textId="77777777" w:rsidR="00E92792" w:rsidRPr="00E92792" w:rsidRDefault="00E92792" w:rsidP="00E92792">
      <w:pPr>
        <w:pStyle w:val="EndNoteBibliography"/>
        <w:spacing w:after="0"/>
        <w:ind w:left="720" w:hanging="720"/>
        <w:rPr>
          <w:noProof/>
        </w:rPr>
      </w:pPr>
      <w:r w:rsidRPr="00E92792">
        <w:rPr>
          <w:noProof/>
        </w:rPr>
        <w:t>Hutchings H, Ortega N, Plouët J (2003) Extracellular matrix-bound vascular endothelial growth factor promotes endothelial cell adhesion, migration, and survival through integrin ligation. FASEB J 17:1520-1522</w:t>
      </w:r>
    </w:p>
    <w:p w14:paraId="148D0974" w14:textId="77777777" w:rsidR="00E92792" w:rsidRPr="00E92792" w:rsidRDefault="00E92792" w:rsidP="00E92792">
      <w:pPr>
        <w:pStyle w:val="EndNoteBibliography"/>
        <w:spacing w:after="0"/>
        <w:ind w:left="720" w:hanging="720"/>
        <w:rPr>
          <w:noProof/>
        </w:rPr>
      </w:pPr>
      <w:r w:rsidRPr="00E92792">
        <w:rPr>
          <w:noProof/>
        </w:rPr>
        <w:t>Ichinose M, Barnes PJ (1989) Inhibitory histamine H3-receptors on cholinergic nerves in human airways. Eur J Pharmacol 163:383-386</w:t>
      </w:r>
    </w:p>
    <w:p w14:paraId="683D524A" w14:textId="77777777" w:rsidR="00E92792" w:rsidRPr="00E92792" w:rsidRDefault="00E92792" w:rsidP="00E92792">
      <w:pPr>
        <w:pStyle w:val="EndNoteBibliography"/>
        <w:spacing w:after="0"/>
        <w:ind w:left="720" w:hanging="720"/>
        <w:rPr>
          <w:noProof/>
        </w:rPr>
      </w:pPr>
      <w:r w:rsidRPr="00E92792">
        <w:rPr>
          <w:noProof/>
        </w:rPr>
        <w:t>Ishizaka K, Ishizaka T (1967) Identification of γE-antibodies as a carrier of reaginic activity. J Immunol 99:1187-1198</w:t>
      </w:r>
    </w:p>
    <w:p w14:paraId="157E8DD0" w14:textId="77777777" w:rsidR="00E92792" w:rsidRPr="00E92792" w:rsidRDefault="00E92792" w:rsidP="00E92792">
      <w:pPr>
        <w:pStyle w:val="EndNoteBibliography"/>
        <w:spacing w:after="0"/>
        <w:ind w:left="720" w:hanging="720"/>
        <w:rPr>
          <w:noProof/>
        </w:rPr>
      </w:pPr>
      <w:r w:rsidRPr="00E92792">
        <w:rPr>
          <w:noProof/>
        </w:rPr>
        <w:t>Janson C et al. (2001) The European Community Respiratory Health Survey: what are the main results so far? Eur Respir J 18:598-611</w:t>
      </w:r>
    </w:p>
    <w:p w14:paraId="7D9114AF" w14:textId="77777777" w:rsidR="00E92792" w:rsidRPr="00E92792" w:rsidRDefault="00E92792" w:rsidP="00E92792">
      <w:pPr>
        <w:pStyle w:val="EndNoteBibliography"/>
        <w:spacing w:after="0"/>
        <w:ind w:left="720" w:hanging="720"/>
        <w:rPr>
          <w:noProof/>
        </w:rPr>
      </w:pPr>
      <w:r w:rsidRPr="00E92792">
        <w:rPr>
          <w:noProof/>
        </w:rPr>
        <w:t>Jayan SC, Sandeep A, Rifash M, Mareema C, Shamseera S (2009) Design and in-vitro evaluation of gelatin microspheres of salbutamol sulphate. Hygeia 1:17-20</w:t>
      </w:r>
    </w:p>
    <w:p w14:paraId="308FCC43" w14:textId="77777777" w:rsidR="00E92792" w:rsidRPr="00E92792" w:rsidRDefault="00E92792" w:rsidP="00E92792">
      <w:pPr>
        <w:pStyle w:val="EndNoteBibliography"/>
        <w:spacing w:after="0"/>
        <w:ind w:left="720" w:hanging="720"/>
        <w:rPr>
          <w:noProof/>
        </w:rPr>
      </w:pPr>
      <w:r w:rsidRPr="00E92792">
        <w:rPr>
          <w:noProof/>
        </w:rPr>
        <w:t>Kaiko GE, Horvat JC, Beagley KW, Hansbro PM (2008a) Immunological decision‐making: how does the immune system decide to mount a helper T‐cell response? Immunology 123:326-338</w:t>
      </w:r>
    </w:p>
    <w:p w14:paraId="4729A25D" w14:textId="77777777" w:rsidR="00E92792" w:rsidRPr="00E92792" w:rsidRDefault="00E92792" w:rsidP="00E92792">
      <w:pPr>
        <w:pStyle w:val="EndNoteBibliography"/>
        <w:spacing w:after="0"/>
        <w:ind w:left="720" w:hanging="720"/>
        <w:rPr>
          <w:noProof/>
        </w:rPr>
      </w:pPr>
      <w:r w:rsidRPr="00E92792">
        <w:rPr>
          <w:noProof/>
        </w:rPr>
        <w:t>Kaiko GE, Phipps S, Hickey DK, Lam CE, Hansbro PM, Foster PS, Beagley KW (2008b) Chlamydia muridarum infection subverts dendritic cell function to promote Th2 immunity and airways hyperreactivity. J Immunol 180:2225-2232</w:t>
      </w:r>
    </w:p>
    <w:p w14:paraId="2CA2B952" w14:textId="77777777" w:rsidR="00E92792" w:rsidRPr="00E92792" w:rsidRDefault="00E92792" w:rsidP="00E92792">
      <w:pPr>
        <w:pStyle w:val="EndNoteBibliography"/>
        <w:spacing w:after="0"/>
        <w:ind w:left="720" w:hanging="720"/>
        <w:rPr>
          <w:noProof/>
        </w:rPr>
      </w:pPr>
      <w:r w:rsidRPr="00E92792">
        <w:rPr>
          <w:noProof/>
        </w:rPr>
        <w:t>Kanazawa H, Nomura S, Asai K (2007) Roles of angiopoietin-1 and angiopoietin-2 on airway microvascular permeability in asthmatic patients. Chest 131:1035-1041</w:t>
      </w:r>
    </w:p>
    <w:p w14:paraId="646C232D" w14:textId="77777777" w:rsidR="00E92792" w:rsidRPr="00E92792" w:rsidRDefault="00E92792" w:rsidP="00E92792">
      <w:pPr>
        <w:pStyle w:val="EndNoteBibliography"/>
        <w:spacing w:after="0"/>
        <w:ind w:left="720" w:hanging="720"/>
        <w:rPr>
          <w:noProof/>
        </w:rPr>
      </w:pPr>
      <w:r w:rsidRPr="00E92792">
        <w:rPr>
          <w:noProof/>
        </w:rPr>
        <w:t>Kanazawa H, Nomura S, Yoshikawa J (2004) Role of microvascular permeability on physiologic differences in asthma and eosinophilic bronchitis. Am J Respir Crit Care Med 169:1125-1130</w:t>
      </w:r>
    </w:p>
    <w:p w14:paraId="303EDF11" w14:textId="77777777" w:rsidR="00E92792" w:rsidRPr="00E92792" w:rsidRDefault="00E92792" w:rsidP="00E92792">
      <w:pPr>
        <w:pStyle w:val="EndNoteBibliography"/>
        <w:spacing w:after="0"/>
        <w:ind w:left="720" w:hanging="720"/>
        <w:rPr>
          <w:noProof/>
        </w:rPr>
      </w:pPr>
      <w:r w:rsidRPr="00E92792">
        <w:rPr>
          <w:noProof/>
        </w:rPr>
        <w:t>Karish SB, Gagnon JM (2006) The potential role of roflumilast: the new phosphodiesterase-4 inhibitor. Ann Pharmacother 40:1096-1104</w:t>
      </w:r>
    </w:p>
    <w:p w14:paraId="63B0084F" w14:textId="77777777" w:rsidR="00E92792" w:rsidRPr="00E92792" w:rsidRDefault="00E92792" w:rsidP="00E92792">
      <w:pPr>
        <w:pStyle w:val="EndNoteBibliography"/>
        <w:spacing w:after="0"/>
        <w:ind w:left="720" w:hanging="720"/>
        <w:rPr>
          <w:noProof/>
        </w:rPr>
      </w:pPr>
      <w:r w:rsidRPr="00E92792">
        <w:rPr>
          <w:noProof/>
        </w:rPr>
        <w:lastRenderedPageBreak/>
        <w:t>Kaur R, Chupp G (2019) Phenotypes and endotypes of adult asthma: Moving toward precision medicine. J Allergy Clin Immunol 144:1-12</w:t>
      </w:r>
    </w:p>
    <w:p w14:paraId="0B33BF01" w14:textId="77777777" w:rsidR="00E92792" w:rsidRPr="00E92792" w:rsidRDefault="00E92792" w:rsidP="00E92792">
      <w:pPr>
        <w:pStyle w:val="EndNoteBibliography"/>
        <w:spacing w:after="0"/>
        <w:ind w:left="720" w:hanging="720"/>
        <w:rPr>
          <w:noProof/>
        </w:rPr>
      </w:pPr>
      <w:r w:rsidRPr="00E92792">
        <w:rPr>
          <w:noProof/>
        </w:rPr>
        <w:t>Kawauchi H, Yanai K, Wang D-Y, Itahashi K, Okubo K (2019) Antihistamines for allergic rhinitis treatment from the viewpoint of nonsedative properties. Int J Mol Sci 20:213</w:t>
      </w:r>
    </w:p>
    <w:p w14:paraId="5DEC996D" w14:textId="77777777" w:rsidR="00E92792" w:rsidRPr="00E92792" w:rsidRDefault="00E92792" w:rsidP="00E92792">
      <w:pPr>
        <w:pStyle w:val="EndNoteBibliography"/>
        <w:spacing w:after="0"/>
        <w:ind w:left="720" w:hanging="720"/>
        <w:rPr>
          <w:noProof/>
        </w:rPr>
      </w:pPr>
      <w:r w:rsidRPr="00E92792">
        <w:rPr>
          <w:noProof/>
        </w:rPr>
        <w:t>Kay LJ, Suvarna SK, Peachell PT (2018) Histamine H4 receptor mediates chemotaxis of human lung mast cells. Eur J Pharmacol 837:38-44</w:t>
      </w:r>
    </w:p>
    <w:p w14:paraId="5C25D176" w14:textId="77777777" w:rsidR="00E92792" w:rsidRPr="00E92792" w:rsidRDefault="00E92792" w:rsidP="00E92792">
      <w:pPr>
        <w:pStyle w:val="EndNoteBibliography"/>
        <w:spacing w:after="0"/>
        <w:ind w:left="720" w:hanging="720"/>
        <w:rPr>
          <w:noProof/>
        </w:rPr>
      </w:pPr>
      <w:r w:rsidRPr="00E92792">
        <w:rPr>
          <w:noProof/>
        </w:rPr>
        <w:t xml:space="preserve">Khokhlovich E et al. (2017) Late Breaking Abstract-The biological pathways underlying response to anti-IL-17A (AIN457; secukinumab) therapy differ across severe asthmatic patients. Eur Respiratory Soc, </w:t>
      </w:r>
    </w:p>
    <w:p w14:paraId="3A8F8D48" w14:textId="77777777" w:rsidR="00E92792" w:rsidRPr="00E92792" w:rsidRDefault="00E92792" w:rsidP="00E92792">
      <w:pPr>
        <w:pStyle w:val="EndNoteBibliography"/>
        <w:spacing w:after="0"/>
        <w:ind w:left="720" w:hanging="720"/>
        <w:rPr>
          <w:noProof/>
        </w:rPr>
      </w:pPr>
      <w:r w:rsidRPr="00E92792">
        <w:rPr>
          <w:noProof/>
        </w:rPr>
        <w:t>Kim J-H (2017) Serum vascular endothelial growth factor as a marker of asthma exacerbation. Korean J Intern Med 32:258-260</w:t>
      </w:r>
    </w:p>
    <w:p w14:paraId="1764A471" w14:textId="77777777" w:rsidR="00E92792" w:rsidRPr="00E92792" w:rsidRDefault="00E92792" w:rsidP="00E92792">
      <w:pPr>
        <w:pStyle w:val="EndNoteBibliography"/>
        <w:spacing w:after="0"/>
        <w:ind w:left="720" w:hanging="720"/>
        <w:rPr>
          <w:noProof/>
        </w:rPr>
      </w:pPr>
      <w:r w:rsidRPr="00E92792">
        <w:rPr>
          <w:noProof/>
        </w:rPr>
        <w:t>Kim RY et al. (2017a) MicroRNA-21 drives severe, steroid-insensitive experimental asthma by amplifying phosphoinositide 3-kinase–mediated suppression of histone deacetylase 2. J Allergy Clin Immunol 139:519-532</w:t>
      </w:r>
    </w:p>
    <w:p w14:paraId="640393F4" w14:textId="77777777" w:rsidR="00E92792" w:rsidRPr="00E92792" w:rsidRDefault="00E92792" w:rsidP="00E92792">
      <w:pPr>
        <w:pStyle w:val="EndNoteBibliography"/>
        <w:spacing w:after="0"/>
        <w:ind w:left="720" w:hanging="720"/>
        <w:rPr>
          <w:noProof/>
        </w:rPr>
      </w:pPr>
      <w:r w:rsidRPr="00E92792">
        <w:rPr>
          <w:noProof/>
        </w:rPr>
        <w:t>Kim RY et al. (2017b) Role for NLRP3 inflammasome–mediated, IL-1β–dependent responses in severe, steroid-resistant asthma. Am J Respir Crit Care Med 196:283-297</w:t>
      </w:r>
    </w:p>
    <w:p w14:paraId="037A34DC" w14:textId="77777777" w:rsidR="00E92792" w:rsidRPr="00E92792" w:rsidRDefault="00E92792" w:rsidP="00E92792">
      <w:pPr>
        <w:pStyle w:val="EndNoteBibliography"/>
        <w:spacing w:after="0"/>
        <w:ind w:left="720" w:hanging="720"/>
        <w:rPr>
          <w:noProof/>
        </w:rPr>
      </w:pPr>
      <w:r w:rsidRPr="00E92792">
        <w:rPr>
          <w:noProof/>
        </w:rPr>
        <w:t>Kim RY, Pinkerton JW, Gibson PG, Cooper MA, Horvat JC, Hansbro PM (2015) Inflammasomes in COPD and neutrophilic asthma. Thorax 70:1199-1201</w:t>
      </w:r>
    </w:p>
    <w:p w14:paraId="5A7831F3" w14:textId="77777777" w:rsidR="00E92792" w:rsidRPr="00E92792" w:rsidRDefault="00E92792" w:rsidP="00E92792">
      <w:pPr>
        <w:pStyle w:val="EndNoteBibliography"/>
        <w:spacing w:after="0"/>
        <w:ind w:left="720" w:hanging="720"/>
        <w:rPr>
          <w:noProof/>
        </w:rPr>
      </w:pPr>
      <w:r w:rsidRPr="00E92792">
        <w:rPr>
          <w:noProof/>
        </w:rPr>
        <w:t>Konduri KS, Nandedkar S, Düzgünes N, Suzara V, Artwohl J, Bunte R, Gangadharam PR (2003) Efficacy of liposomal budesonide in experimental asthma. J Allergy Clin Immunol 111:321-327</w:t>
      </w:r>
    </w:p>
    <w:p w14:paraId="1EA5FA8F" w14:textId="77777777" w:rsidR="00E92792" w:rsidRPr="00E92792" w:rsidRDefault="00E92792" w:rsidP="00E92792">
      <w:pPr>
        <w:pStyle w:val="EndNoteBibliography"/>
        <w:spacing w:after="0"/>
        <w:ind w:left="720" w:hanging="720"/>
        <w:rPr>
          <w:noProof/>
        </w:rPr>
      </w:pPr>
      <w:r w:rsidRPr="00E92792">
        <w:rPr>
          <w:noProof/>
        </w:rPr>
        <w:t>Korenblat P et al. (2018) Efficacy and safety of lebrikizumab in adult patients with mild-to-moderate asthma not receiving inhaled corticosteroids. Respir Med 134:143-149</w:t>
      </w:r>
    </w:p>
    <w:p w14:paraId="3F867B54" w14:textId="77777777" w:rsidR="00E92792" w:rsidRPr="00E92792" w:rsidRDefault="00E92792" w:rsidP="00E92792">
      <w:pPr>
        <w:pStyle w:val="EndNoteBibliography"/>
        <w:spacing w:after="0"/>
        <w:ind w:left="720" w:hanging="720"/>
        <w:rPr>
          <w:noProof/>
        </w:rPr>
      </w:pPr>
      <w:r w:rsidRPr="00E92792">
        <w:rPr>
          <w:noProof/>
        </w:rPr>
        <w:t>Kotsimbos TC, Ernst P, Hamid QA (1996) Interleukin-13 and interleukin-4 are coexpressed in atopic asthma. Proc Assoc Am Physicians 108:368-373</w:t>
      </w:r>
    </w:p>
    <w:p w14:paraId="2663CE7E" w14:textId="77777777" w:rsidR="00E92792" w:rsidRPr="00E92792" w:rsidRDefault="00E92792" w:rsidP="00E92792">
      <w:pPr>
        <w:pStyle w:val="EndNoteBibliography"/>
        <w:spacing w:after="0"/>
        <w:ind w:left="720" w:hanging="720"/>
        <w:rPr>
          <w:noProof/>
        </w:rPr>
      </w:pPr>
      <w:r w:rsidRPr="00E92792">
        <w:rPr>
          <w:noProof/>
        </w:rPr>
        <w:t>Kraft M, Cassell GH, Pak J, Martin RJ (2002) Mycoplasma pneumoniae and Chlamydia pneumoniae in asthma: effect of clarithromycin. Chest 121:1782-1788</w:t>
      </w:r>
    </w:p>
    <w:p w14:paraId="5A6D740C" w14:textId="77777777" w:rsidR="00E92792" w:rsidRPr="00E92792" w:rsidRDefault="00E92792" w:rsidP="00E92792">
      <w:pPr>
        <w:pStyle w:val="EndNoteBibliography"/>
        <w:spacing w:after="0"/>
        <w:ind w:left="720" w:hanging="720"/>
        <w:rPr>
          <w:noProof/>
        </w:rPr>
      </w:pPr>
      <w:r w:rsidRPr="00E92792">
        <w:rPr>
          <w:noProof/>
        </w:rPr>
        <w:t>Krishnan V, Diette GB, Rand CS, Bilderback AL, Merriman B, Hansel NN, Krishnan JA (2006) Mortality in patients hospitalized for asthma exacerbations in the United States. Am J Respir Crit Care Med 174:633-638</w:t>
      </w:r>
    </w:p>
    <w:p w14:paraId="40C6F268" w14:textId="77777777" w:rsidR="00E92792" w:rsidRPr="00E92792" w:rsidRDefault="00E92792" w:rsidP="00E92792">
      <w:pPr>
        <w:pStyle w:val="EndNoteBibliography"/>
        <w:spacing w:after="0"/>
        <w:ind w:left="720" w:hanging="720"/>
        <w:rPr>
          <w:noProof/>
        </w:rPr>
      </w:pPr>
      <w:r w:rsidRPr="00E92792">
        <w:rPr>
          <w:noProof/>
        </w:rPr>
        <w:t>Kuruvilla ME, Lee FE-H, Lee GB (2019) Understanding asthma phenotypes, endotypes, and mechanisms of disease. Clin Rev Allergy Immunol 56:219-233 doi:10.1007/s12016-018-8712-1</w:t>
      </w:r>
    </w:p>
    <w:p w14:paraId="7536186F" w14:textId="77777777" w:rsidR="00E92792" w:rsidRPr="00E92792" w:rsidRDefault="00E92792" w:rsidP="00E92792">
      <w:pPr>
        <w:pStyle w:val="EndNoteBibliography"/>
        <w:spacing w:after="0"/>
        <w:ind w:left="720" w:hanging="720"/>
        <w:rPr>
          <w:noProof/>
        </w:rPr>
      </w:pPr>
      <w:r w:rsidRPr="00E92792">
        <w:rPr>
          <w:noProof/>
        </w:rPr>
        <w:t>Langley RG et al. (2014) Secukinumab in plaque psoriasis—results of two phase 3 trials. N Engl J Med 371:326-338</w:t>
      </w:r>
    </w:p>
    <w:p w14:paraId="6AFA24C5" w14:textId="77777777" w:rsidR="00E92792" w:rsidRPr="00E92792" w:rsidRDefault="00E92792" w:rsidP="00E92792">
      <w:pPr>
        <w:pStyle w:val="EndNoteBibliography"/>
        <w:spacing w:after="0"/>
        <w:ind w:left="720" w:hanging="720"/>
        <w:rPr>
          <w:noProof/>
        </w:rPr>
      </w:pPr>
      <w:r w:rsidRPr="00E92792">
        <w:rPr>
          <w:noProof/>
        </w:rPr>
        <w:t>Lanza GM et al. (2017) Anti-angiogenic nanotherapy inhibits airway remodeling and hyper-responsiveness of dust mite triggered asthma in the Brown Norway rat. Theranostics 7:377-389 doi:10.7150/thno.16627</w:t>
      </w:r>
    </w:p>
    <w:p w14:paraId="5BF49987" w14:textId="77777777" w:rsidR="00E92792" w:rsidRPr="00E92792" w:rsidRDefault="00E92792" w:rsidP="00E92792">
      <w:pPr>
        <w:pStyle w:val="EndNoteBibliography"/>
        <w:spacing w:after="0"/>
        <w:ind w:left="720" w:hanging="720"/>
        <w:rPr>
          <w:noProof/>
        </w:rPr>
      </w:pPr>
      <w:r w:rsidRPr="00E92792">
        <w:rPr>
          <w:noProof/>
        </w:rPr>
        <w:t>Larché M, Robinson DS, Kay AB (2003) The role of T lymphocytes in the pathogenesis of asthma. J Allergy Clin Immunol 111:450-463</w:t>
      </w:r>
    </w:p>
    <w:p w14:paraId="4FDB4160" w14:textId="77777777" w:rsidR="00E92792" w:rsidRPr="00E92792" w:rsidRDefault="00E92792" w:rsidP="00E92792">
      <w:pPr>
        <w:pStyle w:val="EndNoteBibliography"/>
        <w:spacing w:after="0"/>
        <w:ind w:left="720" w:hanging="720"/>
        <w:rPr>
          <w:noProof/>
        </w:rPr>
      </w:pPr>
      <w:r w:rsidRPr="00E92792">
        <w:rPr>
          <w:noProof/>
        </w:rPr>
        <w:t>Lau JY et al. (2010) Fibulin-1 is increased in asthma–a novel mediator of airway remodeling? PLoS ONE 5:e13360</w:t>
      </w:r>
    </w:p>
    <w:p w14:paraId="75091F8D" w14:textId="77777777" w:rsidR="00E92792" w:rsidRPr="00E92792" w:rsidRDefault="00E92792" w:rsidP="00E92792">
      <w:pPr>
        <w:pStyle w:val="EndNoteBibliography"/>
        <w:spacing w:after="0"/>
        <w:ind w:left="720" w:hanging="720"/>
        <w:rPr>
          <w:noProof/>
        </w:rPr>
      </w:pPr>
      <w:r w:rsidRPr="00E92792">
        <w:rPr>
          <w:noProof/>
        </w:rPr>
        <w:t>Leckie MJ et al. (2000) Effects of an interleukin-5 blocking monoclonal antibody on eosinophils, airway hyper-responsiveness, and the late asthmatic response. Lancet 356:2144-2148</w:t>
      </w:r>
    </w:p>
    <w:p w14:paraId="48DFD67C" w14:textId="77777777" w:rsidR="00E92792" w:rsidRPr="00E92792" w:rsidRDefault="00E92792" w:rsidP="00E92792">
      <w:pPr>
        <w:pStyle w:val="EndNoteBibliography"/>
        <w:spacing w:after="0"/>
        <w:ind w:left="720" w:hanging="720"/>
        <w:rPr>
          <w:noProof/>
        </w:rPr>
      </w:pPr>
      <w:r w:rsidRPr="00E92792">
        <w:rPr>
          <w:noProof/>
        </w:rPr>
        <w:t>Lee SY et al. (2006) Immunostimulatory DNA inhibits allergen-induced peribronchial angiogenesis in mice. J Allergy Clin Immunol 117:597-603</w:t>
      </w:r>
    </w:p>
    <w:p w14:paraId="207FB13B" w14:textId="77777777" w:rsidR="00E92792" w:rsidRPr="00E92792" w:rsidRDefault="00E92792" w:rsidP="00E92792">
      <w:pPr>
        <w:pStyle w:val="EndNoteBibliography"/>
        <w:spacing w:after="0"/>
        <w:ind w:left="720" w:hanging="720"/>
        <w:rPr>
          <w:noProof/>
        </w:rPr>
      </w:pPr>
      <w:r w:rsidRPr="00E92792">
        <w:rPr>
          <w:noProof/>
        </w:rPr>
        <w:t>Lee YC, Kwak Y-G, Song CH (2002) Contribution of vascular endothelial growth factor to airway hyperresponsiveness and inflammation in a murine model of toluene diisocyanate-induced asthma. J Immunol 168:3595-3600</w:t>
      </w:r>
    </w:p>
    <w:p w14:paraId="7D1C4E68" w14:textId="77777777" w:rsidR="00E92792" w:rsidRPr="00E92792" w:rsidRDefault="00E92792" w:rsidP="00E92792">
      <w:pPr>
        <w:pStyle w:val="EndNoteBibliography"/>
        <w:spacing w:after="0"/>
        <w:ind w:left="720" w:hanging="720"/>
        <w:rPr>
          <w:noProof/>
        </w:rPr>
      </w:pPr>
      <w:r w:rsidRPr="00E92792">
        <w:rPr>
          <w:noProof/>
        </w:rPr>
        <w:lastRenderedPageBreak/>
        <w:t>Liang L, Hur J, Kang JY, Rhee CK, Kim YK, Lee SY (2018) Effect of the anti-IL-17 antibody on allergic inflammation in an obesity-related asthma model. The Korean journal of internal medicine 33:1210</w:t>
      </w:r>
    </w:p>
    <w:p w14:paraId="030F676B" w14:textId="77777777" w:rsidR="00E92792" w:rsidRPr="00E92792" w:rsidRDefault="00E92792" w:rsidP="00E92792">
      <w:pPr>
        <w:pStyle w:val="EndNoteBibliography"/>
        <w:spacing w:after="0"/>
        <w:ind w:left="720" w:hanging="720"/>
        <w:rPr>
          <w:noProof/>
        </w:rPr>
      </w:pPr>
      <w:r w:rsidRPr="00E92792">
        <w:rPr>
          <w:noProof/>
        </w:rPr>
        <w:t>Liu G et al. (2016) Fibulin-1 regulates the pathogenesis of tissue remodeling in respiratory diseases. J Clin Invest Insight 1:e86380</w:t>
      </w:r>
    </w:p>
    <w:p w14:paraId="108C3A3E" w14:textId="77777777" w:rsidR="00E92792" w:rsidRPr="00E92792" w:rsidRDefault="00E92792" w:rsidP="00E92792">
      <w:pPr>
        <w:pStyle w:val="EndNoteBibliography"/>
        <w:spacing w:after="0"/>
        <w:ind w:left="720" w:hanging="720"/>
        <w:rPr>
          <w:noProof/>
        </w:rPr>
      </w:pPr>
      <w:r w:rsidRPr="00E92792">
        <w:rPr>
          <w:noProof/>
        </w:rPr>
        <w:t>Liu G et al. (2017) Airway remodelling and inflammation in asthma are dependent on the extracellular matrix protein fibulin‐1c. J Pathol 243:510-523</w:t>
      </w:r>
    </w:p>
    <w:p w14:paraId="7F95AE15" w14:textId="77777777" w:rsidR="00E92792" w:rsidRPr="00E92792" w:rsidRDefault="00E92792" w:rsidP="00E92792">
      <w:pPr>
        <w:pStyle w:val="EndNoteBibliography"/>
        <w:spacing w:after="0"/>
        <w:ind w:left="720" w:hanging="720"/>
        <w:rPr>
          <w:noProof/>
        </w:rPr>
      </w:pPr>
      <w:r w:rsidRPr="00E92792">
        <w:rPr>
          <w:noProof/>
        </w:rPr>
        <w:t>Liu Y-CC, Post JC (2009) Biofilms in pediatric respiratory and related infections. Curr Allergy Asthma Rep 9:449-455</w:t>
      </w:r>
    </w:p>
    <w:p w14:paraId="6F234EEC" w14:textId="77777777" w:rsidR="00E92792" w:rsidRPr="00E92792" w:rsidRDefault="00E92792" w:rsidP="00E92792">
      <w:pPr>
        <w:pStyle w:val="EndNoteBibliography"/>
        <w:spacing w:after="0"/>
        <w:ind w:left="720" w:hanging="720"/>
        <w:rPr>
          <w:noProof/>
        </w:rPr>
      </w:pPr>
      <w:r w:rsidRPr="00E92792">
        <w:rPr>
          <w:noProof/>
        </w:rPr>
        <w:t>Londei M, Kenney B, Los G, Marino MH (2017) A Phase 1 Study of ANB020, an anti-IL-33 monoclonal Antibody in Healthy Volunteers. J Allergy Clin Immunol 139:AB73</w:t>
      </w:r>
    </w:p>
    <w:p w14:paraId="30CFE1D7" w14:textId="77777777" w:rsidR="00E92792" w:rsidRPr="00E92792" w:rsidRDefault="00E92792" w:rsidP="00E92792">
      <w:pPr>
        <w:pStyle w:val="EndNoteBibliography"/>
        <w:spacing w:after="0"/>
        <w:ind w:left="720" w:hanging="720"/>
        <w:rPr>
          <w:noProof/>
        </w:rPr>
      </w:pPr>
      <w:r w:rsidRPr="00E92792">
        <w:rPr>
          <w:noProof/>
        </w:rPr>
        <w:t>Long CM, Lukomska E, Marshall NB, Nayak A, Anderson SE (2016) Potential Inhibitory Influence of miRNA 210 on Regulatory T Cells during Epicutaneous Chemical Sensitization. Genes 8:1-9</w:t>
      </w:r>
    </w:p>
    <w:p w14:paraId="5750E13D" w14:textId="77777777" w:rsidR="00E92792" w:rsidRPr="00E92792" w:rsidRDefault="00E92792" w:rsidP="00E92792">
      <w:pPr>
        <w:pStyle w:val="EndNoteBibliography"/>
        <w:spacing w:after="0"/>
        <w:ind w:left="720" w:hanging="720"/>
        <w:rPr>
          <w:noProof/>
        </w:rPr>
      </w:pPr>
      <w:r w:rsidRPr="00E92792">
        <w:rPr>
          <w:noProof/>
        </w:rPr>
        <w:t>Lötvall J et al. (2011) Asthma endotypes: a new approach to classification of disease entities within the asthma syndrome. J Allergy Clin Immunol 127:355-360</w:t>
      </w:r>
    </w:p>
    <w:p w14:paraId="338AEDCA" w14:textId="77777777" w:rsidR="00E92792" w:rsidRPr="00E92792" w:rsidRDefault="00E92792" w:rsidP="00E92792">
      <w:pPr>
        <w:pStyle w:val="EndNoteBibliography"/>
        <w:spacing w:after="0"/>
        <w:ind w:left="720" w:hanging="720"/>
        <w:rPr>
          <w:noProof/>
        </w:rPr>
      </w:pPr>
      <w:r w:rsidRPr="00E92792">
        <w:rPr>
          <w:noProof/>
        </w:rPr>
        <w:t>Louw C, Williams Z, Venter L, Leichtl S, Schmid-Wirlitsch C, Bredenbröker D, Bardin P (2007) Roflumilast, a phosphodiesterase 4 inhibitor, reduces airway hyperresponsiveness after allergen challenge. Respiration 74:411-417</w:t>
      </w:r>
    </w:p>
    <w:p w14:paraId="7EA6DF2D" w14:textId="77777777" w:rsidR="00E92792" w:rsidRPr="00E92792" w:rsidRDefault="00E92792" w:rsidP="00E92792">
      <w:pPr>
        <w:pStyle w:val="EndNoteBibliography"/>
        <w:spacing w:after="0"/>
        <w:ind w:left="720" w:hanging="720"/>
        <w:rPr>
          <w:noProof/>
        </w:rPr>
      </w:pPr>
      <w:r w:rsidRPr="00E92792">
        <w:rPr>
          <w:noProof/>
        </w:rPr>
        <w:t>Lovato P, Norsgaard H, Tokura Y, Røpke MA (2016) Calcipotriol and betamethasone dipropionate exert additive inhibitory effects on the cytokine expression of inflammatory dendritic cell–Th17 cell axis in psoriasis. J Dermatol Sci 81:153-164</w:t>
      </w:r>
    </w:p>
    <w:p w14:paraId="22DF02CA" w14:textId="77777777" w:rsidR="00E92792" w:rsidRPr="00E92792" w:rsidRDefault="00E92792" w:rsidP="00E92792">
      <w:pPr>
        <w:pStyle w:val="EndNoteBibliography"/>
        <w:spacing w:after="0"/>
        <w:ind w:left="720" w:hanging="720"/>
        <w:rPr>
          <w:noProof/>
        </w:rPr>
      </w:pPr>
      <w:r w:rsidRPr="00E92792">
        <w:rPr>
          <w:noProof/>
        </w:rPr>
        <w:t>Luo J, Wang K, Liu D, Liang B-M, Liu C-T (2016) Can roflumilast, a phosphodiesterase-4 inhibitor, improve clinical outcomes in patients with moderate-to-severe chronic obstructive pulmonary disease? A meta-analysis. Respir Res 17:18</w:t>
      </w:r>
    </w:p>
    <w:p w14:paraId="24A14498" w14:textId="77777777" w:rsidR="00E92792" w:rsidRPr="00E92792" w:rsidRDefault="00E92792" w:rsidP="00E92792">
      <w:pPr>
        <w:pStyle w:val="EndNoteBibliography"/>
        <w:spacing w:after="0"/>
        <w:ind w:left="720" w:hanging="720"/>
        <w:rPr>
          <w:noProof/>
        </w:rPr>
      </w:pPr>
      <w:r w:rsidRPr="00E92792">
        <w:rPr>
          <w:noProof/>
        </w:rPr>
        <w:t>Maret M et al. (2007) Liposomal retinoic acids modulate asthma manifestations in mice. J Nutr 137:2730-2736</w:t>
      </w:r>
    </w:p>
    <w:p w14:paraId="4E2098FA" w14:textId="77777777" w:rsidR="00E92792" w:rsidRPr="00E92792" w:rsidRDefault="00E92792" w:rsidP="00E92792">
      <w:pPr>
        <w:pStyle w:val="EndNoteBibliography"/>
        <w:spacing w:after="0"/>
        <w:ind w:left="720" w:hanging="720"/>
        <w:rPr>
          <w:noProof/>
        </w:rPr>
      </w:pPr>
      <w:r w:rsidRPr="00E92792">
        <w:rPr>
          <w:noProof/>
        </w:rPr>
        <w:t>Matsukura S et al. (2016) Overexpression of microRNA-155 suppresses chemokine expression induced by Interleukin-13 in BEAS-2B human bronchial epithelial cells. Allergol Int 65 Suppl:S17-23 doi:10.1016/j.alit.2016.04.018</w:t>
      </w:r>
    </w:p>
    <w:p w14:paraId="5F873263" w14:textId="77777777" w:rsidR="00E92792" w:rsidRPr="00E92792" w:rsidRDefault="00E92792" w:rsidP="00E92792">
      <w:pPr>
        <w:pStyle w:val="EndNoteBibliography"/>
        <w:spacing w:after="0"/>
        <w:ind w:left="720" w:hanging="720"/>
        <w:rPr>
          <w:noProof/>
        </w:rPr>
      </w:pPr>
      <w:r w:rsidRPr="00E92792">
        <w:rPr>
          <w:noProof/>
        </w:rPr>
        <w:t>Mauser PJ et al. (1995) Effects of an antibody to interleukin-5 in a monkey model of asthma. Am J Respir Crit Care Med 152:467-472</w:t>
      </w:r>
    </w:p>
    <w:p w14:paraId="359CFBB6" w14:textId="77777777" w:rsidR="00E92792" w:rsidRPr="00E92792" w:rsidRDefault="00E92792" w:rsidP="00E92792">
      <w:pPr>
        <w:pStyle w:val="EndNoteBibliography"/>
        <w:spacing w:after="0"/>
        <w:ind w:left="720" w:hanging="720"/>
        <w:rPr>
          <w:noProof/>
        </w:rPr>
      </w:pPr>
      <w:r w:rsidRPr="00E92792">
        <w:rPr>
          <w:noProof/>
        </w:rPr>
        <w:t>McInnes IB et al. (2015) Secukinumab, a human anti-interleukin-17A monoclonal antibody, in patients with psoriatic arthritis (FUTURE 2): a randomised, double-blind, placebo-controlled, phase 3 trial. The Lancet 386:1137-1146</w:t>
      </w:r>
    </w:p>
    <w:p w14:paraId="0382FDAB" w14:textId="77777777" w:rsidR="00E92792" w:rsidRPr="00E92792" w:rsidRDefault="00E92792" w:rsidP="00E92792">
      <w:pPr>
        <w:pStyle w:val="EndNoteBibliography"/>
        <w:spacing w:after="0"/>
        <w:ind w:left="720" w:hanging="720"/>
        <w:rPr>
          <w:noProof/>
        </w:rPr>
      </w:pPr>
      <w:r w:rsidRPr="00E92792">
        <w:rPr>
          <w:noProof/>
        </w:rPr>
        <w:t>Mehta M, Chellappan DK, Wich PR, Hansbro NG, Hansbro PM, Dua K (2020a) miRNA nanotherapeutics: potential and challenges in respiratory disorders. Future Med Chem 12:987-990</w:t>
      </w:r>
    </w:p>
    <w:p w14:paraId="60FB1726" w14:textId="77777777" w:rsidR="00E92792" w:rsidRPr="00E92792" w:rsidRDefault="00E92792" w:rsidP="00E92792">
      <w:pPr>
        <w:pStyle w:val="EndNoteBibliography"/>
        <w:spacing w:after="0"/>
        <w:ind w:left="720" w:hanging="720"/>
        <w:rPr>
          <w:noProof/>
        </w:rPr>
      </w:pPr>
      <w:r w:rsidRPr="00E92792">
        <w:rPr>
          <w:noProof/>
        </w:rPr>
        <w:t>Mehta M et al. (2020b) Cellular signalling pathways mediating the pathogenesis of chronic inflammatory respiratory diseases: an update. Inflammopharmacology:1-23</w:t>
      </w:r>
    </w:p>
    <w:p w14:paraId="5423F0A9" w14:textId="77777777" w:rsidR="00E92792" w:rsidRPr="00E92792" w:rsidRDefault="00E92792" w:rsidP="00E92792">
      <w:pPr>
        <w:pStyle w:val="EndNoteBibliography"/>
        <w:spacing w:after="0"/>
        <w:ind w:left="720" w:hanging="720"/>
        <w:rPr>
          <w:noProof/>
        </w:rPr>
      </w:pPr>
      <w:r w:rsidRPr="00E92792">
        <w:rPr>
          <w:noProof/>
        </w:rPr>
        <w:t>Meyer N, Akdis CA (2013) Vascular endothelial growth factor as a key inducer of angiogenesis in the asthmatic airways. Curr Allergy Asthma Rep 13:1-9</w:t>
      </w:r>
    </w:p>
    <w:p w14:paraId="4B5734FA" w14:textId="77777777" w:rsidR="00E92792" w:rsidRPr="00E92792" w:rsidRDefault="00E92792" w:rsidP="00E92792">
      <w:pPr>
        <w:pStyle w:val="EndNoteBibliography"/>
        <w:spacing w:after="0"/>
        <w:ind w:left="720" w:hanging="720"/>
        <w:rPr>
          <w:noProof/>
        </w:rPr>
      </w:pPr>
      <w:r w:rsidRPr="00E92792">
        <w:rPr>
          <w:noProof/>
        </w:rPr>
        <w:t>Miossec P, Korn T, Kuchroo VK (2009) Interleukin-17 and type 17 helper T cells. N Engl J Med 361:888-898</w:t>
      </w:r>
    </w:p>
    <w:p w14:paraId="2C20C018" w14:textId="77777777" w:rsidR="00E92792" w:rsidRPr="00E92792" w:rsidRDefault="00E92792" w:rsidP="00E92792">
      <w:pPr>
        <w:pStyle w:val="EndNoteBibliography"/>
        <w:spacing w:after="0"/>
        <w:ind w:left="720" w:hanging="720"/>
        <w:rPr>
          <w:noProof/>
        </w:rPr>
      </w:pPr>
      <w:r w:rsidRPr="00E92792">
        <w:rPr>
          <w:noProof/>
        </w:rPr>
        <w:t>Mitchell PD, O’byrne PM (2017) Epithelial-derived cytokines in asthma. Chest 151:1338-1344</w:t>
      </w:r>
    </w:p>
    <w:p w14:paraId="71BE294E" w14:textId="77777777" w:rsidR="00E92792" w:rsidRPr="00E92792" w:rsidRDefault="00E92792" w:rsidP="00E92792">
      <w:pPr>
        <w:pStyle w:val="EndNoteBibliography"/>
        <w:spacing w:after="0"/>
        <w:ind w:left="720" w:hanging="720"/>
        <w:rPr>
          <w:noProof/>
        </w:rPr>
      </w:pPr>
      <w:r w:rsidRPr="00E92792">
        <w:rPr>
          <w:noProof/>
        </w:rPr>
        <w:t>Mizutani N, Nabe T, Yoshino S (2014) IL-17A promotes the exacerbation of IL-33–induced airway hyperresponsiveness by enhancing neutrophilic inflammation via CXCR2 signaling in mice. The Journal of Immunology 192:1372-1384</w:t>
      </w:r>
    </w:p>
    <w:p w14:paraId="55E64ACD" w14:textId="77777777" w:rsidR="00E92792" w:rsidRPr="00E92792" w:rsidRDefault="00E92792" w:rsidP="00E92792">
      <w:pPr>
        <w:pStyle w:val="EndNoteBibliography"/>
        <w:spacing w:after="0"/>
        <w:ind w:left="720" w:hanging="720"/>
        <w:rPr>
          <w:noProof/>
        </w:rPr>
      </w:pPr>
      <w:r w:rsidRPr="00E92792">
        <w:rPr>
          <w:noProof/>
        </w:rPr>
        <w:lastRenderedPageBreak/>
        <w:t>Müller T et al. (2006) Functional characterization of histamine receptor subtypes in a human bronchial epithelial cell line. Int J Mol Med 18:925-931</w:t>
      </w:r>
    </w:p>
    <w:p w14:paraId="6FC31066" w14:textId="77777777" w:rsidR="00E92792" w:rsidRPr="00E92792" w:rsidRDefault="00E92792" w:rsidP="00E92792">
      <w:pPr>
        <w:pStyle w:val="EndNoteBibliography"/>
        <w:spacing w:after="0"/>
        <w:ind w:left="720" w:hanging="720"/>
        <w:rPr>
          <w:noProof/>
        </w:rPr>
      </w:pPr>
      <w:r w:rsidRPr="00E92792">
        <w:rPr>
          <w:noProof/>
        </w:rPr>
        <w:t>Murad HA, Habib HS, Rafeeq MM, Sulaiman MI, Abdulrahman AS, Khabaz MN (2017) Co-inhalation of roflumilast, rather than formoterol, with fluticasone more effectively improves asthma in asthmatic mice. Exp Biol Med 242:516-526</w:t>
      </w:r>
    </w:p>
    <w:p w14:paraId="79EA88D9" w14:textId="77777777" w:rsidR="00E92792" w:rsidRPr="00E92792" w:rsidRDefault="00E92792" w:rsidP="00E92792">
      <w:pPr>
        <w:pStyle w:val="EndNoteBibliography"/>
        <w:spacing w:after="0"/>
        <w:ind w:left="720" w:hanging="720"/>
        <w:rPr>
          <w:noProof/>
        </w:rPr>
      </w:pPr>
      <w:r w:rsidRPr="00E92792">
        <w:rPr>
          <w:noProof/>
        </w:rPr>
        <w:t>Nadeem A, Al-Harbi NO, Alfardan AS, Ahmad SF, AlAsmari AF, Al-Harbi MM (2018) IL-17A-induced neutrophilic airway inflammation is mediated by oxidant-antioxidant imbalance and inflammatory cytokines in mice. Biomedicine &amp; Pharmacotherapy 107:1196-1204</w:t>
      </w:r>
    </w:p>
    <w:p w14:paraId="147D7D09" w14:textId="77777777" w:rsidR="00E92792" w:rsidRPr="00E92792" w:rsidRDefault="00E92792" w:rsidP="00E92792">
      <w:pPr>
        <w:pStyle w:val="EndNoteBibliography"/>
        <w:spacing w:after="0"/>
        <w:ind w:left="720" w:hanging="720"/>
        <w:rPr>
          <w:noProof/>
        </w:rPr>
      </w:pPr>
      <w:r w:rsidRPr="00E92792">
        <w:rPr>
          <w:noProof/>
        </w:rPr>
        <w:t>Nair P et al. (2009) Mepolizumab for prednisone-dependent asthma with sputum eosinophilia. N Engl J Med 360:985-993</w:t>
      </w:r>
    </w:p>
    <w:p w14:paraId="11DE302D" w14:textId="77777777" w:rsidR="00E92792" w:rsidRPr="00E92792" w:rsidRDefault="00E92792" w:rsidP="00E92792">
      <w:pPr>
        <w:pStyle w:val="EndNoteBibliography"/>
        <w:spacing w:after="0"/>
        <w:ind w:left="720" w:hanging="720"/>
        <w:rPr>
          <w:noProof/>
        </w:rPr>
      </w:pPr>
      <w:r w:rsidRPr="00E92792">
        <w:rPr>
          <w:noProof/>
        </w:rPr>
        <w:t>Nakae S et al. (2002) Antigen-specific T cell sensitization is impaired in IL-17-deficient mice, causing suppression of allergic cellular and humoral responses. Immunity 17:375-387</w:t>
      </w:r>
    </w:p>
    <w:p w14:paraId="3DDCA026" w14:textId="77777777" w:rsidR="00E92792" w:rsidRPr="00E92792" w:rsidRDefault="00E92792" w:rsidP="00E92792">
      <w:pPr>
        <w:pStyle w:val="EndNoteBibliography"/>
        <w:spacing w:after="0"/>
        <w:ind w:left="720" w:hanging="720"/>
        <w:rPr>
          <w:noProof/>
        </w:rPr>
      </w:pPr>
      <w:r w:rsidRPr="00E92792">
        <w:rPr>
          <w:noProof/>
        </w:rPr>
        <w:t>Narayanan V, Baglole C, Eidelman DH, Hussain S, Martin JG, Hamid Q, Panariti A (2016) Increased Vascularity Of The Bronchial Mucosa In Patients With Severe Asthma And The Role Of IL-17A In Angiogenesis And Vascular Remodeling. In:  Novel Mechanisms of Allergy and Airway Inflammation. American Thoracic Society, p A6680</w:t>
      </w:r>
    </w:p>
    <w:p w14:paraId="7B1CA155" w14:textId="77777777" w:rsidR="00E92792" w:rsidRPr="00E92792" w:rsidRDefault="00E92792" w:rsidP="00E92792">
      <w:pPr>
        <w:pStyle w:val="EndNoteBibliography"/>
        <w:spacing w:after="0"/>
        <w:ind w:left="720" w:hanging="720"/>
        <w:rPr>
          <w:noProof/>
        </w:rPr>
      </w:pPr>
      <w:r w:rsidRPr="00E92792">
        <w:rPr>
          <w:noProof/>
        </w:rPr>
        <w:t>Nasr M, Najlah M, D’Emanuele A, Elhissi A (2014) PAMAM dendrimers as aerosol drug nanocarriers for pulmonary delivery via nebulization. Int J Pharm 461:242-250</w:t>
      </w:r>
    </w:p>
    <w:p w14:paraId="2AFBD638" w14:textId="77777777" w:rsidR="00E92792" w:rsidRPr="00E92792" w:rsidRDefault="00E92792" w:rsidP="00E92792">
      <w:pPr>
        <w:pStyle w:val="EndNoteBibliography"/>
        <w:spacing w:after="0"/>
        <w:ind w:left="720" w:hanging="720"/>
        <w:rPr>
          <w:noProof/>
        </w:rPr>
      </w:pPr>
      <w:r w:rsidRPr="00E92792">
        <w:rPr>
          <w:noProof/>
        </w:rPr>
        <w:t>Niimi A, Matsumoto H, Takemura M, Ueda T, Chin K, Mishima M (2003) Relationship of airway wall thickness to airway sensitivity and airway reactivity in asthma. Am J Respir Crit Care Med 168:983-988</w:t>
      </w:r>
    </w:p>
    <w:p w14:paraId="03470455" w14:textId="77777777" w:rsidR="00E92792" w:rsidRPr="00E92792" w:rsidRDefault="00E92792" w:rsidP="00E92792">
      <w:pPr>
        <w:pStyle w:val="EndNoteBibliography"/>
        <w:spacing w:after="0"/>
        <w:ind w:left="720" w:hanging="720"/>
        <w:rPr>
          <w:noProof/>
        </w:rPr>
      </w:pPr>
      <w:r w:rsidRPr="00E92792">
        <w:rPr>
          <w:noProof/>
        </w:rPr>
        <w:t>Nixon J, Newbold P, Mustelin T, Anderson GP, Kolbeck R (2017) Monoclonal antibody therapy for the treatment of asthma and chronic obstructive pulmonary disease with eosinophilic inflammation. Pharmacol Ther 169:57-77</w:t>
      </w:r>
    </w:p>
    <w:p w14:paraId="380CF8F5" w14:textId="77777777" w:rsidR="00E92792" w:rsidRPr="00E92792" w:rsidRDefault="00E92792" w:rsidP="00E92792">
      <w:pPr>
        <w:pStyle w:val="EndNoteBibliography"/>
        <w:spacing w:after="0"/>
        <w:ind w:left="720" w:hanging="720"/>
        <w:rPr>
          <w:noProof/>
        </w:rPr>
      </w:pPr>
      <w:r w:rsidRPr="00E92792">
        <w:rPr>
          <w:noProof/>
        </w:rPr>
        <w:t>Novak N, Tepel C, Koch S, Brix K (2003) Evidence for a differential expression of the FcεRIγ chain in dendritic cells of atopic and nonatopic donors. J Clin Invest 111:1047-1056</w:t>
      </w:r>
    </w:p>
    <w:p w14:paraId="0BF3F972" w14:textId="77777777" w:rsidR="00E92792" w:rsidRPr="00E92792" w:rsidRDefault="00E92792" w:rsidP="00E92792">
      <w:pPr>
        <w:pStyle w:val="EndNoteBibliography"/>
        <w:spacing w:after="0"/>
        <w:ind w:left="720" w:hanging="720"/>
        <w:rPr>
          <w:noProof/>
        </w:rPr>
      </w:pPr>
      <w:r w:rsidRPr="00E92792">
        <w:rPr>
          <w:noProof/>
        </w:rPr>
        <w:t>Odajima H et al. (2017) Long-term safety, efficacy, pharmacokinetics and pharmacodynamics of omalizumab in children with severe uncontrolled asthma. Allergol Int 66:106-115</w:t>
      </w:r>
    </w:p>
    <w:p w14:paraId="29B51E42" w14:textId="77777777" w:rsidR="00E92792" w:rsidRPr="00E92792" w:rsidRDefault="00E92792" w:rsidP="00E92792">
      <w:pPr>
        <w:pStyle w:val="EndNoteBibliography"/>
        <w:spacing w:after="0"/>
        <w:ind w:left="720" w:hanging="720"/>
        <w:rPr>
          <w:noProof/>
        </w:rPr>
      </w:pPr>
      <w:r w:rsidRPr="00E92792">
        <w:rPr>
          <w:noProof/>
        </w:rPr>
        <w:t>Okubo K et al. (2020) Japanese guidelines for allergic rhinitis 2020. Allergol Int 69:331-345</w:t>
      </w:r>
    </w:p>
    <w:p w14:paraId="1AE1AE81" w14:textId="77777777" w:rsidR="00E92792" w:rsidRPr="00E92792" w:rsidRDefault="00E92792" w:rsidP="00E92792">
      <w:pPr>
        <w:pStyle w:val="EndNoteBibliography"/>
        <w:spacing w:after="0"/>
        <w:ind w:left="720" w:hanging="720"/>
        <w:rPr>
          <w:noProof/>
        </w:rPr>
      </w:pPr>
      <w:r w:rsidRPr="00E92792">
        <w:rPr>
          <w:noProof/>
        </w:rPr>
        <w:t>Pachuau L, Sarkar S, Mazumder B (2008) Formulation and evaluation of matrix microspheres for simultaneous delivery of salbutamol sulphate and theophylline. Trop J Pharm Res 7:995-1002</w:t>
      </w:r>
    </w:p>
    <w:p w14:paraId="44CD5C29" w14:textId="77777777" w:rsidR="00E92792" w:rsidRPr="00E92792" w:rsidRDefault="00E92792" w:rsidP="00E92792">
      <w:pPr>
        <w:pStyle w:val="EndNoteBibliography"/>
        <w:spacing w:after="0"/>
        <w:ind w:left="720" w:hanging="720"/>
        <w:rPr>
          <w:noProof/>
        </w:rPr>
      </w:pPr>
      <w:r w:rsidRPr="00E92792">
        <w:rPr>
          <w:noProof/>
        </w:rPr>
        <w:t>Page C, O’Shaughnessy B, Barnes P (2017) Pathogenesis of COPD and Asthma. Pharmacol Ther:1-21</w:t>
      </w:r>
    </w:p>
    <w:p w14:paraId="583DA7A0" w14:textId="77777777" w:rsidR="00E92792" w:rsidRPr="00E92792" w:rsidRDefault="00E92792" w:rsidP="00E92792">
      <w:pPr>
        <w:pStyle w:val="EndNoteBibliography"/>
        <w:spacing w:after="0"/>
        <w:ind w:left="720" w:hanging="720"/>
        <w:rPr>
          <w:noProof/>
        </w:rPr>
      </w:pPr>
      <w:r w:rsidRPr="00E92792">
        <w:rPr>
          <w:noProof/>
        </w:rPr>
        <w:t>Panchal R, Patel H, Patel V, Joshi P, Parikh A (2012) Formulation and evalution of montelukast sodium-chitosan based spray dried microspheres for pulmonary drug delivery. J Pharm Bioallied Sci 4:S110-S111</w:t>
      </w:r>
    </w:p>
    <w:p w14:paraId="07F5007A" w14:textId="77777777" w:rsidR="00E92792" w:rsidRPr="00E92792" w:rsidRDefault="00E92792" w:rsidP="00E92792">
      <w:pPr>
        <w:pStyle w:val="EndNoteBibliography"/>
        <w:spacing w:after="0"/>
        <w:ind w:left="720" w:hanging="720"/>
        <w:rPr>
          <w:noProof/>
        </w:rPr>
      </w:pPr>
      <w:r w:rsidRPr="00E92792">
        <w:rPr>
          <w:noProof/>
        </w:rPr>
        <w:t>Panettieri RA et al. (2018) Tralokinumab for severe, uncontrolled asthma (STRATOS 1 and STRATOS 2): two randomised, double-blind, placebo-controlled, phase 3 clinical trials. Lancet Respir Med 6:511-525</w:t>
      </w:r>
    </w:p>
    <w:p w14:paraId="7F923A47" w14:textId="77777777" w:rsidR="00E92792" w:rsidRPr="00E92792" w:rsidRDefault="00E92792" w:rsidP="00E92792">
      <w:pPr>
        <w:pStyle w:val="EndNoteBibliography"/>
        <w:spacing w:after="0"/>
        <w:ind w:left="720" w:hanging="720"/>
        <w:rPr>
          <w:noProof/>
        </w:rPr>
      </w:pPr>
      <w:r w:rsidRPr="00E92792">
        <w:rPr>
          <w:noProof/>
        </w:rPr>
        <w:t>Patel DD, Patel VN, Thakkar TV, Gandhi RT (2012) Preparation and evaluation of Levosalbutamol sulphate chitosan microsphere for the treatment of asthma. J Pharm Bioallied Sci 4:S46-S47</w:t>
      </w:r>
    </w:p>
    <w:p w14:paraId="5BDBAF84" w14:textId="77777777" w:rsidR="00E92792" w:rsidRPr="00E92792" w:rsidRDefault="00E92792" w:rsidP="00E92792">
      <w:pPr>
        <w:pStyle w:val="EndNoteBibliography"/>
        <w:spacing w:after="0"/>
        <w:ind w:left="720" w:hanging="720"/>
        <w:rPr>
          <w:noProof/>
        </w:rPr>
      </w:pPr>
      <w:r w:rsidRPr="00E92792">
        <w:rPr>
          <w:noProof/>
        </w:rPr>
        <w:t>Pavord ID et al. (2012) Mepolizumab for severe eosinophilic asthma (DREAM): a multicentre, double-blind, placebo-controlled trial. Lancet 380:651-659</w:t>
      </w:r>
    </w:p>
    <w:p w14:paraId="42E90EE2" w14:textId="77777777" w:rsidR="00E92792" w:rsidRPr="00E92792" w:rsidRDefault="00E92792" w:rsidP="00E92792">
      <w:pPr>
        <w:pStyle w:val="EndNoteBibliography"/>
        <w:spacing w:after="0"/>
        <w:ind w:left="720" w:hanging="720"/>
        <w:rPr>
          <w:noProof/>
        </w:rPr>
      </w:pPr>
      <w:r w:rsidRPr="00E92792">
        <w:rPr>
          <w:noProof/>
        </w:rPr>
        <w:lastRenderedPageBreak/>
        <w:t>Pelaia G, Renda T, Romeo P, Busceti MT, Maselli R (2008) Review: Omalizumab in the treatment of severe asthma: efficacy and current problems. Ther Adv Respir Dis 2:409-421</w:t>
      </w:r>
    </w:p>
    <w:p w14:paraId="755D5FF1" w14:textId="77777777" w:rsidR="00E92792" w:rsidRPr="00E92792" w:rsidRDefault="00E92792" w:rsidP="00E92792">
      <w:pPr>
        <w:pStyle w:val="EndNoteBibliography"/>
        <w:spacing w:after="0"/>
        <w:ind w:left="720" w:hanging="720"/>
        <w:rPr>
          <w:noProof/>
        </w:rPr>
      </w:pPr>
      <w:r w:rsidRPr="00E92792">
        <w:rPr>
          <w:noProof/>
        </w:rPr>
        <w:t>Pelaia G, Vatrella A, Maselli R (2012) The potential of biologics for the treatment of asthma. Nat Rev Drug Discov 11:958-972</w:t>
      </w:r>
    </w:p>
    <w:p w14:paraId="73CCB75D" w14:textId="77777777" w:rsidR="00E92792" w:rsidRPr="00E92792" w:rsidRDefault="00E92792" w:rsidP="00E92792">
      <w:pPr>
        <w:pStyle w:val="EndNoteBibliography"/>
        <w:spacing w:after="0"/>
        <w:ind w:left="720" w:hanging="720"/>
        <w:rPr>
          <w:noProof/>
        </w:rPr>
      </w:pPr>
      <w:r w:rsidRPr="00E92792">
        <w:rPr>
          <w:noProof/>
        </w:rPr>
        <w:t>Peng X et al. (2015) Targeting Mast Cells and Basophils with Anti-FcεRIα Fab-Conjugated Celastrol-Loaded Micelles Suppresses Allergic Inflammation. J Biomed Nanotechnol 11:2286-2299</w:t>
      </w:r>
    </w:p>
    <w:p w14:paraId="5E3AD268" w14:textId="77777777" w:rsidR="00E92792" w:rsidRPr="00E92792" w:rsidRDefault="00E92792" w:rsidP="00E92792">
      <w:pPr>
        <w:pStyle w:val="EndNoteBibliography"/>
        <w:spacing w:after="0"/>
        <w:ind w:left="720" w:hanging="720"/>
        <w:rPr>
          <w:noProof/>
        </w:rPr>
      </w:pPr>
      <w:r w:rsidRPr="00E92792">
        <w:rPr>
          <w:noProof/>
        </w:rPr>
        <w:t>Piper E et al. (2013) A phase II placebo-controlled study of tralokinumab in moderate-to-severe asthma. Eur Respir J 41:330-338</w:t>
      </w:r>
    </w:p>
    <w:p w14:paraId="539AFCD7" w14:textId="77777777" w:rsidR="00E92792" w:rsidRPr="00E92792" w:rsidRDefault="00E92792" w:rsidP="00E92792">
      <w:pPr>
        <w:pStyle w:val="EndNoteBibliography"/>
        <w:spacing w:after="0"/>
        <w:ind w:left="720" w:hanging="720"/>
        <w:rPr>
          <w:noProof/>
        </w:rPr>
      </w:pPr>
      <w:r w:rsidRPr="00E92792">
        <w:rPr>
          <w:noProof/>
        </w:rPr>
        <w:t>Plank MW, Maltby S, Tay HL, Stewart J, Eyers F, Hansbro PM, Foster PS (2015) MicroRNA expression is altered in an ovalbumin-induced asthma model and targeting miR-155 with antagomirs reveals cellular specificity. PLoS ONE 10:e0144810</w:t>
      </w:r>
    </w:p>
    <w:p w14:paraId="3E878D75" w14:textId="77777777" w:rsidR="00E92792" w:rsidRPr="00E92792" w:rsidRDefault="00E92792" w:rsidP="00E92792">
      <w:pPr>
        <w:pStyle w:val="EndNoteBibliography"/>
        <w:spacing w:after="0"/>
        <w:ind w:left="720" w:hanging="720"/>
        <w:rPr>
          <w:noProof/>
        </w:rPr>
      </w:pPr>
      <w:r w:rsidRPr="00E92792">
        <w:rPr>
          <w:noProof/>
        </w:rPr>
        <w:t xml:space="preserve">Polosa R, Thomson NC (2013) Smoking and asthma: dangerous liaisons. Eur Respir J 41:716-726 doi:10.1183/09031936.00073312 </w:t>
      </w:r>
    </w:p>
    <w:p w14:paraId="4D2949E0" w14:textId="77777777" w:rsidR="00E92792" w:rsidRPr="00E92792" w:rsidRDefault="00E92792" w:rsidP="00E92792">
      <w:pPr>
        <w:pStyle w:val="EndNoteBibliography"/>
        <w:spacing w:after="0"/>
        <w:ind w:left="720" w:hanging="720"/>
        <w:rPr>
          <w:noProof/>
        </w:rPr>
      </w:pPr>
      <w:r w:rsidRPr="00E92792">
        <w:rPr>
          <w:noProof/>
        </w:rPr>
        <w:t>Prasher P et al. (2020) Plants derived therapeutic strategies targeting chronic respiratory diseases: Chemical and immunological perspective. Chem Biol Interact:109125</w:t>
      </w:r>
    </w:p>
    <w:p w14:paraId="64DE6E44" w14:textId="77777777" w:rsidR="00E92792" w:rsidRPr="00E92792" w:rsidRDefault="00E92792" w:rsidP="00E92792">
      <w:pPr>
        <w:pStyle w:val="EndNoteBibliography"/>
        <w:spacing w:after="0"/>
        <w:ind w:left="720" w:hanging="720"/>
        <w:rPr>
          <w:noProof/>
        </w:rPr>
      </w:pPr>
      <w:r w:rsidRPr="00E92792">
        <w:rPr>
          <w:noProof/>
        </w:rPr>
        <w:t>Presta LG, Lahr S, Shields R, Porter J, Gorman C, Fendly B, Jardieu P (1993) Humanization of an antibody directed against IgE. J Immunol 151:2623-2632</w:t>
      </w:r>
    </w:p>
    <w:p w14:paraId="1A927BE8" w14:textId="77777777" w:rsidR="00E92792" w:rsidRPr="00E92792" w:rsidRDefault="00E92792" w:rsidP="00E92792">
      <w:pPr>
        <w:pStyle w:val="EndNoteBibliography"/>
        <w:spacing w:after="0"/>
        <w:ind w:left="720" w:hanging="720"/>
        <w:rPr>
          <w:noProof/>
        </w:rPr>
      </w:pPr>
      <w:r w:rsidRPr="00E92792">
        <w:rPr>
          <w:noProof/>
        </w:rPr>
        <w:t>Qureshi J, Amir M, Ahuja A, Baboota S, Ali J (2008) Chronomodulated drug delivery system of salbutamol sulphate for the treatment of nocturnal asthma. Indian J Pharm Sci 70:351-356</w:t>
      </w:r>
    </w:p>
    <w:p w14:paraId="6DF8869B" w14:textId="77777777" w:rsidR="00E92792" w:rsidRPr="00E92792" w:rsidRDefault="00E92792" w:rsidP="00E92792">
      <w:pPr>
        <w:pStyle w:val="EndNoteBibliography"/>
        <w:spacing w:after="0"/>
        <w:ind w:left="720" w:hanging="720"/>
        <w:rPr>
          <w:noProof/>
        </w:rPr>
      </w:pPr>
      <w:r w:rsidRPr="00E92792">
        <w:rPr>
          <w:noProof/>
        </w:rPr>
        <w:t>Rabe KF et al. (2018) Efficacy and safety of dupilumab in glucocorticoid-dependent severe asthma. N Engl J Med 378:2475-2485 doi:10.1056/NEJMoa1804093</w:t>
      </w:r>
    </w:p>
    <w:p w14:paraId="22FAD21A" w14:textId="77777777" w:rsidR="00E92792" w:rsidRPr="00E92792" w:rsidRDefault="00E92792" w:rsidP="00E92792">
      <w:pPr>
        <w:pStyle w:val="EndNoteBibliography"/>
        <w:spacing w:after="0"/>
        <w:ind w:left="720" w:hanging="720"/>
        <w:rPr>
          <w:noProof/>
        </w:rPr>
      </w:pPr>
      <w:r w:rsidRPr="00E92792">
        <w:rPr>
          <w:noProof/>
        </w:rPr>
        <w:t>Raesch SS et al. (2015) Proteomic and lipidomic analysis of nanoparticle corona upon contact with lung surfactant reveals differences in protein, but not lipid composition. ACS Nano 9:11872-11885</w:t>
      </w:r>
    </w:p>
    <w:p w14:paraId="7ECD7FCB" w14:textId="77777777" w:rsidR="00E92792" w:rsidRPr="00E92792" w:rsidRDefault="00E92792" w:rsidP="00E92792">
      <w:pPr>
        <w:pStyle w:val="EndNoteBibliography"/>
        <w:spacing w:after="0"/>
        <w:ind w:left="720" w:hanging="720"/>
        <w:rPr>
          <w:noProof/>
        </w:rPr>
      </w:pPr>
      <w:r w:rsidRPr="00E92792">
        <w:rPr>
          <w:noProof/>
        </w:rPr>
        <w:t>Romagnani S (2000) The role of lymphocytes in allergic disease. J Allergy Clin Immunol 105:399-408</w:t>
      </w:r>
    </w:p>
    <w:p w14:paraId="1787CDC0" w14:textId="77777777" w:rsidR="00E92792" w:rsidRPr="00E92792" w:rsidRDefault="00E92792" w:rsidP="00E92792">
      <w:pPr>
        <w:pStyle w:val="EndNoteBibliography"/>
        <w:spacing w:after="0"/>
        <w:ind w:left="720" w:hanging="720"/>
        <w:rPr>
          <w:noProof/>
        </w:rPr>
      </w:pPr>
      <w:r w:rsidRPr="00E92792">
        <w:rPr>
          <w:noProof/>
        </w:rPr>
        <w:t>Salomonsson M, Malinovschi A, Kalm‐Stephens P, Dahlin JS, Janson C, Alving K, Hallgren J (2019) Circulating mast cell progenitors correlate with reduced lung function in allergic asthma. Clinical &amp; Experimental Allergy 49:874-882</w:t>
      </w:r>
    </w:p>
    <w:p w14:paraId="50E4636E" w14:textId="77777777" w:rsidR="00E92792" w:rsidRPr="00E92792" w:rsidRDefault="00E92792" w:rsidP="00E92792">
      <w:pPr>
        <w:pStyle w:val="EndNoteBibliography"/>
        <w:spacing w:after="0"/>
        <w:ind w:left="720" w:hanging="720"/>
        <w:rPr>
          <w:noProof/>
        </w:rPr>
      </w:pPr>
      <w:r w:rsidRPr="00E92792">
        <w:rPr>
          <w:noProof/>
        </w:rPr>
        <w:t>Salvato G (2001) Quantitative and morphological analysis of the vascular bed in bronchial biopsy specimens from asthmatic and non-asthmatic subjects. Thorax 56:902-906</w:t>
      </w:r>
    </w:p>
    <w:p w14:paraId="67B7F89D" w14:textId="77777777" w:rsidR="00E92792" w:rsidRPr="00E92792" w:rsidRDefault="00E92792" w:rsidP="00E92792">
      <w:pPr>
        <w:pStyle w:val="EndNoteBibliography"/>
        <w:spacing w:after="0"/>
        <w:ind w:left="720" w:hanging="720"/>
        <w:rPr>
          <w:noProof/>
        </w:rPr>
      </w:pPr>
      <w:r w:rsidRPr="00E92792">
        <w:rPr>
          <w:noProof/>
        </w:rPr>
        <w:t>Saraf S, Jain A, Hurkat P, Jain SK (2016) Topotecan Liposomes: A Visit from a Molecular to a Therapeutic Platform. Crit Rev Ther Drug Carrier Syst 33:401-432</w:t>
      </w:r>
    </w:p>
    <w:p w14:paraId="0A8894A1" w14:textId="77777777" w:rsidR="00E92792" w:rsidRPr="00E92792" w:rsidRDefault="00E92792" w:rsidP="00E92792">
      <w:pPr>
        <w:pStyle w:val="EndNoteBibliography"/>
        <w:spacing w:after="0"/>
        <w:ind w:left="720" w:hanging="720"/>
        <w:rPr>
          <w:noProof/>
        </w:rPr>
      </w:pPr>
      <w:r w:rsidRPr="00E92792">
        <w:rPr>
          <w:noProof/>
        </w:rPr>
        <w:t>Scheerens H et al. (2014) The effects of lebrikizumab in patients with mild asthma following whole lung allergen challenge. Clin Exp Allergy 44:38-46</w:t>
      </w:r>
    </w:p>
    <w:p w14:paraId="78728D39" w14:textId="77777777" w:rsidR="00E92792" w:rsidRPr="00E92792" w:rsidRDefault="00E92792" w:rsidP="00E92792">
      <w:pPr>
        <w:pStyle w:val="EndNoteBibliography"/>
        <w:spacing w:after="0"/>
        <w:ind w:left="720" w:hanging="720"/>
        <w:rPr>
          <w:noProof/>
        </w:rPr>
      </w:pPr>
      <w:r w:rsidRPr="00E92792">
        <w:rPr>
          <w:noProof/>
        </w:rPr>
        <w:t>Schipf A, Heilmann A, Boue L, Mossmann H, Brocker T, Röcken M (2003) Th2 cells shape the differentiation of developing T cell responses during interactions with dendritic cells in vivo. Eur J Immunol 33:1697-1706</w:t>
      </w:r>
    </w:p>
    <w:p w14:paraId="6D167496" w14:textId="77777777" w:rsidR="00E92792" w:rsidRPr="00E92792" w:rsidRDefault="00E92792" w:rsidP="00E92792">
      <w:pPr>
        <w:pStyle w:val="EndNoteBibliography"/>
        <w:spacing w:after="0"/>
        <w:ind w:left="720" w:hanging="720"/>
        <w:rPr>
          <w:noProof/>
        </w:rPr>
      </w:pPr>
      <w:r w:rsidRPr="00E92792">
        <w:rPr>
          <w:noProof/>
        </w:rPr>
        <w:t>Shah A, Church M, Holgate S (1995) Tumour necrosis factor alpha: a potential mediator of asthma. Clinical and experimental allergy (Print) 25:1038-1044</w:t>
      </w:r>
    </w:p>
    <w:p w14:paraId="13EF4FFF" w14:textId="77777777" w:rsidR="00E92792" w:rsidRPr="00E92792" w:rsidRDefault="00E92792" w:rsidP="00E92792">
      <w:pPr>
        <w:pStyle w:val="EndNoteBibliography"/>
        <w:spacing w:after="0"/>
        <w:ind w:left="720" w:hanging="720"/>
        <w:rPr>
          <w:noProof/>
        </w:rPr>
      </w:pPr>
      <w:r w:rsidRPr="00E92792">
        <w:rPr>
          <w:noProof/>
        </w:rPr>
        <w:t>Shahabi S, Treccani L, Dringen R, Rezwan K (2015) Utilizing the protein corona around silica nanoparticles for dual drug loading and release. Nanoscale 7:16251-16265</w:t>
      </w:r>
    </w:p>
    <w:p w14:paraId="4F4241B1" w14:textId="77777777" w:rsidR="00E92792" w:rsidRPr="00E92792" w:rsidRDefault="00E92792" w:rsidP="00E92792">
      <w:pPr>
        <w:pStyle w:val="EndNoteBibliography"/>
        <w:spacing w:after="0"/>
        <w:ind w:left="720" w:hanging="720"/>
        <w:rPr>
          <w:noProof/>
        </w:rPr>
      </w:pPr>
      <w:r w:rsidRPr="00E92792">
        <w:rPr>
          <w:noProof/>
        </w:rPr>
        <w:t>Sharma A, Kumar M, Ahmad T, Mabalirajan U, Aich J, Agrawal A, Ghosh B (2012) Antagonism of mmu-mir-106a attenuates asthma features in allergic murine model. J Appl Physiol 113:459-464 doi:10.1152/japplphysiol.00001.2012</w:t>
      </w:r>
    </w:p>
    <w:p w14:paraId="5969050B" w14:textId="77777777" w:rsidR="00E92792" w:rsidRPr="00E92792" w:rsidRDefault="00E92792" w:rsidP="00E92792">
      <w:pPr>
        <w:pStyle w:val="EndNoteBibliography"/>
        <w:spacing w:after="0"/>
        <w:ind w:left="720" w:hanging="720"/>
        <w:rPr>
          <w:noProof/>
        </w:rPr>
      </w:pPr>
      <w:r w:rsidRPr="00E92792">
        <w:rPr>
          <w:noProof/>
        </w:rPr>
        <w:lastRenderedPageBreak/>
        <w:t>Shastri MD, Peterson GM, Stewart N, Sohal SS, Patel RP (2014) Non-anticoagulant derivatives of heparin for the management of asthma: distant dream or close reality? Expert Opin Investig Drugs 23:357-373</w:t>
      </w:r>
    </w:p>
    <w:p w14:paraId="016FC64B" w14:textId="77777777" w:rsidR="00E92792" w:rsidRPr="00E92792" w:rsidRDefault="00E92792" w:rsidP="00E92792">
      <w:pPr>
        <w:pStyle w:val="EndNoteBibliography"/>
        <w:spacing w:after="0"/>
        <w:ind w:left="720" w:hanging="720"/>
        <w:rPr>
          <w:noProof/>
        </w:rPr>
      </w:pPr>
      <w:r w:rsidRPr="00E92792">
        <w:rPr>
          <w:noProof/>
        </w:rPr>
        <w:t>Shastri MD et al. (2015a) Opposing effects of low molecular weight heparins on the release of inflammatory cytokines from peripheral blood mononuclear cells of asthmatics. PLoS ONE 10:e0118798</w:t>
      </w:r>
    </w:p>
    <w:p w14:paraId="5469A06A" w14:textId="77777777" w:rsidR="00E92792" w:rsidRPr="00E92792" w:rsidRDefault="00E92792" w:rsidP="00E92792">
      <w:pPr>
        <w:pStyle w:val="EndNoteBibliography"/>
        <w:spacing w:after="0"/>
        <w:ind w:left="720" w:hanging="720"/>
        <w:rPr>
          <w:noProof/>
        </w:rPr>
      </w:pPr>
      <w:r w:rsidRPr="00E92792">
        <w:rPr>
          <w:noProof/>
        </w:rPr>
        <w:t>Shastri MD et al. (2015b) Non-anticoagulant fractions of enoxaparin suppress inflammatory cytokine release from peripheral blood mononuclear cells of allergic asthmatic individuals. PLoS ONE 10:e0128803</w:t>
      </w:r>
    </w:p>
    <w:p w14:paraId="59E8BADB" w14:textId="77777777" w:rsidR="00E92792" w:rsidRPr="00E92792" w:rsidRDefault="00E92792" w:rsidP="00E92792">
      <w:pPr>
        <w:pStyle w:val="EndNoteBibliography"/>
        <w:spacing w:after="0"/>
        <w:ind w:left="720" w:hanging="720"/>
        <w:rPr>
          <w:noProof/>
        </w:rPr>
      </w:pPr>
      <w:r w:rsidRPr="00E92792">
        <w:rPr>
          <w:noProof/>
        </w:rPr>
        <w:t>Shields R et al. (1995) Inhibition of allergic reactions with antibodies to IgE. Int Arch Allergy Immunol 107:308-312</w:t>
      </w:r>
    </w:p>
    <w:p w14:paraId="6874D5B1" w14:textId="77777777" w:rsidR="00E92792" w:rsidRPr="00E92792" w:rsidRDefault="00E92792" w:rsidP="00E92792">
      <w:pPr>
        <w:pStyle w:val="EndNoteBibliography"/>
        <w:spacing w:after="0"/>
        <w:ind w:left="720" w:hanging="720"/>
        <w:rPr>
          <w:noProof/>
        </w:rPr>
      </w:pPr>
      <w:r w:rsidRPr="00E92792">
        <w:rPr>
          <w:noProof/>
        </w:rPr>
        <w:t>Shukla SD et al. (2019) Microbiome-focused asthma management strategies. Curr Opin Pharmacol 46:143-149</w:t>
      </w:r>
    </w:p>
    <w:p w14:paraId="0148CBFF" w14:textId="77777777" w:rsidR="00E92792" w:rsidRPr="00E92792" w:rsidRDefault="00E92792" w:rsidP="00E92792">
      <w:pPr>
        <w:pStyle w:val="EndNoteBibliography"/>
        <w:spacing w:after="0"/>
        <w:ind w:left="720" w:hanging="720"/>
        <w:rPr>
          <w:noProof/>
        </w:rPr>
      </w:pPr>
      <w:r w:rsidRPr="00E92792">
        <w:rPr>
          <w:noProof/>
        </w:rPr>
        <w:t>Silva R, D'Amico G, Hodivala-Dilke KM, Reynolds LE (2008) Integrins The keys to unlocking angiogenesis. Arterioscler Thromb Vasc Biol 28:1703-1713</w:t>
      </w:r>
    </w:p>
    <w:p w14:paraId="6DEFFEB1" w14:textId="77777777" w:rsidR="00E92792" w:rsidRPr="00E92792" w:rsidRDefault="00E92792" w:rsidP="00E92792">
      <w:pPr>
        <w:pStyle w:val="EndNoteBibliography"/>
        <w:spacing w:after="0"/>
        <w:ind w:left="720" w:hanging="720"/>
        <w:rPr>
          <w:noProof/>
        </w:rPr>
      </w:pPr>
      <w:r w:rsidRPr="00E92792">
        <w:rPr>
          <w:noProof/>
        </w:rPr>
        <w:t>Simpson JL, Scott R, Boyle MJ, Gibson PG (2006) Inflammatory subtypes in asthma: assessment and identification using induced sputum. Respirology 11:54-61</w:t>
      </w:r>
    </w:p>
    <w:p w14:paraId="735377A3" w14:textId="77777777" w:rsidR="00E92792" w:rsidRPr="00E92792" w:rsidRDefault="00E92792" w:rsidP="00E92792">
      <w:pPr>
        <w:pStyle w:val="EndNoteBibliography"/>
        <w:spacing w:after="0"/>
        <w:ind w:left="720" w:hanging="720"/>
        <w:rPr>
          <w:noProof/>
        </w:rPr>
      </w:pPr>
      <w:r w:rsidRPr="00E92792">
        <w:rPr>
          <w:noProof/>
        </w:rPr>
        <w:t>Singh D, Kane B, Molfino NA, Faggioni R, Roskos L, Woodcock A (2010) A phase 1 study evaluating the pharmacokinetics, safety and tolerability of repeat dosing with a human IL-13 antibody (CAT-354) in subjects with asthma. BMC Pulm Med 10:1-8</w:t>
      </w:r>
    </w:p>
    <w:p w14:paraId="08E119D9" w14:textId="77777777" w:rsidR="00E92792" w:rsidRPr="00E92792" w:rsidRDefault="00E92792" w:rsidP="00E92792">
      <w:pPr>
        <w:pStyle w:val="EndNoteBibliography"/>
        <w:spacing w:after="0"/>
        <w:ind w:left="720" w:hanging="720"/>
        <w:rPr>
          <w:noProof/>
        </w:rPr>
      </w:pPr>
      <w:r w:rsidRPr="00E92792">
        <w:rPr>
          <w:noProof/>
        </w:rPr>
        <w:t>Spahn JD, Fost DA, Covar R, Martin RJ, Brown EE, Szefler SJ, Leung DY (2001) Clarithromycin potentiates glucocorticoid responsiveness in patients with asthma: results of a pilot study. Ann Allergy, Asthma Immunol 87:501-505</w:t>
      </w:r>
    </w:p>
    <w:p w14:paraId="7DD43AB7" w14:textId="77777777" w:rsidR="00E92792" w:rsidRPr="00E92792" w:rsidRDefault="00E92792" w:rsidP="00E92792">
      <w:pPr>
        <w:pStyle w:val="EndNoteBibliography"/>
        <w:spacing w:after="0"/>
        <w:ind w:left="720" w:hanging="720"/>
        <w:rPr>
          <w:noProof/>
        </w:rPr>
      </w:pPr>
      <w:r w:rsidRPr="00E92792">
        <w:rPr>
          <w:noProof/>
        </w:rPr>
        <w:t>Starkey M et al. (2013a) Constitutive production of IL-13 promotes early-life Chlamydia respiratory infection and allergic airway disease. Mucosal Immunol 6:569-579</w:t>
      </w:r>
    </w:p>
    <w:p w14:paraId="0CE530BF" w14:textId="77777777" w:rsidR="00E92792" w:rsidRPr="00E92792" w:rsidRDefault="00E92792" w:rsidP="00E92792">
      <w:pPr>
        <w:pStyle w:val="EndNoteBibliography"/>
        <w:spacing w:after="0"/>
        <w:ind w:left="720" w:hanging="720"/>
        <w:rPr>
          <w:noProof/>
        </w:rPr>
      </w:pPr>
      <w:r w:rsidRPr="00E92792">
        <w:rPr>
          <w:noProof/>
        </w:rPr>
        <w:t>Starkey MR et al. (2013b) Murine models of infectious exacerbations of airway inflammation. Curr Opin Pharmacol 13:337-344</w:t>
      </w:r>
    </w:p>
    <w:p w14:paraId="3E9FF6E4" w14:textId="77777777" w:rsidR="00E92792" w:rsidRPr="00E92792" w:rsidRDefault="00E92792" w:rsidP="00E92792">
      <w:pPr>
        <w:pStyle w:val="EndNoteBibliography"/>
        <w:spacing w:after="0"/>
        <w:ind w:left="720" w:hanging="720"/>
        <w:rPr>
          <w:noProof/>
        </w:rPr>
      </w:pPr>
      <w:r w:rsidRPr="00E92792">
        <w:rPr>
          <w:noProof/>
        </w:rPr>
        <w:t>Starkey MR, McKenzie ANJ, Belz GT, Hansbro PM (2019) Pulmonary group 2 innate lymphoid cells: Surprises and challenges. Mucosal Immunol 12:299-311</w:t>
      </w:r>
    </w:p>
    <w:p w14:paraId="38212F3A" w14:textId="77777777" w:rsidR="00E92792" w:rsidRPr="00E92792" w:rsidRDefault="00E92792" w:rsidP="00E92792">
      <w:pPr>
        <w:pStyle w:val="EndNoteBibliography"/>
        <w:spacing w:after="0"/>
        <w:ind w:left="720" w:hanging="720"/>
        <w:rPr>
          <w:noProof/>
        </w:rPr>
      </w:pPr>
      <w:r w:rsidRPr="00E92792">
        <w:rPr>
          <w:noProof/>
        </w:rPr>
        <w:t>Stirling RG, Van Rensen EL, Barnes PJ, Fan Chung K (2001) Interleukin-5 induces CD34+ eosinophil progenitor mobilization and eosinophil CCR3 expression in asthma. Am J Respir Crit Care Med 164:1403-1409</w:t>
      </w:r>
    </w:p>
    <w:p w14:paraId="02E9D04E" w14:textId="77777777" w:rsidR="00E92792" w:rsidRPr="00E92792" w:rsidRDefault="00E92792" w:rsidP="00E92792">
      <w:pPr>
        <w:pStyle w:val="EndNoteBibliography"/>
        <w:spacing w:after="0"/>
        <w:ind w:left="720" w:hanging="720"/>
        <w:rPr>
          <w:noProof/>
        </w:rPr>
      </w:pPr>
      <w:r w:rsidRPr="00E92792">
        <w:rPr>
          <w:noProof/>
        </w:rPr>
        <w:t>Suzaki Y et al. (2005) A potent antiangiogenic factor, endostatin prevents the development of asthma in a murine model. J Allergy Clin Immunol 116:1220-1227</w:t>
      </w:r>
    </w:p>
    <w:p w14:paraId="0863A114" w14:textId="77777777" w:rsidR="00E92792" w:rsidRPr="00E92792" w:rsidRDefault="00E92792" w:rsidP="00E92792">
      <w:pPr>
        <w:pStyle w:val="EndNoteBibliography"/>
        <w:spacing w:after="0"/>
        <w:ind w:left="720" w:hanging="720"/>
        <w:rPr>
          <w:noProof/>
        </w:rPr>
      </w:pPr>
      <w:r w:rsidRPr="00E92792">
        <w:rPr>
          <w:noProof/>
        </w:rPr>
        <w:t>Szefler S, Kattan M, Ortiz B, Trzaskoma B, Haselkorn T, Iqbal A, Busse W (2018) Greater Treatment Benefit with Omalizumab in Children with Increased Asthma Severity: Exploratory Analyses from the Preventative Omalizumab or Step-up Therapy for Fall Exacerbations (PROSE) Study. In:  Pediatric Severe Asthma and Phenotyping. American Thoracic Society, pp A1157-A1157</w:t>
      </w:r>
    </w:p>
    <w:p w14:paraId="45AAAFC3" w14:textId="77777777" w:rsidR="00E92792" w:rsidRPr="00E92792" w:rsidRDefault="00E92792" w:rsidP="00E92792">
      <w:pPr>
        <w:pStyle w:val="EndNoteBibliography"/>
        <w:spacing w:after="0"/>
        <w:ind w:left="720" w:hanging="720"/>
        <w:rPr>
          <w:noProof/>
        </w:rPr>
      </w:pPr>
      <w:r w:rsidRPr="00E92792">
        <w:rPr>
          <w:noProof/>
        </w:rPr>
        <w:t>Tahara K et al. (2016) Pulmonary liposomal formulations encapsulated procaterol hydrochloride by a remote loading method achieve sustained release and extended pharmacological effects. Int J Pharm 505:139-146</w:t>
      </w:r>
    </w:p>
    <w:p w14:paraId="0F72E67A" w14:textId="77777777" w:rsidR="00E92792" w:rsidRPr="00E92792" w:rsidRDefault="00E92792" w:rsidP="00E92792">
      <w:pPr>
        <w:pStyle w:val="EndNoteBibliography"/>
        <w:spacing w:after="0"/>
        <w:ind w:left="720" w:hanging="720"/>
        <w:rPr>
          <w:noProof/>
        </w:rPr>
      </w:pPr>
      <w:r w:rsidRPr="00E92792">
        <w:rPr>
          <w:noProof/>
        </w:rPr>
        <w:t>Tanaka H et al. (2004) Role of interleukin-5 and eosinophils in allergen-induced airway remodeling in mice. Am J Respir Cell Mol Biol 31:62-68</w:t>
      </w:r>
    </w:p>
    <w:p w14:paraId="1D9C29D1" w14:textId="77777777" w:rsidR="00E92792" w:rsidRPr="00E92792" w:rsidRDefault="00E92792" w:rsidP="00E92792">
      <w:pPr>
        <w:pStyle w:val="EndNoteBibliography"/>
        <w:spacing w:after="0"/>
        <w:ind w:left="720" w:hanging="720"/>
        <w:rPr>
          <w:noProof/>
        </w:rPr>
      </w:pPr>
      <w:r w:rsidRPr="00E92792">
        <w:rPr>
          <w:noProof/>
        </w:rPr>
        <w:t>Tang GN et al. (2016) MicroRNAs Involved in Asthma After Mesenchymal Stem Cells Treatment. Stem Cells Dev 25:883-896 doi:10.1089/scd.2015.0339</w:t>
      </w:r>
    </w:p>
    <w:p w14:paraId="08AF274C" w14:textId="77777777" w:rsidR="00E92792" w:rsidRPr="00E92792" w:rsidRDefault="00E92792" w:rsidP="00E92792">
      <w:pPr>
        <w:pStyle w:val="EndNoteBibliography"/>
        <w:spacing w:after="0"/>
        <w:ind w:left="720" w:hanging="720"/>
        <w:rPr>
          <w:noProof/>
        </w:rPr>
      </w:pPr>
      <w:r w:rsidRPr="00E92792">
        <w:rPr>
          <w:noProof/>
        </w:rPr>
        <w:t>Thangam EB et al. (2018) The role of histamine and histamine receptors in mast cell-mediated allergy and inflammation: the hunt for new therapeutic targets. Frontiers in immunology 9:1873</w:t>
      </w:r>
    </w:p>
    <w:p w14:paraId="7C0407C1" w14:textId="77777777" w:rsidR="00E92792" w:rsidRPr="00E92792" w:rsidRDefault="00E92792" w:rsidP="00E92792">
      <w:pPr>
        <w:pStyle w:val="EndNoteBibliography"/>
        <w:spacing w:after="0"/>
        <w:ind w:left="720" w:hanging="720"/>
        <w:rPr>
          <w:noProof/>
        </w:rPr>
      </w:pPr>
      <w:r w:rsidRPr="00E92792">
        <w:rPr>
          <w:noProof/>
        </w:rPr>
        <w:lastRenderedPageBreak/>
        <w:t>Tomkinson A et al. (2001) A murine IL-4 receptor antagonist that inhibits IL-4-and IL-13-induced responses prevents antigen-induced airway eosinophilia and airway hyperresponsiveness. J Immunol 166:5792-5800</w:t>
      </w:r>
    </w:p>
    <w:p w14:paraId="4018598F" w14:textId="77777777" w:rsidR="00E92792" w:rsidRPr="00E92792" w:rsidRDefault="00E92792" w:rsidP="00E92792">
      <w:pPr>
        <w:pStyle w:val="EndNoteBibliography"/>
        <w:spacing w:after="0"/>
        <w:ind w:left="720" w:hanging="720"/>
        <w:rPr>
          <w:noProof/>
        </w:rPr>
      </w:pPr>
      <w:r w:rsidRPr="00E92792">
        <w:rPr>
          <w:noProof/>
        </w:rPr>
        <w:t>Tucker A, Weir EK, Reeves J, Grover R (1975) Histamine H1-and H2-receptors in pulmonary and systemic vasculature of the dog. American Journal of Physiology-Legacy Content 229:1008-1013</w:t>
      </w:r>
    </w:p>
    <w:p w14:paraId="376068F4" w14:textId="77777777" w:rsidR="00E92792" w:rsidRPr="00E92792" w:rsidRDefault="00E92792" w:rsidP="00E92792">
      <w:pPr>
        <w:pStyle w:val="EndNoteBibliography"/>
        <w:spacing w:after="0"/>
        <w:ind w:left="720" w:hanging="720"/>
        <w:rPr>
          <w:noProof/>
        </w:rPr>
      </w:pPr>
      <w:r w:rsidRPr="00E92792">
        <w:rPr>
          <w:noProof/>
        </w:rPr>
        <w:t>Vazquez-Tello A, Halwani R, Hamid Q, Al-Muhsen S (2013) Glucocorticoid receptor-beta up-regulation and steroid resistance induction by IL-17 and IL-23 cytokine stimulation in peripheral mononuclear cells. J Clin Immunol 33:466-478</w:t>
      </w:r>
    </w:p>
    <w:p w14:paraId="08CFD816" w14:textId="77777777" w:rsidR="00E92792" w:rsidRPr="00E92792" w:rsidRDefault="00E92792" w:rsidP="00E92792">
      <w:pPr>
        <w:pStyle w:val="EndNoteBibliography"/>
        <w:spacing w:after="0"/>
        <w:ind w:left="720" w:hanging="720"/>
        <w:rPr>
          <w:noProof/>
        </w:rPr>
      </w:pPr>
      <w:r w:rsidRPr="00E92792">
        <w:rPr>
          <w:noProof/>
        </w:rPr>
        <w:t>Vazquez‐Tello A, Semlali A, Chakir J, Martin J, Leung D, Eidelman D, Hamid Q (2010) Induction of glucocorticoid receptor‐β expression in epithelial cells of asthmatic airways by T‐helper type 17 cytokines. Clinical &amp; Experimental Allergy 40:1312-1322</w:t>
      </w:r>
    </w:p>
    <w:p w14:paraId="42B2A541" w14:textId="77777777" w:rsidR="00E92792" w:rsidRPr="00E92792" w:rsidRDefault="00E92792" w:rsidP="00E92792">
      <w:pPr>
        <w:pStyle w:val="EndNoteBibliography"/>
        <w:spacing w:after="0"/>
        <w:ind w:left="720" w:hanging="720"/>
        <w:rPr>
          <w:noProof/>
        </w:rPr>
      </w:pPr>
      <w:r w:rsidRPr="00E92792">
        <w:rPr>
          <w:noProof/>
        </w:rPr>
        <w:t>Wakashin H et al. (2008) IL-23 and Th17 cells enhance Th2-cell–mediated eosinophilic airway inflammation in mice. Am J Respir Crit Care Med 178:1023-1032</w:t>
      </w:r>
    </w:p>
    <w:p w14:paraId="47A7EEB1" w14:textId="77777777" w:rsidR="00E92792" w:rsidRPr="00E92792" w:rsidRDefault="00E92792" w:rsidP="00E92792">
      <w:pPr>
        <w:pStyle w:val="EndNoteBibliography"/>
        <w:spacing w:after="0"/>
        <w:ind w:left="720" w:hanging="720"/>
        <w:rPr>
          <w:noProof/>
        </w:rPr>
      </w:pPr>
      <w:r w:rsidRPr="00E92792">
        <w:rPr>
          <w:noProof/>
        </w:rPr>
        <w:t>Wang SY et al. (2017) The lncRNAs involved in mouse airway allergic inflammation following induced pluripotent stem cell-mesenchymal stem cell treatment. Stem Cell Res Ther 8:2 doi:10.1186/s13287-016-0456-3</w:t>
      </w:r>
    </w:p>
    <w:p w14:paraId="70FE63C2" w14:textId="77777777" w:rsidR="00E92792" w:rsidRPr="00E92792" w:rsidRDefault="00E92792" w:rsidP="00E92792">
      <w:pPr>
        <w:pStyle w:val="EndNoteBibliography"/>
        <w:spacing w:after="0"/>
        <w:ind w:left="720" w:hanging="720"/>
        <w:rPr>
          <w:noProof/>
        </w:rPr>
      </w:pPr>
      <w:r w:rsidRPr="00E92792">
        <w:rPr>
          <w:noProof/>
        </w:rPr>
        <w:t>Wang Y, Mao G, Lv Y, Huang Q, Wang G (2015) MicroRNA-181b stimulates inflammation via the nuclear factor-kappaB signaling pathway in vitro. Exp Ther Med 10:1584-1590 doi:10.3892/etm.2015.2702</w:t>
      </w:r>
    </w:p>
    <w:p w14:paraId="1767BE01" w14:textId="77777777" w:rsidR="00E92792" w:rsidRPr="00E92792" w:rsidRDefault="00E92792" w:rsidP="00E92792">
      <w:pPr>
        <w:pStyle w:val="EndNoteBibliography"/>
        <w:spacing w:after="0"/>
        <w:ind w:left="720" w:hanging="720"/>
        <w:rPr>
          <w:noProof/>
        </w:rPr>
      </w:pPr>
      <w:r w:rsidRPr="00E92792">
        <w:rPr>
          <w:noProof/>
        </w:rPr>
        <w:t>Wark P, Nichol K, Dorahy D, Collison A, Mattes J (2018) The Effect of Treatment with Omalizumab on Anti-Viral Responses in Adults with Severe Allergic Asthma. In:  Immunotherapy In Lung Disease. American Thoracic Society, pp A6166-A6166</w:t>
      </w:r>
    </w:p>
    <w:p w14:paraId="789776CB" w14:textId="77777777" w:rsidR="00E92792" w:rsidRPr="00E92792" w:rsidRDefault="00E92792" w:rsidP="00E92792">
      <w:pPr>
        <w:pStyle w:val="EndNoteBibliography"/>
        <w:spacing w:after="0"/>
        <w:ind w:left="720" w:hanging="720"/>
        <w:rPr>
          <w:noProof/>
        </w:rPr>
      </w:pPr>
      <w:r w:rsidRPr="00E92792">
        <w:rPr>
          <w:noProof/>
        </w:rPr>
        <w:t>Wenzel S et al. (2016) Dupilumab efficacy and safety in adults with uncontrolled persistent asthma despite use of medium-to-high-dose inhaled corticosteroids plus a long-acting β2 agonist: a randomised double-blind placebo-controlled pivotal phase 2b dose-ranging trial. Lancet 388:31-44</w:t>
      </w:r>
    </w:p>
    <w:p w14:paraId="78752EEA" w14:textId="77777777" w:rsidR="00E92792" w:rsidRPr="00E92792" w:rsidRDefault="00E92792" w:rsidP="00E92792">
      <w:pPr>
        <w:pStyle w:val="EndNoteBibliography"/>
        <w:spacing w:after="0"/>
        <w:ind w:left="720" w:hanging="720"/>
        <w:rPr>
          <w:noProof/>
        </w:rPr>
      </w:pPr>
      <w:r w:rsidRPr="00E92792">
        <w:rPr>
          <w:noProof/>
        </w:rPr>
        <w:t>Wenzel SE (2012) Asthma phenotypes: the evolution from clinical to molecular approaches. Nat Med 18:716-725</w:t>
      </w:r>
    </w:p>
    <w:p w14:paraId="07C8CBC7" w14:textId="77777777" w:rsidR="00E92792" w:rsidRPr="00E92792" w:rsidRDefault="00E92792" w:rsidP="00E92792">
      <w:pPr>
        <w:pStyle w:val="EndNoteBibliography"/>
        <w:spacing w:after="0"/>
        <w:ind w:left="720" w:hanging="720"/>
        <w:rPr>
          <w:noProof/>
        </w:rPr>
      </w:pPr>
      <w:r w:rsidRPr="00E92792">
        <w:rPr>
          <w:noProof/>
        </w:rPr>
        <w:t>Wenzel SE (2013) Complex phenotypes in asthma: current definitions. Pulm Pharmacol Ther 26:710-715</w:t>
      </w:r>
    </w:p>
    <w:p w14:paraId="1433A9EA" w14:textId="77777777" w:rsidR="00E92792" w:rsidRPr="00E92792" w:rsidRDefault="00E92792" w:rsidP="00E92792">
      <w:pPr>
        <w:pStyle w:val="EndNoteBibliography"/>
        <w:spacing w:after="0"/>
        <w:ind w:left="720" w:hanging="720"/>
        <w:rPr>
          <w:noProof/>
        </w:rPr>
      </w:pPr>
      <w:r w:rsidRPr="00E92792">
        <w:rPr>
          <w:noProof/>
        </w:rPr>
        <w:t>Wenzel SE, Schwartz LB, Langmack EL, Halliday JL, Trudeau JB, Gibbs RL, Chu HW (1999) Evidence that severe asthma can be divided pathologically into two inflammatory subtypes with distinct physiologic and clinical characteristics. Am J Respir Crit Care Med 160:1001-1008</w:t>
      </w:r>
    </w:p>
    <w:p w14:paraId="64F6F0FE" w14:textId="77777777" w:rsidR="00E92792" w:rsidRPr="00E92792" w:rsidRDefault="00E92792" w:rsidP="00E92792">
      <w:pPr>
        <w:pStyle w:val="EndNoteBibliography"/>
        <w:spacing w:after="0"/>
        <w:ind w:left="720" w:hanging="720"/>
        <w:rPr>
          <w:noProof/>
        </w:rPr>
      </w:pPr>
      <w:r w:rsidRPr="00E92792">
        <w:rPr>
          <w:noProof/>
        </w:rPr>
        <w:t>Wisnivesky JP et al. (2017) Impact Of Exacerbations On Lung Function In Patients With Asthma. In:  Improving Asthma Management: Research At The Forefront. American Thoracic Society, pp A2632-A2632</w:t>
      </w:r>
    </w:p>
    <w:p w14:paraId="4462266C" w14:textId="77777777" w:rsidR="00E92792" w:rsidRPr="00E92792" w:rsidRDefault="00E92792" w:rsidP="00E92792">
      <w:pPr>
        <w:pStyle w:val="EndNoteBibliography"/>
        <w:spacing w:after="0"/>
        <w:ind w:left="720" w:hanging="720"/>
        <w:rPr>
          <w:noProof/>
        </w:rPr>
      </w:pPr>
      <w:r w:rsidRPr="00E92792">
        <w:rPr>
          <w:noProof/>
        </w:rPr>
        <w:t>Xepapadaki P, Koutsoumpari I, Papaevagelou V, Karagianni C, Papadopoulos NG (2008) Atypical bacteria and macrolides in asthma. Allergy, Asthma &amp; Clinical Immunology 4:1-6</w:t>
      </w:r>
    </w:p>
    <w:p w14:paraId="0EEF3B18" w14:textId="77777777" w:rsidR="00E92792" w:rsidRPr="00E92792" w:rsidRDefault="00E92792" w:rsidP="00E92792">
      <w:pPr>
        <w:pStyle w:val="EndNoteBibliography"/>
        <w:spacing w:after="0"/>
        <w:ind w:left="720" w:hanging="720"/>
        <w:rPr>
          <w:noProof/>
        </w:rPr>
      </w:pPr>
      <w:r w:rsidRPr="00E92792">
        <w:rPr>
          <w:noProof/>
        </w:rPr>
        <w:t>Xiang Y, Eyers F, Herbert C, Tay HL, Foster PS, Yang M (2016) MicroRNA-487b is a negative regulator of macrophage activation by targeting IL-33 production. J Immunol 196:3421-3428</w:t>
      </w:r>
    </w:p>
    <w:p w14:paraId="3958B714" w14:textId="77777777" w:rsidR="00E92792" w:rsidRPr="00E92792" w:rsidRDefault="00E92792" w:rsidP="00E92792">
      <w:pPr>
        <w:pStyle w:val="EndNoteBibliography"/>
        <w:spacing w:after="0"/>
        <w:ind w:left="720" w:hanging="720"/>
        <w:rPr>
          <w:noProof/>
        </w:rPr>
      </w:pPr>
      <w:r w:rsidRPr="00E92792">
        <w:rPr>
          <w:noProof/>
        </w:rPr>
        <w:t>Yamauchi K, Ogasawara M (2019) The role of histamine in the pathophysiology of asthma and the clinical efficacy of antihistamines in asthma therapy. Int J Mol Sci 20:1733</w:t>
      </w:r>
    </w:p>
    <w:p w14:paraId="410ABAA8" w14:textId="77777777" w:rsidR="00E92792" w:rsidRPr="00E92792" w:rsidRDefault="00E92792" w:rsidP="00E92792">
      <w:pPr>
        <w:pStyle w:val="EndNoteBibliography"/>
        <w:spacing w:after="0"/>
        <w:ind w:left="720" w:hanging="720"/>
        <w:rPr>
          <w:noProof/>
        </w:rPr>
      </w:pPr>
      <w:r w:rsidRPr="00E92792">
        <w:rPr>
          <w:noProof/>
        </w:rPr>
        <w:t>Yamauchi K et al. (1994) Structure and function of human histamine N-methyltransferase: critical enzyme in histamine metabolism in airway. American Journal of Physiology-Lung Cellular and Molecular Physiology 267:L342-L349</w:t>
      </w:r>
    </w:p>
    <w:p w14:paraId="0DB27DE6" w14:textId="77777777" w:rsidR="00E92792" w:rsidRPr="00E92792" w:rsidRDefault="00E92792" w:rsidP="00E92792">
      <w:pPr>
        <w:pStyle w:val="EndNoteBibliography"/>
        <w:spacing w:after="0"/>
        <w:ind w:left="720" w:hanging="720"/>
        <w:rPr>
          <w:noProof/>
        </w:rPr>
      </w:pPr>
      <w:r w:rsidRPr="00E92792">
        <w:rPr>
          <w:noProof/>
        </w:rPr>
        <w:lastRenderedPageBreak/>
        <w:t>Yang M, Kumar RK, Hansbro PM, Foster PS (2012) Emerging roles of pulmonary macrophages in driving the development of severe asthma. J Leukoc Biol 91:557-569</w:t>
      </w:r>
    </w:p>
    <w:p w14:paraId="449B589D" w14:textId="77777777" w:rsidR="00E92792" w:rsidRPr="00E92792" w:rsidRDefault="00E92792" w:rsidP="00E92792">
      <w:pPr>
        <w:pStyle w:val="EndNoteBibliography"/>
        <w:spacing w:after="0"/>
        <w:ind w:left="720" w:hanging="720"/>
        <w:rPr>
          <w:noProof/>
        </w:rPr>
      </w:pPr>
      <w:r w:rsidRPr="00E92792">
        <w:rPr>
          <w:noProof/>
        </w:rPr>
        <w:t>Yhee JY, Im J, Nho RS (2016) Advanced therapeutic strategies for chronic lung disease using nanoparticle-based drug delivery. J Clin Med 5:1-13</w:t>
      </w:r>
    </w:p>
    <w:p w14:paraId="73480F79" w14:textId="77777777" w:rsidR="00E92792" w:rsidRPr="00E92792" w:rsidRDefault="00E92792" w:rsidP="00E92792">
      <w:pPr>
        <w:pStyle w:val="EndNoteBibliography"/>
        <w:spacing w:after="0"/>
        <w:ind w:left="720" w:hanging="720"/>
        <w:rPr>
          <w:noProof/>
        </w:rPr>
      </w:pPr>
      <w:r w:rsidRPr="00E92792">
        <w:rPr>
          <w:noProof/>
        </w:rPr>
        <w:t>Yildiz-Pekoz A, Ozsoy Y (2017) Inhaled Heparin: Therapeutic Efficacy and Recent Formulations. J Aerosol Med Pulm Drug Deliv 30:143-156</w:t>
      </w:r>
    </w:p>
    <w:p w14:paraId="77B6EA05" w14:textId="77777777" w:rsidR="00E92792" w:rsidRPr="00E92792" w:rsidRDefault="00E92792" w:rsidP="00E92792">
      <w:pPr>
        <w:pStyle w:val="EndNoteBibliography"/>
        <w:spacing w:after="0"/>
        <w:ind w:left="720" w:hanging="720"/>
        <w:rPr>
          <w:noProof/>
        </w:rPr>
      </w:pPr>
      <w:r w:rsidRPr="00E92792">
        <w:rPr>
          <w:noProof/>
        </w:rPr>
        <w:t>Yoo SY, Kwon SM (2013) Angiogenesis and its therapeutic opportunities. Mediators Inflamm 2013:1-11</w:t>
      </w:r>
    </w:p>
    <w:p w14:paraId="480EB1C7" w14:textId="77777777" w:rsidR="00E92792" w:rsidRPr="00E92792" w:rsidRDefault="00E92792" w:rsidP="00E92792">
      <w:pPr>
        <w:pStyle w:val="EndNoteBibliography"/>
        <w:spacing w:after="0"/>
        <w:ind w:left="720" w:hanging="720"/>
        <w:rPr>
          <w:noProof/>
        </w:rPr>
      </w:pPr>
      <w:r w:rsidRPr="00E92792">
        <w:rPr>
          <w:noProof/>
        </w:rPr>
        <w:t>Yuksel H et al. (2013) Role of vascular endothelial growth factor antagonism on airway remodeling in asthma. Ann Allergy, Asthma Immunol 110:150-155</w:t>
      </w:r>
    </w:p>
    <w:p w14:paraId="4D1B7CBA" w14:textId="77777777" w:rsidR="00E92792" w:rsidRPr="00E92792" w:rsidRDefault="00E92792" w:rsidP="00E92792">
      <w:pPr>
        <w:pStyle w:val="EndNoteBibliography"/>
        <w:spacing w:after="0"/>
        <w:ind w:left="720" w:hanging="720"/>
        <w:rPr>
          <w:noProof/>
        </w:rPr>
      </w:pPr>
      <w:r w:rsidRPr="00E92792">
        <w:rPr>
          <w:noProof/>
        </w:rPr>
        <w:t>Zanini A, Chetta A, Imperatori AS, Spanevello A, Olivieri D (2010) The role of the bronchial microvasculature in the airway remodelling in asthma and COPD. Respir Res 11:1-11</w:t>
      </w:r>
    </w:p>
    <w:p w14:paraId="60CE18AA" w14:textId="77777777" w:rsidR="00E92792" w:rsidRPr="00E92792" w:rsidRDefault="00E92792" w:rsidP="00E92792">
      <w:pPr>
        <w:pStyle w:val="EndNoteBibliography"/>
        <w:spacing w:after="0"/>
        <w:ind w:left="720" w:hanging="720"/>
        <w:rPr>
          <w:noProof/>
        </w:rPr>
      </w:pPr>
      <w:r w:rsidRPr="00E92792">
        <w:rPr>
          <w:noProof/>
        </w:rPr>
        <w:t>Zhang XY et al. (2016) LncRNAs BCYRN1 promoted the proliferation and migration of rat airway smooth muscle cells in asthma via upregulating the expression of transient receptor potential 1. Am J Transl Res 8:3409-3418</w:t>
      </w:r>
    </w:p>
    <w:p w14:paraId="65A6E646" w14:textId="77777777" w:rsidR="00E92792" w:rsidRPr="00E92792" w:rsidRDefault="00E92792" w:rsidP="00E92792">
      <w:pPr>
        <w:pStyle w:val="EndNoteBibliography"/>
        <w:spacing w:after="0"/>
        <w:ind w:left="720" w:hanging="720"/>
        <w:rPr>
          <w:noProof/>
        </w:rPr>
      </w:pPr>
      <w:r w:rsidRPr="00E92792">
        <w:rPr>
          <w:noProof/>
        </w:rPr>
        <w:t>Zhou C-Y, Crocker IC, Koenig G, Romero FA, Townley RG (1997) Anti-interleukin-4 inhibits immunoglobulin E production in a murine model of atopic asthma. J Asthma 34:195-201</w:t>
      </w:r>
    </w:p>
    <w:p w14:paraId="74F80A55" w14:textId="77777777" w:rsidR="00E92792" w:rsidRPr="00E92792" w:rsidRDefault="00E92792" w:rsidP="00E92792">
      <w:pPr>
        <w:pStyle w:val="EndNoteBibliography"/>
        <w:spacing w:after="0"/>
        <w:ind w:left="720" w:hanging="720"/>
        <w:rPr>
          <w:noProof/>
        </w:rPr>
      </w:pPr>
      <w:r w:rsidRPr="00E92792">
        <w:rPr>
          <w:noProof/>
        </w:rPr>
        <w:t>Zhou H, Li J, Gao P, Wang Q, Zhang J (2016) miR-155: A Novel Target in Allergic Asthma. Int J Mol Sci 17:1-11 doi:10.3390/ijms17101773</w:t>
      </w:r>
    </w:p>
    <w:p w14:paraId="2F9CB158" w14:textId="77777777" w:rsidR="00E92792" w:rsidRPr="00E92792" w:rsidRDefault="00E92792" w:rsidP="00E92792">
      <w:pPr>
        <w:pStyle w:val="EndNoteBibliography"/>
        <w:ind w:left="720" w:hanging="720"/>
        <w:rPr>
          <w:noProof/>
        </w:rPr>
      </w:pPr>
      <w:r w:rsidRPr="00E92792">
        <w:rPr>
          <w:noProof/>
        </w:rPr>
        <w:t>Zock J-P et al. (2006) Distribution and determinants of house dust mite allergens in Europe: the European Community Respiratory Health Survey II. J Allergy Clin Immunol 118:682-690</w:t>
      </w:r>
    </w:p>
    <w:p w14:paraId="3C24CE8B" w14:textId="235C4B10" w:rsidR="00D670B7" w:rsidRDefault="00D13E72" w:rsidP="00E6646E">
      <w:pPr>
        <w:shd w:val="clear" w:color="auto" w:fill="FFFFFF"/>
        <w:spacing w:line="480" w:lineRule="auto"/>
        <w:jc w:val="both"/>
        <w:outlineLvl w:val="0"/>
      </w:pPr>
      <w:r>
        <w:fldChar w:fldCharType="end"/>
      </w:r>
    </w:p>
    <w:sectPr w:rsidR="00D670B7" w:rsidSect="00FF665E">
      <w:footerReference w:type="default" r:id="rId7"/>
      <w:pgSz w:w="11906" w:h="16838"/>
      <w:pgMar w:top="1440" w:right="1440" w:bottom="1440" w:left="1440" w:header="0" w:footer="708" w:gutter="0"/>
      <w:lnNumType w:countBy="1"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D79917" w14:textId="77777777" w:rsidR="00FF26A0" w:rsidRDefault="00FF26A0">
      <w:r>
        <w:separator/>
      </w:r>
    </w:p>
  </w:endnote>
  <w:endnote w:type="continuationSeparator" w:id="0">
    <w:p w14:paraId="4FDE84E8" w14:textId="77777777" w:rsidR="00FF26A0" w:rsidRDefault="00FF26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24CE8C" w14:textId="77777777" w:rsidR="0068002F" w:rsidRDefault="0068002F">
    <w:pPr>
      <w:pStyle w:val="Footer"/>
      <w:ind w:right="360"/>
    </w:pPr>
    <w:r>
      <w:rPr>
        <w:noProof/>
        <w:lang w:eastAsia="en-AU"/>
      </w:rPr>
      <mc:AlternateContent>
        <mc:Choice Requires="wps">
          <w:drawing>
            <wp:anchor distT="0" distB="0" distL="0" distR="0" simplePos="0" relativeHeight="38" behindDoc="0" locked="0" layoutInCell="1" allowOverlap="1" wp14:anchorId="3C24CE8D" wp14:editId="3C24CE8E">
              <wp:simplePos x="0" y="0"/>
              <wp:positionH relativeFrom="margin">
                <wp:align>right</wp:align>
              </wp:positionH>
              <wp:positionV relativeFrom="paragraph">
                <wp:posOffset>635</wp:posOffset>
              </wp:positionV>
              <wp:extent cx="142240" cy="170815"/>
              <wp:effectExtent l="0" t="0" r="0" b="0"/>
              <wp:wrapNone/>
              <wp:docPr id="1" name="Frame1"/>
              <wp:cNvGraphicFramePr/>
              <a:graphic xmlns:a="http://schemas.openxmlformats.org/drawingml/2006/main">
                <a:graphicData uri="http://schemas.microsoft.com/office/word/2010/wordprocessingShape">
                  <wps:wsp>
                    <wps:cNvSpPr txBox="1"/>
                    <wps:spPr>
                      <a:xfrm>
                        <a:off x="0" y="0"/>
                        <a:ext cx="142240" cy="170815"/>
                      </a:xfrm>
                      <a:prstGeom prst="rect">
                        <a:avLst/>
                      </a:prstGeom>
                      <a:solidFill>
                        <a:srgbClr val="FFFFFF">
                          <a:alpha val="0"/>
                        </a:srgbClr>
                      </a:solidFill>
                    </wps:spPr>
                    <wps:txbx>
                      <w:txbxContent>
                        <w:p w14:paraId="3C24CE8F" w14:textId="2240CDAA" w:rsidR="0068002F" w:rsidRDefault="0068002F">
                          <w:pPr>
                            <w:pStyle w:val="Footer"/>
                          </w:pPr>
                          <w:r>
                            <w:rPr>
                              <w:rStyle w:val="PageNumber"/>
                            </w:rPr>
                            <w:fldChar w:fldCharType="begin"/>
                          </w:r>
                          <w:r>
                            <w:rPr>
                              <w:rStyle w:val="PageNumber"/>
                            </w:rPr>
                            <w:instrText>PAGE</w:instrText>
                          </w:r>
                          <w:r>
                            <w:rPr>
                              <w:rStyle w:val="PageNumber"/>
                            </w:rPr>
                            <w:fldChar w:fldCharType="separate"/>
                          </w:r>
                          <w:r>
                            <w:rPr>
                              <w:rStyle w:val="PageNumber"/>
                              <w:noProof/>
                            </w:rPr>
                            <w:t>11</w:t>
                          </w:r>
                          <w:r>
                            <w:rPr>
                              <w:rStyle w:val="PageNumber"/>
                            </w:rPr>
                            <w:fldChar w:fldCharType="end"/>
                          </w:r>
                        </w:p>
                      </w:txbxContent>
                    </wps:txbx>
                    <wps:bodyPr lIns="0" tIns="0" rIns="0" bIns="0" anchor="t">
                      <a:spAutoFit/>
                    </wps:bodyPr>
                  </wps:wsp>
                </a:graphicData>
              </a:graphic>
            </wp:anchor>
          </w:drawing>
        </mc:Choice>
        <mc:Fallback>
          <w:pict>
            <v:shapetype w14:anchorId="3C24CE8D" id="_x0000_t202" coordsize="21600,21600" o:spt="202" path="m,l,21600r21600,l21600,xe">
              <v:stroke joinstyle="miter"/>
              <v:path gradientshapeok="t" o:connecttype="rect"/>
            </v:shapetype>
            <v:shape id="Frame1" o:spid="_x0000_s1026" type="#_x0000_t202" style="position:absolute;margin-left:-40pt;margin-top:.05pt;width:11.2pt;height:13.45pt;z-index:3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" stroked="f">
              <v:fill opacity="0"/>
              <v:textbox style="mso-fit-shape-to-text:t" inset="0,0,0,0">
                <w:txbxContent>
                  <w:p w14:paraId="3C24CE8F" w14:textId="2240CDAA" w:rsidR="004D4396" w:rsidRDefault="004D4396">
                    <w:pPr>
                      <w:pStyle w:val="Footer"/>
                    </w:pPr>
                    <w:r>
                      <w:rPr>
                        <w:rStyle w:val="PageNumber"/>
                      </w:rPr>
                      <w:fldChar w:fldCharType="begin"/>
                    </w:r>
                    <w:r>
                      <w:rPr>
                        <w:rStyle w:val="PageNumber"/>
                      </w:rPr>
                      <w:instrText>PAGE</w:instrText>
                    </w:r>
                    <w:r>
                      <w:rPr>
                        <w:rStyle w:val="PageNumber"/>
                      </w:rPr>
                      <w:fldChar w:fldCharType="separate"/>
                    </w:r>
                    <w:r>
                      <w:rPr>
                        <w:rStyle w:val="PageNumber"/>
                        <w:noProof/>
                      </w:rPr>
                      <w:t>1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DBAA7D" w14:textId="77777777" w:rsidR="00FF26A0" w:rsidRDefault="00FF26A0">
      <w:r>
        <w:separator/>
      </w:r>
    </w:p>
  </w:footnote>
  <w:footnote w:type="continuationSeparator" w:id="0">
    <w:p w14:paraId="05BCD10F" w14:textId="77777777" w:rsidR="00FF26A0" w:rsidRDefault="00FF26A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rCwNDC1NLI0sDCzMDRV0lEKTi0uzszPAykwrAUAzKNI+SwAAAA="/>
    <w:docVar w:name="EN.InstantFormat" w:val="&lt;ENInstantFormat&gt;&lt;Enabled&gt;1&lt;/Enabled&gt;&lt;ScanUnformatted&gt;1&lt;/ScanUnformatted&gt;&lt;ScanChanges&gt;1&lt;/ScanChanges&gt;&lt;Suspended&gt;0&lt;/Suspended&gt;&lt;/ENInstantFormat&gt;"/>
    <w:docVar w:name="EN.Layout" w:val="&lt;ENLayout&gt;&lt;Style&gt;Springer Basic name-yea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t5werpwtwza8efze459ppnxd2xvzxtaerv&quot;&gt;Shastri et al Asthma Review-Converted&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75&lt;/item&gt;&lt;item&gt;90&lt;/item&gt;&lt;item&gt;92&lt;/item&gt;&lt;item&gt;93&lt;/item&gt;&lt;item&gt;95&lt;/item&gt;&lt;item&gt;96&lt;/item&gt;&lt;item&gt;99&lt;/item&gt;&lt;item&gt;102&lt;/item&gt;&lt;item&gt;104&lt;/item&gt;&lt;item&gt;105&lt;/item&gt;&lt;item&gt;106&lt;/item&gt;&lt;item&gt;107&lt;/item&gt;&lt;item&gt;108&lt;/item&gt;&lt;item&gt;109&lt;/item&gt;&lt;item&gt;110&lt;/item&gt;&lt;item&gt;111&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30&lt;/item&gt;&lt;item&gt;131&lt;/item&gt;&lt;item&gt;132&lt;/item&gt;&lt;item&gt;133&lt;/item&gt;&lt;item&gt;134&lt;/item&gt;&lt;item&gt;135&lt;/item&gt;&lt;item&gt;136&lt;/item&gt;&lt;item&gt;137&lt;/item&gt;&lt;item&gt;138&lt;/item&gt;&lt;item&gt;139&lt;/item&gt;&lt;item&gt;140&lt;/item&gt;&lt;item&gt;141&lt;/item&gt;&lt;item&gt;142&lt;/item&gt;&lt;item&gt;152&lt;/item&gt;&lt;item&gt;153&lt;/item&gt;&lt;item&gt;154&lt;/item&gt;&lt;item&gt;155&lt;/item&gt;&lt;item&gt;156&lt;/item&gt;&lt;item&gt;157&lt;/item&gt;&lt;item&gt;158&lt;/item&gt;&lt;item&gt;159&lt;/item&gt;&lt;item&gt;160&lt;/item&gt;&lt;item&gt;161&lt;/item&gt;&lt;item&gt;162&lt;/item&gt;&lt;item&gt;163&lt;/item&gt;&lt;item&gt;165&lt;/item&gt;&lt;item&gt;166&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5&lt;/item&gt;&lt;item&gt;206&lt;/item&gt;&lt;item&gt;208&lt;/item&gt;&lt;item&gt;209&lt;/item&gt;&lt;item&gt;210&lt;/item&gt;&lt;item&gt;212&lt;/item&gt;&lt;item&gt;213&lt;/item&gt;&lt;item&gt;214&lt;/item&gt;&lt;item&gt;215&lt;/item&gt;&lt;item&gt;216&lt;/item&gt;&lt;item&gt;217&lt;/item&gt;&lt;item&gt;218&lt;/item&gt;&lt;item&gt;219&lt;/item&gt;&lt;item&gt;220&lt;/item&gt;&lt;item&gt;223&lt;/item&gt;&lt;item&gt;224&lt;/item&gt;&lt;item&gt;226&lt;/item&gt;&lt;item&gt;227&lt;/item&gt;&lt;item&gt;229&lt;/item&gt;&lt;item&gt;231&lt;/item&gt;&lt;item&gt;232&lt;/item&gt;&lt;item&gt;236&lt;/item&gt;&lt;item&gt;237&lt;/item&gt;&lt;item&gt;238&lt;/item&gt;&lt;item&gt;239&lt;/item&gt;&lt;item&gt;240&lt;/item&gt;&lt;item&gt;241&lt;/item&gt;&lt;item&gt;244&lt;/item&gt;&lt;item&gt;245&lt;/item&gt;&lt;item&gt;246&lt;/item&gt;&lt;item&gt;247&lt;/item&gt;&lt;item&gt;248&lt;/item&gt;&lt;item&gt;249&lt;/item&gt;&lt;item&gt;250&lt;/item&gt;&lt;item&gt;251&lt;/item&gt;&lt;item&gt;252&lt;/item&gt;&lt;item&gt;253&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record-ids&gt;&lt;/item&gt;&lt;/Libraries&gt;"/>
  </w:docVars>
  <w:rsids>
    <w:rsidRoot w:val="00D670B7"/>
    <w:rsid w:val="00002E45"/>
    <w:rsid w:val="00005588"/>
    <w:rsid w:val="000140BD"/>
    <w:rsid w:val="000352E8"/>
    <w:rsid w:val="00052D35"/>
    <w:rsid w:val="000569DD"/>
    <w:rsid w:val="00065F1F"/>
    <w:rsid w:val="000860A8"/>
    <w:rsid w:val="000E3EE6"/>
    <w:rsid w:val="000E63D0"/>
    <w:rsid w:val="00147ACD"/>
    <w:rsid w:val="00155549"/>
    <w:rsid w:val="001D5A00"/>
    <w:rsid w:val="001E1E65"/>
    <w:rsid w:val="001F2D4B"/>
    <w:rsid w:val="001F5F1C"/>
    <w:rsid w:val="001F7C14"/>
    <w:rsid w:val="00202F88"/>
    <w:rsid w:val="00220A18"/>
    <w:rsid w:val="002235DA"/>
    <w:rsid w:val="0023006C"/>
    <w:rsid w:val="00253C87"/>
    <w:rsid w:val="00265D94"/>
    <w:rsid w:val="00294B1A"/>
    <w:rsid w:val="002B2F33"/>
    <w:rsid w:val="002B3EE5"/>
    <w:rsid w:val="002C4FE6"/>
    <w:rsid w:val="002F6FFF"/>
    <w:rsid w:val="002F7306"/>
    <w:rsid w:val="002F77C9"/>
    <w:rsid w:val="003136E7"/>
    <w:rsid w:val="003160A7"/>
    <w:rsid w:val="00330386"/>
    <w:rsid w:val="003713B1"/>
    <w:rsid w:val="00394B51"/>
    <w:rsid w:val="003B19BF"/>
    <w:rsid w:val="003D3D1C"/>
    <w:rsid w:val="00422197"/>
    <w:rsid w:val="004265D6"/>
    <w:rsid w:val="004333EB"/>
    <w:rsid w:val="00454743"/>
    <w:rsid w:val="00473990"/>
    <w:rsid w:val="0048595F"/>
    <w:rsid w:val="004D4396"/>
    <w:rsid w:val="004E2209"/>
    <w:rsid w:val="004E2B74"/>
    <w:rsid w:val="00501C1D"/>
    <w:rsid w:val="00507F90"/>
    <w:rsid w:val="0052010A"/>
    <w:rsid w:val="00520F91"/>
    <w:rsid w:val="005408D9"/>
    <w:rsid w:val="00551437"/>
    <w:rsid w:val="005541AA"/>
    <w:rsid w:val="00556883"/>
    <w:rsid w:val="005A0E3D"/>
    <w:rsid w:val="005D584F"/>
    <w:rsid w:val="005D62E9"/>
    <w:rsid w:val="006515CA"/>
    <w:rsid w:val="0066109B"/>
    <w:rsid w:val="0068002F"/>
    <w:rsid w:val="00682F59"/>
    <w:rsid w:val="006A7784"/>
    <w:rsid w:val="006B1568"/>
    <w:rsid w:val="006C410F"/>
    <w:rsid w:val="006F36FB"/>
    <w:rsid w:val="007006FA"/>
    <w:rsid w:val="00703154"/>
    <w:rsid w:val="00751151"/>
    <w:rsid w:val="00756941"/>
    <w:rsid w:val="00777D8F"/>
    <w:rsid w:val="007807FA"/>
    <w:rsid w:val="007B1D31"/>
    <w:rsid w:val="007B70E9"/>
    <w:rsid w:val="007D4273"/>
    <w:rsid w:val="007D6CC5"/>
    <w:rsid w:val="007F2F60"/>
    <w:rsid w:val="007F6DB6"/>
    <w:rsid w:val="00802610"/>
    <w:rsid w:val="00811FA7"/>
    <w:rsid w:val="008212E7"/>
    <w:rsid w:val="00843DCC"/>
    <w:rsid w:val="00863871"/>
    <w:rsid w:val="008720D6"/>
    <w:rsid w:val="00874CBE"/>
    <w:rsid w:val="00892A22"/>
    <w:rsid w:val="008A77C8"/>
    <w:rsid w:val="008C5813"/>
    <w:rsid w:val="00946D09"/>
    <w:rsid w:val="009655FF"/>
    <w:rsid w:val="00997BAC"/>
    <w:rsid w:val="009B2B85"/>
    <w:rsid w:val="009B7B65"/>
    <w:rsid w:val="009C58DE"/>
    <w:rsid w:val="009E6944"/>
    <w:rsid w:val="009E76FD"/>
    <w:rsid w:val="009F5EF6"/>
    <w:rsid w:val="00A01CFA"/>
    <w:rsid w:val="00A07A2B"/>
    <w:rsid w:val="00A23EC9"/>
    <w:rsid w:val="00A76D4A"/>
    <w:rsid w:val="00A81654"/>
    <w:rsid w:val="00A918D7"/>
    <w:rsid w:val="00A93C55"/>
    <w:rsid w:val="00AA41B6"/>
    <w:rsid w:val="00AE5BB7"/>
    <w:rsid w:val="00B01B87"/>
    <w:rsid w:val="00B14317"/>
    <w:rsid w:val="00B4504A"/>
    <w:rsid w:val="00B9201A"/>
    <w:rsid w:val="00BC7C76"/>
    <w:rsid w:val="00BD47CF"/>
    <w:rsid w:val="00C40628"/>
    <w:rsid w:val="00C66DB2"/>
    <w:rsid w:val="00C76129"/>
    <w:rsid w:val="00C812DE"/>
    <w:rsid w:val="00C941AD"/>
    <w:rsid w:val="00CB659E"/>
    <w:rsid w:val="00CD4E5D"/>
    <w:rsid w:val="00CE343F"/>
    <w:rsid w:val="00CF066C"/>
    <w:rsid w:val="00CF6DFF"/>
    <w:rsid w:val="00D13E72"/>
    <w:rsid w:val="00D32E5E"/>
    <w:rsid w:val="00D47BB4"/>
    <w:rsid w:val="00D56F34"/>
    <w:rsid w:val="00D670B7"/>
    <w:rsid w:val="00D71967"/>
    <w:rsid w:val="00D80E47"/>
    <w:rsid w:val="00DB47AC"/>
    <w:rsid w:val="00DC7DE8"/>
    <w:rsid w:val="00DD100D"/>
    <w:rsid w:val="00DF0631"/>
    <w:rsid w:val="00DF0638"/>
    <w:rsid w:val="00E062DA"/>
    <w:rsid w:val="00E150C9"/>
    <w:rsid w:val="00E22AB0"/>
    <w:rsid w:val="00E2619E"/>
    <w:rsid w:val="00E334ED"/>
    <w:rsid w:val="00E401BF"/>
    <w:rsid w:val="00E44FBF"/>
    <w:rsid w:val="00E5169F"/>
    <w:rsid w:val="00E64F7A"/>
    <w:rsid w:val="00E6646E"/>
    <w:rsid w:val="00E716B4"/>
    <w:rsid w:val="00E92792"/>
    <w:rsid w:val="00E9671D"/>
    <w:rsid w:val="00EB4054"/>
    <w:rsid w:val="00F0536D"/>
    <w:rsid w:val="00F21A0C"/>
    <w:rsid w:val="00F30898"/>
    <w:rsid w:val="00F33066"/>
    <w:rsid w:val="00F475C0"/>
    <w:rsid w:val="00F5662E"/>
    <w:rsid w:val="00F84ED2"/>
    <w:rsid w:val="00F90D44"/>
    <w:rsid w:val="00FE3313"/>
    <w:rsid w:val="00FF26A0"/>
    <w:rsid w:val="00FF665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24CCF5"/>
  <w15:docId w15:val="{A8824682-8215-4434-AEB0-C519D9410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568"/>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C22CAA"/>
    <w:pPr>
      <w:spacing w:beforeAutospacing="1" w:after="160" w:afterAutospacing="1"/>
      <w:outlineLvl w:val="0"/>
    </w:pPr>
    <w:rPr>
      <w:b/>
      <w:bCs/>
      <w:kern w:val="2"/>
      <w:sz w:val="48"/>
      <w:szCs w:val="48"/>
      <w:lang w:eastAsia="en-AU"/>
    </w:rPr>
  </w:style>
  <w:style w:type="paragraph" w:styleId="Heading2">
    <w:name w:val="heading 2"/>
    <w:basedOn w:val="Normal"/>
    <w:next w:val="Normal"/>
    <w:link w:val="Heading2Char"/>
    <w:uiPriority w:val="9"/>
    <w:semiHidden/>
    <w:unhideWhenUsed/>
    <w:qFormat/>
    <w:rsid w:val="00EE5FBB"/>
    <w:pPr>
      <w:keepNext/>
      <w:keepLines/>
      <w:spacing w:before="40" w:line="259" w:lineRule="auto"/>
      <w:outlineLvl w:val="1"/>
    </w:pPr>
    <w:rPr>
      <w:rFonts w:asciiTheme="majorHAnsi" w:eastAsiaTheme="majorEastAsia" w:hAnsiTheme="majorHAnsi" w:cstheme="majorBidi"/>
      <w:color w:val="2E74B5"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TitleChar">
    <w:name w:val="EndNote Bibliography Title Char"/>
    <w:basedOn w:val="DefaultParagraphFont"/>
    <w:link w:val="EndNoteBibliographyTitle"/>
    <w:qFormat/>
    <w:rsid w:val="001740DE"/>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qFormat/>
    <w:rsid w:val="001740DE"/>
    <w:rPr>
      <w:rFonts w:ascii="Times New Roman" w:hAnsi="Times New Roman" w:cs="Times New Roman"/>
      <w:sz w:val="24"/>
      <w:lang w:val="en-US"/>
    </w:rPr>
  </w:style>
  <w:style w:type="character" w:styleId="Hyperlink">
    <w:name w:val="Hyperlink"/>
    <w:basedOn w:val="DefaultParagraphFont"/>
    <w:uiPriority w:val="99"/>
    <w:unhideWhenUsed/>
    <w:rsid w:val="001B5465"/>
    <w:rPr>
      <w:color w:val="0563C1" w:themeColor="hyperlink"/>
      <w:u w:val="single"/>
    </w:rPr>
  </w:style>
  <w:style w:type="character" w:customStyle="1" w:styleId="BalloonTextChar">
    <w:name w:val="Balloon Text Char"/>
    <w:basedOn w:val="DefaultParagraphFont"/>
    <w:link w:val="BalloonText"/>
    <w:uiPriority w:val="99"/>
    <w:semiHidden/>
    <w:qFormat/>
    <w:rsid w:val="00260139"/>
    <w:rPr>
      <w:rFonts w:ascii="Lucida Grande" w:hAnsi="Lucida Grande" w:cs="Lucida Grande"/>
      <w:sz w:val="18"/>
      <w:szCs w:val="18"/>
    </w:rPr>
  </w:style>
  <w:style w:type="character" w:styleId="FollowedHyperlink">
    <w:name w:val="FollowedHyperlink"/>
    <w:basedOn w:val="DefaultParagraphFont"/>
    <w:uiPriority w:val="99"/>
    <w:semiHidden/>
    <w:unhideWhenUsed/>
    <w:rsid w:val="00EC1B8F"/>
    <w:rPr>
      <w:color w:val="954F72" w:themeColor="followedHyperlink"/>
      <w:u w:val="single"/>
    </w:rPr>
  </w:style>
  <w:style w:type="character" w:styleId="CommentReference">
    <w:name w:val="annotation reference"/>
    <w:basedOn w:val="DefaultParagraphFont"/>
    <w:uiPriority w:val="99"/>
    <w:semiHidden/>
    <w:unhideWhenUsed/>
    <w:qFormat/>
    <w:rsid w:val="00EC1B8F"/>
    <w:rPr>
      <w:sz w:val="18"/>
      <w:szCs w:val="18"/>
    </w:rPr>
  </w:style>
  <w:style w:type="character" w:customStyle="1" w:styleId="CommentTextChar">
    <w:name w:val="Comment Text Char"/>
    <w:basedOn w:val="DefaultParagraphFont"/>
    <w:link w:val="CommentText"/>
    <w:uiPriority w:val="99"/>
    <w:qFormat/>
    <w:rsid w:val="00EC1B8F"/>
    <w:rPr>
      <w:sz w:val="24"/>
      <w:szCs w:val="24"/>
    </w:rPr>
  </w:style>
  <w:style w:type="character" w:customStyle="1" w:styleId="CommentSubjectChar">
    <w:name w:val="Comment Subject Char"/>
    <w:basedOn w:val="CommentTextChar"/>
    <w:link w:val="CommentSubject"/>
    <w:uiPriority w:val="99"/>
    <w:semiHidden/>
    <w:qFormat/>
    <w:rsid w:val="00EC1B8F"/>
    <w:rPr>
      <w:b/>
      <w:bCs/>
      <w:sz w:val="20"/>
      <w:szCs w:val="20"/>
    </w:rPr>
  </w:style>
  <w:style w:type="character" w:customStyle="1" w:styleId="apple-converted-space">
    <w:name w:val="apple-converted-space"/>
    <w:basedOn w:val="DefaultParagraphFont"/>
    <w:qFormat/>
    <w:rsid w:val="00C22CAA"/>
  </w:style>
  <w:style w:type="character" w:customStyle="1" w:styleId="highlight">
    <w:name w:val="highlight"/>
    <w:basedOn w:val="DefaultParagraphFont"/>
    <w:qFormat/>
    <w:rsid w:val="00C22CAA"/>
  </w:style>
  <w:style w:type="character" w:customStyle="1" w:styleId="Heading1Char">
    <w:name w:val="Heading 1 Char"/>
    <w:basedOn w:val="DefaultParagraphFont"/>
    <w:link w:val="Heading1"/>
    <w:uiPriority w:val="9"/>
    <w:qFormat/>
    <w:rsid w:val="00C22CAA"/>
    <w:rPr>
      <w:rFonts w:ascii="Times New Roman" w:eastAsia="Times New Roman" w:hAnsi="Times New Roman" w:cs="Times New Roman"/>
      <w:b/>
      <w:bCs/>
      <w:kern w:val="2"/>
      <w:sz w:val="48"/>
      <w:szCs w:val="48"/>
      <w:lang w:eastAsia="en-AU"/>
    </w:rPr>
  </w:style>
  <w:style w:type="character" w:customStyle="1" w:styleId="xref-sep">
    <w:name w:val="xref-sep"/>
    <w:basedOn w:val="DefaultParagraphFont"/>
    <w:qFormat/>
    <w:rsid w:val="008A31CC"/>
  </w:style>
  <w:style w:type="character" w:customStyle="1" w:styleId="FooterChar">
    <w:name w:val="Footer Char"/>
    <w:basedOn w:val="DefaultParagraphFont"/>
    <w:link w:val="Footer"/>
    <w:uiPriority w:val="99"/>
    <w:qFormat/>
    <w:rsid w:val="003D278E"/>
  </w:style>
  <w:style w:type="character" w:styleId="PageNumber">
    <w:name w:val="page number"/>
    <w:basedOn w:val="DefaultParagraphFont"/>
    <w:uiPriority w:val="99"/>
    <w:semiHidden/>
    <w:unhideWhenUsed/>
    <w:qFormat/>
    <w:rsid w:val="003D278E"/>
  </w:style>
  <w:style w:type="character" w:customStyle="1" w:styleId="HeaderChar">
    <w:name w:val="Header Char"/>
    <w:basedOn w:val="DefaultParagraphFont"/>
    <w:link w:val="Header"/>
    <w:uiPriority w:val="99"/>
    <w:qFormat/>
    <w:rsid w:val="00147FBD"/>
  </w:style>
  <w:style w:type="character" w:customStyle="1" w:styleId="Heading2Char">
    <w:name w:val="Heading 2 Char"/>
    <w:basedOn w:val="DefaultParagraphFont"/>
    <w:link w:val="Heading2"/>
    <w:uiPriority w:val="9"/>
    <w:semiHidden/>
    <w:qFormat/>
    <w:rsid w:val="00EE5FBB"/>
    <w:rPr>
      <w:rFonts w:asciiTheme="majorHAnsi" w:eastAsiaTheme="majorEastAsia" w:hAnsiTheme="majorHAnsi" w:cstheme="majorBidi"/>
      <w:color w:val="2E74B5" w:themeColor="accent1" w:themeShade="BF"/>
      <w:sz w:val="26"/>
      <w:szCs w:val="26"/>
    </w:rPr>
  </w:style>
  <w:style w:type="character" w:customStyle="1" w:styleId="size-xl">
    <w:name w:val="size-xl"/>
    <w:basedOn w:val="DefaultParagraphFont"/>
    <w:qFormat/>
    <w:rsid w:val="00EE5FBB"/>
  </w:style>
  <w:style w:type="character" w:customStyle="1" w:styleId="size-m">
    <w:name w:val="size-m"/>
    <w:basedOn w:val="DefaultParagraphFont"/>
    <w:qFormat/>
    <w:rsid w:val="00EE5FBB"/>
  </w:style>
  <w:style w:type="character" w:customStyle="1" w:styleId="text">
    <w:name w:val="text"/>
    <w:basedOn w:val="DefaultParagraphFont"/>
    <w:qFormat/>
    <w:rsid w:val="00EE5FBB"/>
  </w:style>
  <w:style w:type="character" w:customStyle="1" w:styleId="author-ref">
    <w:name w:val="author-ref"/>
    <w:basedOn w:val="DefaultParagraphFont"/>
    <w:qFormat/>
    <w:rsid w:val="00EE5FBB"/>
  </w:style>
  <w:style w:type="character" w:styleId="Emphasis">
    <w:name w:val="Emphasis"/>
    <w:basedOn w:val="DefaultParagraphFont"/>
    <w:uiPriority w:val="20"/>
    <w:qFormat/>
    <w:rsid w:val="006C129C"/>
    <w:rPr>
      <w:i/>
      <w:iCs/>
    </w:rPr>
  </w:style>
  <w:style w:type="character" w:customStyle="1" w:styleId="jrnl">
    <w:name w:val="jrnl"/>
    <w:basedOn w:val="DefaultParagraphFont"/>
    <w:qFormat/>
    <w:rsid w:val="001F630A"/>
  </w:style>
  <w:style w:type="paragraph" w:customStyle="1" w:styleId="Heading">
    <w:name w:val="Heading"/>
    <w:basedOn w:val="Normal"/>
    <w:next w:val="BodyText"/>
    <w:qFormat/>
    <w:pPr>
      <w:keepNext/>
      <w:spacing w:before="240" w:after="120" w:line="259" w:lineRule="auto"/>
    </w:pPr>
    <w:rPr>
      <w:rFonts w:ascii="Liberation Sans" w:eastAsia="PingFang SC" w:hAnsi="Liberation Sans" w:cs="Arial Unicode MS"/>
      <w:sz w:val="28"/>
      <w:szCs w:val="28"/>
      <w:lang w:eastAsia="en-US"/>
    </w:rPr>
  </w:style>
  <w:style w:type="paragraph" w:styleId="BodyText">
    <w:name w:val="Body Text"/>
    <w:basedOn w:val="Normal"/>
    <w:pPr>
      <w:spacing w:after="140" w:line="276" w:lineRule="auto"/>
    </w:pPr>
    <w:rPr>
      <w:rFonts w:asciiTheme="minorHAnsi" w:eastAsiaTheme="minorHAnsi" w:hAnsiTheme="minorHAnsi" w:cstheme="minorBidi"/>
      <w:sz w:val="22"/>
      <w:szCs w:val="22"/>
      <w:lang w:eastAsia="en-US"/>
    </w:rPr>
  </w:style>
  <w:style w:type="paragraph" w:styleId="List">
    <w:name w:val="List"/>
    <w:basedOn w:val="BodyText"/>
    <w:rPr>
      <w:rFonts w:cs="Arial Unicode MS"/>
    </w:rPr>
  </w:style>
  <w:style w:type="paragraph" w:styleId="Caption">
    <w:name w:val="caption"/>
    <w:basedOn w:val="Normal"/>
    <w:qFormat/>
    <w:pPr>
      <w:suppressLineNumbers/>
      <w:spacing w:before="120" w:after="120" w:line="259" w:lineRule="auto"/>
    </w:pPr>
    <w:rPr>
      <w:rFonts w:asciiTheme="minorHAnsi" w:eastAsiaTheme="minorHAnsi" w:hAnsiTheme="minorHAnsi" w:cs="Arial Unicode MS"/>
      <w:i/>
      <w:iCs/>
      <w:lang w:eastAsia="en-US"/>
    </w:rPr>
  </w:style>
  <w:style w:type="paragraph" w:customStyle="1" w:styleId="Index">
    <w:name w:val="Index"/>
    <w:basedOn w:val="Normal"/>
    <w:qFormat/>
    <w:pPr>
      <w:suppressLineNumbers/>
      <w:spacing w:after="160" w:line="259" w:lineRule="auto"/>
    </w:pPr>
    <w:rPr>
      <w:rFonts w:asciiTheme="minorHAnsi" w:eastAsiaTheme="minorHAnsi" w:hAnsiTheme="minorHAnsi" w:cs="Arial Unicode MS"/>
      <w:sz w:val="22"/>
      <w:szCs w:val="22"/>
      <w:lang w:eastAsia="en-US"/>
    </w:rPr>
  </w:style>
  <w:style w:type="paragraph" w:customStyle="1" w:styleId="EndNoteBibliographyTitle">
    <w:name w:val="EndNote Bibliography Title"/>
    <w:basedOn w:val="Normal"/>
    <w:link w:val="EndNoteBibliographyTitleChar"/>
    <w:qFormat/>
    <w:rsid w:val="001740DE"/>
    <w:pPr>
      <w:spacing w:line="259" w:lineRule="auto"/>
      <w:jc w:val="center"/>
    </w:pPr>
    <w:rPr>
      <w:rFonts w:eastAsiaTheme="minorHAnsi"/>
      <w:szCs w:val="22"/>
      <w:lang w:val="en-US" w:eastAsia="en-US"/>
    </w:rPr>
  </w:style>
  <w:style w:type="paragraph" w:customStyle="1" w:styleId="EndNoteBibliography">
    <w:name w:val="EndNote Bibliography"/>
    <w:basedOn w:val="Normal"/>
    <w:link w:val="EndNoteBibliographyChar"/>
    <w:qFormat/>
    <w:rsid w:val="001740DE"/>
    <w:pPr>
      <w:spacing w:after="160"/>
    </w:pPr>
    <w:rPr>
      <w:rFonts w:eastAsiaTheme="minorHAnsi"/>
      <w:szCs w:val="22"/>
      <w:lang w:val="en-US" w:eastAsia="en-US"/>
    </w:rPr>
  </w:style>
  <w:style w:type="paragraph" w:styleId="BalloonText">
    <w:name w:val="Balloon Text"/>
    <w:basedOn w:val="Normal"/>
    <w:link w:val="BalloonTextChar"/>
    <w:uiPriority w:val="99"/>
    <w:semiHidden/>
    <w:unhideWhenUsed/>
    <w:qFormat/>
    <w:rsid w:val="00260139"/>
    <w:rPr>
      <w:rFonts w:ascii="Lucida Grande" w:eastAsiaTheme="minorHAnsi" w:hAnsi="Lucida Grande" w:cs="Lucida Grande"/>
      <w:sz w:val="18"/>
      <w:szCs w:val="18"/>
      <w:lang w:eastAsia="en-US"/>
    </w:rPr>
  </w:style>
  <w:style w:type="paragraph" w:styleId="CommentText">
    <w:name w:val="annotation text"/>
    <w:basedOn w:val="Normal"/>
    <w:link w:val="CommentTextChar"/>
    <w:uiPriority w:val="99"/>
    <w:unhideWhenUsed/>
    <w:qFormat/>
    <w:rsid w:val="00EC1B8F"/>
    <w:pPr>
      <w:spacing w:after="160"/>
    </w:pPr>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qFormat/>
    <w:rsid w:val="00EC1B8F"/>
    <w:rPr>
      <w:b/>
      <w:bCs/>
      <w:sz w:val="20"/>
      <w:szCs w:val="20"/>
    </w:rPr>
  </w:style>
  <w:style w:type="paragraph" w:styleId="Revision">
    <w:name w:val="Revision"/>
    <w:uiPriority w:val="99"/>
    <w:semiHidden/>
    <w:qFormat/>
    <w:rsid w:val="00E55697"/>
  </w:style>
  <w:style w:type="paragraph" w:customStyle="1" w:styleId="HeaderandFooter">
    <w:name w:val="Header and Footer"/>
    <w:basedOn w:val="Normal"/>
    <w:qFormat/>
    <w:pPr>
      <w:spacing w:after="160" w:line="259" w:lineRule="auto"/>
    </w:pPr>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3D278E"/>
    <w:pPr>
      <w:tabs>
        <w:tab w:val="center" w:pos="4513"/>
        <w:tab w:val="right" w:pos="9026"/>
      </w:tabs>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147FBD"/>
    <w:pPr>
      <w:tabs>
        <w:tab w:val="center" w:pos="4513"/>
        <w:tab w:val="right" w:pos="9026"/>
      </w:tabs>
    </w:pPr>
    <w:rPr>
      <w:rFonts w:asciiTheme="minorHAnsi" w:eastAsiaTheme="minorHAnsi" w:hAnsiTheme="minorHAnsi" w:cstheme="minorBidi"/>
      <w:sz w:val="22"/>
      <w:szCs w:val="22"/>
      <w:lang w:eastAsia="en-US"/>
    </w:rPr>
  </w:style>
  <w:style w:type="paragraph" w:customStyle="1" w:styleId="volissue">
    <w:name w:val="volissue"/>
    <w:basedOn w:val="Normal"/>
    <w:qFormat/>
    <w:rsid w:val="00633FF5"/>
    <w:pPr>
      <w:spacing w:beforeAutospacing="1" w:after="160" w:afterAutospacing="1"/>
    </w:pPr>
    <w:rPr>
      <w:lang w:eastAsia="zh-CN"/>
    </w:rPr>
  </w:style>
  <w:style w:type="paragraph" w:customStyle="1" w:styleId="Title1">
    <w:name w:val="Title1"/>
    <w:basedOn w:val="Normal"/>
    <w:qFormat/>
    <w:rsid w:val="001F630A"/>
    <w:pPr>
      <w:spacing w:beforeAutospacing="1" w:after="160" w:afterAutospacing="1"/>
    </w:pPr>
    <w:rPr>
      <w:lang w:eastAsia="en-AU"/>
    </w:rPr>
  </w:style>
  <w:style w:type="paragraph" w:customStyle="1" w:styleId="desc">
    <w:name w:val="desc"/>
    <w:basedOn w:val="Normal"/>
    <w:qFormat/>
    <w:rsid w:val="001F630A"/>
    <w:pPr>
      <w:spacing w:beforeAutospacing="1" w:after="160" w:afterAutospacing="1"/>
    </w:pPr>
    <w:rPr>
      <w:lang w:eastAsia="en-AU"/>
    </w:rPr>
  </w:style>
  <w:style w:type="paragraph" w:customStyle="1" w:styleId="details">
    <w:name w:val="details"/>
    <w:basedOn w:val="Normal"/>
    <w:qFormat/>
    <w:rsid w:val="001F630A"/>
    <w:pPr>
      <w:spacing w:beforeAutospacing="1" w:after="160" w:afterAutospacing="1"/>
    </w:pPr>
    <w:rPr>
      <w:lang w:eastAsia="en-AU"/>
    </w:rPr>
  </w:style>
  <w:style w:type="paragraph" w:customStyle="1" w:styleId="FrameContents">
    <w:name w:val="Frame Contents"/>
    <w:basedOn w:val="Normal"/>
    <w:qFormat/>
    <w:pPr>
      <w:spacing w:after="160" w:line="259" w:lineRule="auto"/>
    </w:pPr>
    <w:rPr>
      <w:rFonts w:asciiTheme="minorHAnsi" w:eastAsiaTheme="minorHAnsi" w:hAnsiTheme="minorHAnsi" w:cstheme="minorBidi"/>
      <w:sz w:val="22"/>
      <w:szCs w:val="22"/>
      <w:lang w:eastAsia="en-US"/>
    </w:rPr>
  </w:style>
  <w:style w:type="table" w:styleId="TableGrid">
    <w:name w:val="Table Grid"/>
    <w:basedOn w:val="TableNormal"/>
    <w:uiPriority w:val="39"/>
    <w:rsid w:val="00EF43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s-docsum-authors">
    <w:name w:val="labs-docsum-authors"/>
    <w:basedOn w:val="DefaultParagraphFont"/>
    <w:rsid w:val="00BD47CF"/>
  </w:style>
  <w:style w:type="character" w:customStyle="1" w:styleId="labs-docsum-journal-citation">
    <w:name w:val="labs-docsum-journal-citation"/>
    <w:basedOn w:val="DefaultParagraphFont"/>
    <w:rsid w:val="00BD47CF"/>
  </w:style>
  <w:style w:type="paragraph" w:styleId="NoSpacing">
    <w:name w:val="No Spacing"/>
    <w:uiPriority w:val="1"/>
    <w:qFormat/>
    <w:rsid w:val="00682F59"/>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FF665E"/>
  </w:style>
  <w:style w:type="character" w:styleId="UnresolvedMention">
    <w:name w:val="Unresolved Mention"/>
    <w:basedOn w:val="DefaultParagraphFont"/>
    <w:uiPriority w:val="99"/>
    <w:semiHidden/>
    <w:unhideWhenUsed/>
    <w:rsid w:val="00892A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10517">
      <w:bodyDiv w:val="1"/>
      <w:marLeft w:val="0"/>
      <w:marRight w:val="0"/>
      <w:marTop w:val="0"/>
      <w:marBottom w:val="0"/>
      <w:divBdr>
        <w:top w:val="none" w:sz="0" w:space="0" w:color="auto"/>
        <w:left w:val="none" w:sz="0" w:space="0" w:color="auto"/>
        <w:bottom w:val="none" w:sz="0" w:space="0" w:color="auto"/>
        <w:right w:val="none" w:sz="0" w:space="0" w:color="auto"/>
      </w:divBdr>
    </w:div>
    <w:div w:id="52853781">
      <w:bodyDiv w:val="1"/>
      <w:marLeft w:val="0"/>
      <w:marRight w:val="0"/>
      <w:marTop w:val="0"/>
      <w:marBottom w:val="0"/>
      <w:divBdr>
        <w:top w:val="none" w:sz="0" w:space="0" w:color="auto"/>
        <w:left w:val="none" w:sz="0" w:space="0" w:color="auto"/>
        <w:bottom w:val="none" w:sz="0" w:space="0" w:color="auto"/>
        <w:right w:val="none" w:sz="0" w:space="0" w:color="auto"/>
      </w:divBdr>
    </w:div>
    <w:div w:id="209465210">
      <w:bodyDiv w:val="1"/>
      <w:marLeft w:val="0"/>
      <w:marRight w:val="0"/>
      <w:marTop w:val="0"/>
      <w:marBottom w:val="0"/>
      <w:divBdr>
        <w:top w:val="none" w:sz="0" w:space="0" w:color="auto"/>
        <w:left w:val="none" w:sz="0" w:space="0" w:color="auto"/>
        <w:bottom w:val="none" w:sz="0" w:space="0" w:color="auto"/>
        <w:right w:val="none" w:sz="0" w:space="0" w:color="auto"/>
      </w:divBdr>
      <w:divsChild>
        <w:div w:id="137849040">
          <w:marLeft w:val="0"/>
          <w:marRight w:val="0"/>
          <w:marTop w:val="0"/>
          <w:marBottom w:val="0"/>
          <w:divBdr>
            <w:top w:val="none" w:sz="0" w:space="0" w:color="auto"/>
            <w:left w:val="none" w:sz="0" w:space="0" w:color="auto"/>
            <w:bottom w:val="none" w:sz="0" w:space="0" w:color="auto"/>
            <w:right w:val="none" w:sz="0" w:space="0" w:color="auto"/>
          </w:divBdr>
        </w:div>
      </w:divsChild>
    </w:div>
    <w:div w:id="454181406">
      <w:bodyDiv w:val="1"/>
      <w:marLeft w:val="0"/>
      <w:marRight w:val="0"/>
      <w:marTop w:val="0"/>
      <w:marBottom w:val="0"/>
      <w:divBdr>
        <w:top w:val="none" w:sz="0" w:space="0" w:color="auto"/>
        <w:left w:val="none" w:sz="0" w:space="0" w:color="auto"/>
        <w:bottom w:val="none" w:sz="0" w:space="0" w:color="auto"/>
        <w:right w:val="none" w:sz="0" w:space="0" w:color="auto"/>
      </w:divBdr>
      <w:divsChild>
        <w:div w:id="163476088">
          <w:marLeft w:val="0"/>
          <w:marRight w:val="0"/>
          <w:marTop w:val="0"/>
          <w:marBottom w:val="0"/>
          <w:divBdr>
            <w:top w:val="none" w:sz="0" w:space="0" w:color="auto"/>
            <w:left w:val="none" w:sz="0" w:space="0" w:color="auto"/>
            <w:bottom w:val="none" w:sz="0" w:space="0" w:color="auto"/>
            <w:right w:val="none" w:sz="0" w:space="0" w:color="auto"/>
          </w:divBdr>
        </w:div>
      </w:divsChild>
    </w:div>
    <w:div w:id="457525599">
      <w:bodyDiv w:val="1"/>
      <w:marLeft w:val="0"/>
      <w:marRight w:val="0"/>
      <w:marTop w:val="0"/>
      <w:marBottom w:val="0"/>
      <w:divBdr>
        <w:top w:val="none" w:sz="0" w:space="0" w:color="auto"/>
        <w:left w:val="none" w:sz="0" w:space="0" w:color="auto"/>
        <w:bottom w:val="none" w:sz="0" w:space="0" w:color="auto"/>
        <w:right w:val="none" w:sz="0" w:space="0" w:color="auto"/>
      </w:divBdr>
    </w:div>
    <w:div w:id="1011376217">
      <w:bodyDiv w:val="1"/>
      <w:marLeft w:val="0"/>
      <w:marRight w:val="0"/>
      <w:marTop w:val="0"/>
      <w:marBottom w:val="0"/>
      <w:divBdr>
        <w:top w:val="none" w:sz="0" w:space="0" w:color="auto"/>
        <w:left w:val="none" w:sz="0" w:space="0" w:color="auto"/>
        <w:bottom w:val="none" w:sz="0" w:space="0" w:color="auto"/>
        <w:right w:val="none" w:sz="0" w:space="0" w:color="auto"/>
      </w:divBdr>
    </w:div>
    <w:div w:id="1094478411">
      <w:bodyDiv w:val="1"/>
      <w:marLeft w:val="0"/>
      <w:marRight w:val="0"/>
      <w:marTop w:val="0"/>
      <w:marBottom w:val="0"/>
      <w:divBdr>
        <w:top w:val="none" w:sz="0" w:space="0" w:color="auto"/>
        <w:left w:val="none" w:sz="0" w:space="0" w:color="auto"/>
        <w:bottom w:val="none" w:sz="0" w:space="0" w:color="auto"/>
        <w:right w:val="none" w:sz="0" w:space="0" w:color="auto"/>
      </w:divBdr>
    </w:div>
    <w:div w:id="1216699162">
      <w:bodyDiv w:val="1"/>
      <w:marLeft w:val="0"/>
      <w:marRight w:val="0"/>
      <w:marTop w:val="0"/>
      <w:marBottom w:val="0"/>
      <w:divBdr>
        <w:top w:val="none" w:sz="0" w:space="0" w:color="auto"/>
        <w:left w:val="none" w:sz="0" w:space="0" w:color="auto"/>
        <w:bottom w:val="none" w:sz="0" w:space="0" w:color="auto"/>
        <w:right w:val="none" w:sz="0" w:space="0" w:color="auto"/>
      </w:divBdr>
    </w:div>
    <w:div w:id="1339578379">
      <w:bodyDiv w:val="1"/>
      <w:marLeft w:val="0"/>
      <w:marRight w:val="0"/>
      <w:marTop w:val="0"/>
      <w:marBottom w:val="0"/>
      <w:divBdr>
        <w:top w:val="none" w:sz="0" w:space="0" w:color="auto"/>
        <w:left w:val="none" w:sz="0" w:space="0" w:color="auto"/>
        <w:bottom w:val="none" w:sz="0" w:space="0" w:color="auto"/>
        <w:right w:val="none" w:sz="0" w:space="0" w:color="auto"/>
      </w:divBdr>
    </w:div>
    <w:div w:id="1388913567">
      <w:bodyDiv w:val="1"/>
      <w:marLeft w:val="0"/>
      <w:marRight w:val="0"/>
      <w:marTop w:val="0"/>
      <w:marBottom w:val="0"/>
      <w:divBdr>
        <w:top w:val="none" w:sz="0" w:space="0" w:color="auto"/>
        <w:left w:val="none" w:sz="0" w:space="0" w:color="auto"/>
        <w:bottom w:val="none" w:sz="0" w:space="0" w:color="auto"/>
        <w:right w:val="none" w:sz="0" w:space="0" w:color="auto"/>
      </w:divBdr>
    </w:div>
    <w:div w:id="1434473952">
      <w:bodyDiv w:val="1"/>
      <w:marLeft w:val="0"/>
      <w:marRight w:val="0"/>
      <w:marTop w:val="0"/>
      <w:marBottom w:val="0"/>
      <w:divBdr>
        <w:top w:val="none" w:sz="0" w:space="0" w:color="auto"/>
        <w:left w:val="none" w:sz="0" w:space="0" w:color="auto"/>
        <w:bottom w:val="none" w:sz="0" w:space="0" w:color="auto"/>
        <w:right w:val="none" w:sz="0" w:space="0" w:color="auto"/>
      </w:divBdr>
    </w:div>
    <w:div w:id="1708404653">
      <w:bodyDiv w:val="1"/>
      <w:marLeft w:val="0"/>
      <w:marRight w:val="0"/>
      <w:marTop w:val="0"/>
      <w:marBottom w:val="0"/>
      <w:divBdr>
        <w:top w:val="none" w:sz="0" w:space="0" w:color="auto"/>
        <w:left w:val="none" w:sz="0" w:space="0" w:color="auto"/>
        <w:bottom w:val="none" w:sz="0" w:space="0" w:color="auto"/>
        <w:right w:val="none" w:sz="0" w:space="0" w:color="auto"/>
      </w:divBdr>
    </w:div>
    <w:div w:id="1710840026">
      <w:bodyDiv w:val="1"/>
      <w:marLeft w:val="0"/>
      <w:marRight w:val="0"/>
      <w:marTop w:val="0"/>
      <w:marBottom w:val="0"/>
      <w:divBdr>
        <w:top w:val="none" w:sz="0" w:space="0" w:color="auto"/>
        <w:left w:val="none" w:sz="0" w:space="0" w:color="auto"/>
        <w:bottom w:val="none" w:sz="0" w:space="0" w:color="auto"/>
        <w:right w:val="none" w:sz="0" w:space="0" w:color="auto"/>
      </w:divBdr>
    </w:div>
    <w:div w:id="1764688856">
      <w:bodyDiv w:val="1"/>
      <w:marLeft w:val="0"/>
      <w:marRight w:val="0"/>
      <w:marTop w:val="0"/>
      <w:marBottom w:val="0"/>
      <w:divBdr>
        <w:top w:val="none" w:sz="0" w:space="0" w:color="auto"/>
        <w:left w:val="none" w:sz="0" w:space="0" w:color="auto"/>
        <w:bottom w:val="none" w:sz="0" w:space="0" w:color="auto"/>
        <w:right w:val="none" w:sz="0" w:space="0" w:color="auto"/>
      </w:divBdr>
      <w:divsChild>
        <w:div w:id="1273366504">
          <w:marLeft w:val="0"/>
          <w:marRight w:val="0"/>
          <w:marTop w:val="0"/>
          <w:marBottom w:val="0"/>
          <w:divBdr>
            <w:top w:val="none" w:sz="0" w:space="0" w:color="auto"/>
            <w:left w:val="none" w:sz="0" w:space="0" w:color="auto"/>
            <w:bottom w:val="none" w:sz="0" w:space="0" w:color="auto"/>
            <w:right w:val="none" w:sz="0" w:space="0" w:color="auto"/>
          </w:divBdr>
        </w:div>
      </w:divsChild>
    </w:div>
    <w:div w:id="20061251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038D73-40B5-4AA6-AEE0-D257410AF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2</TotalTime>
  <Pages>47</Pages>
  <Words>44185</Words>
  <Characters>251857</Characters>
  <Application>Microsoft Office Word</Application>
  <DocSecurity>0</DocSecurity>
  <Lines>2098</Lines>
  <Paragraphs>590</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295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i Chong</dc:creator>
  <dc:description/>
  <cp:lastModifiedBy>Phil Hansbro</cp:lastModifiedBy>
  <cp:revision>120</cp:revision>
  <cp:lastPrinted>2018-03-12T00:16:00Z</cp:lastPrinted>
  <dcterms:created xsi:type="dcterms:W3CDTF">2019-01-06T22:54:00Z</dcterms:created>
  <dcterms:modified xsi:type="dcterms:W3CDTF">2020-10-13T10:25: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Tasmani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